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B9241B" w14:textId="52DAD728" w:rsidR="006E4797" w:rsidRPr="00A62F6B" w:rsidRDefault="00551D82" w:rsidP="00A62F6B">
      <w:pPr>
        <w:pBdr>
          <w:top w:val="nil"/>
          <w:left w:val="nil"/>
          <w:bottom w:val="nil"/>
          <w:right w:val="nil"/>
          <w:between w:val="nil"/>
        </w:pBdr>
      </w:pPr>
      <w:bookmarkStart w:id="0" w:name="OLE_LINK62"/>
      <w:bookmarkStart w:id="1" w:name="OLE_LINK63"/>
      <w:r w:rsidRPr="00A62F6B">
        <w:rPr>
          <w:b/>
        </w:rPr>
        <w:t>TITLE:</w:t>
      </w:r>
      <w:r w:rsidRPr="00A62F6B">
        <w:t xml:space="preserve"> </w:t>
      </w:r>
    </w:p>
    <w:p w14:paraId="47072329" w14:textId="14C5174E" w:rsidR="00D15BA2" w:rsidRPr="00A62F6B" w:rsidRDefault="00CA00FB" w:rsidP="00A62F6B">
      <w:bookmarkStart w:id="2" w:name="OLE_LINK8"/>
      <w:r w:rsidRPr="00A62F6B">
        <w:t>Continuous Arterial Pressure Monitoring in Conscious Rodents Using Implantable Telemetry and Comparison with the Tail-Cuff Method</w:t>
      </w:r>
    </w:p>
    <w:bookmarkEnd w:id="2"/>
    <w:p w14:paraId="681BBAEA" w14:textId="77777777" w:rsidR="00CA00FB" w:rsidRPr="00A62F6B" w:rsidRDefault="00CA00FB" w:rsidP="00A62F6B">
      <w:pPr>
        <w:rPr>
          <w:b/>
          <w:lang w:eastAsia="zh-CN"/>
        </w:rPr>
      </w:pPr>
    </w:p>
    <w:p w14:paraId="2CD8481E" w14:textId="3846C5B5" w:rsidR="006E4797" w:rsidRPr="00A62F6B" w:rsidRDefault="00551D82" w:rsidP="00A62F6B">
      <w:r w:rsidRPr="00A62F6B">
        <w:rPr>
          <w:b/>
        </w:rPr>
        <w:t xml:space="preserve">AUTHORS AND AFFILIATIONS: </w:t>
      </w:r>
    </w:p>
    <w:p w14:paraId="064050C2" w14:textId="0F6C1D9D" w:rsidR="00793F10" w:rsidRPr="00A62F6B" w:rsidRDefault="00793F10" w:rsidP="00A62F6B">
      <w:pPr>
        <w:pBdr>
          <w:top w:val="nil"/>
          <w:left w:val="nil"/>
          <w:bottom w:val="nil"/>
          <w:right w:val="nil"/>
          <w:between w:val="nil"/>
        </w:pBdr>
      </w:pPr>
      <w:r w:rsidRPr="00A62F6B">
        <w:t>Tingting Jiang</w:t>
      </w:r>
      <w:r w:rsidRPr="00A62F6B">
        <w:rPr>
          <w:vertAlign w:val="superscript"/>
        </w:rPr>
        <w:t>1,2</w:t>
      </w:r>
      <w:r w:rsidRPr="00A62F6B">
        <w:t xml:space="preserve">, </w:t>
      </w:r>
      <w:r w:rsidR="00985538" w:rsidRPr="00A62F6B">
        <w:rPr>
          <w:lang w:eastAsia="zh-CN"/>
        </w:rPr>
        <w:t>Yanyan Cheng</w:t>
      </w:r>
      <w:r w:rsidR="00985538" w:rsidRPr="00A62F6B">
        <w:rPr>
          <w:vertAlign w:val="superscript"/>
          <w:lang w:eastAsia="zh-CN"/>
        </w:rPr>
        <w:t>1</w:t>
      </w:r>
      <w:r w:rsidR="00985538" w:rsidRPr="00A62F6B">
        <w:rPr>
          <w:lang w:eastAsia="zh-CN"/>
        </w:rPr>
        <w:t xml:space="preserve">, </w:t>
      </w:r>
      <w:r w:rsidRPr="00A62F6B">
        <w:t>Lei Xiao</w:t>
      </w:r>
      <w:r w:rsidRPr="00A62F6B">
        <w:rPr>
          <w:vertAlign w:val="superscript"/>
        </w:rPr>
        <w:t>2</w:t>
      </w:r>
      <w:r w:rsidR="0087147E" w:rsidRPr="00A62F6B">
        <w:t xml:space="preserve">, </w:t>
      </w:r>
      <w:r w:rsidRPr="00A62F6B">
        <w:t>Nanping Wang</w:t>
      </w:r>
      <w:r w:rsidRPr="00A62F6B">
        <w:rPr>
          <w:vertAlign w:val="superscript"/>
        </w:rPr>
        <w:t>1,3</w:t>
      </w:r>
    </w:p>
    <w:p w14:paraId="6C66C6AA" w14:textId="77777777" w:rsidR="00793F10" w:rsidRPr="00A62F6B" w:rsidRDefault="00793F10" w:rsidP="00A62F6B">
      <w:pPr>
        <w:pBdr>
          <w:top w:val="nil"/>
          <w:left w:val="nil"/>
          <w:bottom w:val="nil"/>
          <w:right w:val="nil"/>
          <w:between w:val="nil"/>
        </w:pBdr>
      </w:pPr>
    </w:p>
    <w:p w14:paraId="3DE05DB2" w14:textId="3F0FD987" w:rsidR="00793F10" w:rsidRPr="00A62F6B" w:rsidRDefault="00793F10" w:rsidP="00A62F6B">
      <w:pPr>
        <w:pBdr>
          <w:top w:val="nil"/>
          <w:left w:val="nil"/>
          <w:bottom w:val="nil"/>
          <w:right w:val="nil"/>
          <w:between w:val="nil"/>
        </w:pBdr>
      </w:pPr>
      <w:r w:rsidRPr="00A62F6B">
        <w:rPr>
          <w:vertAlign w:val="superscript"/>
        </w:rPr>
        <w:t>1</w:t>
      </w:r>
      <w:r w:rsidRPr="00A62F6B">
        <w:t>Advanced Institute for Medical Sciences, Dalian Medical University, Dalian, China</w:t>
      </w:r>
    </w:p>
    <w:p w14:paraId="63774BE8" w14:textId="35988A1E" w:rsidR="00793F10" w:rsidRPr="00A62F6B" w:rsidRDefault="00793F10" w:rsidP="00A62F6B">
      <w:pPr>
        <w:pBdr>
          <w:top w:val="nil"/>
          <w:left w:val="nil"/>
          <w:bottom w:val="nil"/>
          <w:right w:val="nil"/>
          <w:between w:val="nil"/>
        </w:pBdr>
      </w:pPr>
      <w:r w:rsidRPr="00A62F6B">
        <w:rPr>
          <w:vertAlign w:val="superscript"/>
        </w:rPr>
        <w:t>2</w:t>
      </w:r>
      <w:r w:rsidRPr="00A62F6B">
        <w:t xml:space="preserve">School of Basic Medical Sciences, Xi’an </w:t>
      </w:r>
      <w:proofErr w:type="spellStart"/>
      <w:r w:rsidRPr="00A62F6B">
        <w:t>Jiaotong</w:t>
      </w:r>
      <w:proofErr w:type="spellEnd"/>
      <w:r w:rsidRPr="00A62F6B">
        <w:t xml:space="preserve"> University, Xi’an, China</w:t>
      </w:r>
    </w:p>
    <w:p w14:paraId="72A7DFBD" w14:textId="443C7676" w:rsidR="00793F10" w:rsidRPr="00A62F6B" w:rsidRDefault="00793F10" w:rsidP="00A62F6B">
      <w:pPr>
        <w:pBdr>
          <w:top w:val="nil"/>
          <w:left w:val="nil"/>
          <w:bottom w:val="nil"/>
          <w:right w:val="nil"/>
          <w:between w:val="nil"/>
        </w:pBdr>
      </w:pPr>
      <w:r w:rsidRPr="00A62F6B">
        <w:rPr>
          <w:vertAlign w:val="superscript"/>
        </w:rPr>
        <w:t>3</w:t>
      </w:r>
      <w:r w:rsidRPr="00A62F6B">
        <w:t>East China Normal University Health Science Center, Shanghai, China</w:t>
      </w:r>
    </w:p>
    <w:p w14:paraId="2D3F5B69" w14:textId="77777777" w:rsidR="00793F10" w:rsidRPr="00A62F6B" w:rsidRDefault="00793F10" w:rsidP="00A62F6B">
      <w:pPr>
        <w:pBdr>
          <w:top w:val="nil"/>
          <w:left w:val="nil"/>
          <w:bottom w:val="nil"/>
          <w:right w:val="nil"/>
          <w:between w:val="nil"/>
        </w:pBdr>
      </w:pPr>
    </w:p>
    <w:p w14:paraId="6DABEC38" w14:textId="32DC81CD" w:rsidR="0087147E" w:rsidRPr="00A62F6B" w:rsidRDefault="0087147E" w:rsidP="00A62F6B">
      <w:pPr>
        <w:pBdr>
          <w:top w:val="nil"/>
          <w:left w:val="nil"/>
          <w:bottom w:val="nil"/>
          <w:right w:val="nil"/>
          <w:between w:val="nil"/>
        </w:pBdr>
      </w:pPr>
      <w:r w:rsidRPr="00A62F6B">
        <w:t>Email addresses of co-authors:</w:t>
      </w:r>
    </w:p>
    <w:p w14:paraId="37A4C82E" w14:textId="7E8637B7" w:rsidR="0087147E" w:rsidRPr="00A62F6B" w:rsidRDefault="0087147E" w:rsidP="00A62F6B">
      <w:pPr>
        <w:pBdr>
          <w:top w:val="nil"/>
          <w:left w:val="nil"/>
          <w:bottom w:val="nil"/>
          <w:right w:val="nil"/>
          <w:between w:val="nil"/>
        </w:pBdr>
        <w:rPr>
          <w:vertAlign w:val="superscript"/>
        </w:rPr>
      </w:pPr>
      <w:r w:rsidRPr="00A62F6B">
        <w:t>Tingting Jiang</w:t>
      </w:r>
      <w:r w:rsidRPr="00A62F6B">
        <w:tab/>
      </w:r>
      <w:r w:rsidRPr="00A62F6B">
        <w:tab/>
        <w:t>(jiangtdl@163.com)</w:t>
      </w:r>
    </w:p>
    <w:p w14:paraId="483CDCA5" w14:textId="2FF1038C" w:rsidR="0087147E" w:rsidRPr="00A62F6B" w:rsidRDefault="0087147E" w:rsidP="00A62F6B">
      <w:pPr>
        <w:pBdr>
          <w:top w:val="nil"/>
          <w:left w:val="nil"/>
          <w:bottom w:val="nil"/>
          <w:right w:val="nil"/>
          <w:between w:val="nil"/>
        </w:pBdr>
      </w:pPr>
      <w:r w:rsidRPr="00A62F6B">
        <w:rPr>
          <w:lang w:eastAsia="zh-CN"/>
        </w:rPr>
        <w:t>Yanyan Cheng</w:t>
      </w:r>
      <w:r w:rsidRPr="00A62F6B">
        <w:rPr>
          <w:lang w:eastAsia="zh-CN"/>
        </w:rPr>
        <w:tab/>
      </w:r>
      <w:r w:rsidRPr="00A62F6B">
        <w:rPr>
          <w:lang w:eastAsia="zh-CN"/>
        </w:rPr>
        <w:tab/>
        <w:t>(18505524188@163.com)</w:t>
      </w:r>
    </w:p>
    <w:p w14:paraId="636A9258" w14:textId="77777777" w:rsidR="0087147E" w:rsidRPr="00A62F6B" w:rsidRDefault="0087147E" w:rsidP="00A62F6B">
      <w:pPr>
        <w:pBdr>
          <w:top w:val="nil"/>
          <w:left w:val="nil"/>
          <w:bottom w:val="nil"/>
          <w:right w:val="nil"/>
          <w:between w:val="nil"/>
        </w:pBdr>
      </w:pPr>
    </w:p>
    <w:p w14:paraId="72A28776" w14:textId="114EEB3C" w:rsidR="00793F10" w:rsidRPr="00A62F6B" w:rsidRDefault="00793F10" w:rsidP="00A62F6B">
      <w:pPr>
        <w:pBdr>
          <w:top w:val="nil"/>
          <w:left w:val="nil"/>
          <w:bottom w:val="nil"/>
          <w:right w:val="nil"/>
          <w:between w:val="nil"/>
        </w:pBdr>
      </w:pPr>
      <w:r w:rsidRPr="00A62F6B">
        <w:t>Correspond</w:t>
      </w:r>
      <w:r w:rsidR="0087147E" w:rsidRPr="00A62F6B">
        <w:t>ing authors</w:t>
      </w:r>
      <w:r w:rsidRPr="00A62F6B">
        <w:t xml:space="preserve">: </w:t>
      </w:r>
    </w:p>
    <w:p w14:paraId="5C7FE4A1" w14:textId="32F9B5BD" w:rsidR="00793F10" w:rsidRPr="00A62F6B" w:rsidRDefault="00793F10" w:rsidP="00A62F6B">
      <w:pPr>
        <w:pBdr>
          <w:top w:val="nil"/>
          <w:left w:val="nil"/>
          <w:bottom w:val="nil"/>
          <w:right w:val="nil"/>
          <w:between w:val="nil"/>
        </w:pBdr>
      </w:pPr>
      <w:r w:rsidRPr="00A62F6B">
        <w:t>Lei Xiao</w:t>
      </w:r>
      <w:r w:rsidR="0087147E" w:rsidRPr="00A62F6B">
        <w:tab/>
      </w:r>
      <w:r w:rsidR="0087147E" w:rsidRPr="00A62F6B">
        <w:tab/>
        <w:t>(</w:t>
      </w:r>
      <w:r w:rsidRPr="00A62F6B">
        <w:t>xiaolei0122@xjtu.edu.cn</w:t>
      </w:r>
      <w:r w:rsidR="0087147E" w:rsidRPr="00A62F6B">
        <w:t>)</w:t>
      </w:r>
    </w:p>
    <w:p w14:paraId="141ABDE5" w14:textId="68B39653" w:rsidR="006E4797" w:rsidRPr="00A62F6B" w:rsidRDefault="00793F10" w:rsidP="00A62F6B">
      <w:pPr>
        <w:pBdr>
          <w:top w:val="nil"/>
          <w:left w:val="nil"/>
          <w:bottom w:val="nil"/>
          <w:right w:val="nil"/>
          <w:between w:val="nil"/>
        </w:pBdr>
        <w:rPr>
          <w:lang w:eastAsia="zh-CN"/>
        </w:rPr>
      </w:pPr>
      <w:r w:rsidRPr="00A62F6B">
        <w:t>Nanping Wang</w:t>
      </w:r>
      <w:r w:rsidR="0087147E" w:rsidRPr="00A62F6B">
        <w:tab/>
      </w:r>
      <w:r w:rsidR="0087147E" w:rsidRPr="00A62F6B">
        <w:tab/>
        <w:t>(</w:t>
      </w:r>
      <w:r w:rsidRPr="00A62F6B">
        <w:t>npwang@hsc.ecnu.edu.cn</w:t>
      </w:r>
      <w:r w:rsidR="0087147E" w:rsidRPr="00A62F6B">
        <w:t>)</w:t>
      </w:r>
    </w:p>
    <w:bookmarkEnd w:id="0"/>
    <w:bookmarkEnd w:id="1"/>
    <w:p w14:paraId="3E45BC1B" w14:textId="77777777" w:rsidR="00793F10" w:rsidRPr="00A62F6B" w:rsidRDefault="00793F10" w:rsidP="00A62F6B">
      <w:pPr>
        <w:pBdr>
          <w:top w:val="nil"/>
          <w:left w:val="nil"/>
          <w:bottom w:val="nil"/>
          <w:right w:val="nil"/>
          <w:between w:val="nil"/>
        </w:pBdr>
        <w:rPr>
          <w:lang w:eastAsia="zh-CN"/>
        </w:rPr>
      </w:pPr>
    </w:p>
    <w:p w14:paraId="60F3B8D4" w14:textId="25CDEE68" w:rsidR="006E4797" w:rsidRPr="00A62F6B" w:rsidRDefault="00551D82" w:rsidP="00A62F6B">
      <w:bookmarkStart w:id="3" w:name="OLE_LINK4"/>
      <w:bookmarkStart w:id="4" w:name="OLE_LINK6"/>
      <w:r w:rsidRPr="00A62F6B">
        <w:rPr>
          <w:b/>
        </w:rPr>
        <w:t>SUMMARY:</w:t>
      </w:r>
      <w:r w:rsidRPr="00A62F6B">
        <w:t xml:space="preserve"> </w:t>
      </w:r>
    </w:p>
    <w:bookmarkEnd w:id="3"/>
    <w:bookmarkEnd w:id="4"/>
    <w:p w14:paraId="6CFF6E98" w14:textId="40E26ADD" w:rsidR="00793F10" w:rsidRPr="00A62F6B" w:rsidRDefault="00033F0B" w:rsidP="00A62F6B">
      <w:r w:rsidRPr="00A62F6B">
        <w:t xml:space="preserve">This protocol details the application of </w:t>
      </w:r>
      <w:r w:rsidR="00A56FC5" w:rsidRPr="00A62F6B">
        <w:t>implantable telemetry</w:t>
      </w:r>
      <w:r w:rsidRPr="00A62F6B">
        <w:t xml:space="preserve"> for continuous and reliable arterial pressure monitoring in conscious rodents, covering surgical implantation, postoperative care, data acquisition</w:t>
      </w:r>
      <w:r w:rsidR="000861B5" w:rsidRPr="00A62F6B">
        <w:t xml:space="preserve">, and comparison with the </w:t>
      </w:r>
      <w:r w:rsidRPr="00A62F6B">
        <w:t xml:space="preserve">tail-cuff </w:t>
      </w:r>
      <w:r w:rsidR="00A56FC5" w:rsidRPr="00A62F6B">
        <w:t>method</w:t>
      </w:r>
      <w:r w:rsidRPr="00A62F6B">
        <w:t>.</w:t>
      </w:r>
    </w:p>
    <w:p w14:paraId="172F5EFF" w14:textId="77777777" w:rsidR="00033F0B" w:rsidRPr="00A62F6B" w:rsidRDefault="00033F0B" w:rsidP="00A62F6B">
      <w:pPr>
        <w:rPr>
          <w:lang w:eastAsia="zh-CN"/>
        </w:rPr>
      </w:pPr>
    </w:p>
    <w:p w14:paraId="2DF8E628" w14:textId="4CAB34D5" w:rsidR="006E4797" w:rsidRPr="00A62F6B" w:rsidRDefault="00551D82" w:rsidP="00A62F6B">
      <w:pPr>
        <w:rPr>
          <w:lang w:eastAsia="zh-CN"/>
        </w:rPr>
      </w:pPr>
      <w:r w:rsidRPr="00A62F6B">
        <w:rPr>
          <w:b/>
        </w:rPr>
        <w:t>ABSTRACT:</w:t>
      </w:r>
      <w:r w:rsidRPr="00A62F6B">
        <w:t xml:space="preserve"> </w:t>
      </w:r>
    </w:p>
    <w:p w14:paraId="2CF9CD54" w14:textId="7DE53D7E" w:rsidR="006E4797" w:rsidRPr="00A62F6B" w:rsidRDefault="00D66E82" w:rsidP="00A62F6B">
      <w:pPr>
        <w:rPr>
          <w:lang w:eastAsia="zh-CN"/>
        </w:rPr>
      </w:pPr>
      <w:bookmarkStart w:id="5" w:name="OLE_LINK115"/>
      <w:bookmarkStart w:id="6" w:name="OLE_LINK67"/>
      <w:r w:rsidRPr="00A62F6B">
        <w:t>Radio telemetry enables reliable, continuous arterial blood pressure</w:t>
      </w:r>
      <w:r w:rsidR="00FB3267" w:rsidRPr="00A62F6B">
        <w:t xml:space="preserve"> (BP)</w:t>
      </w:r>
      <w:r w:rsidRPr="00A62F6B">
        <w:t xml:space="preserve"> monitoring in conscious rodents under physiological conditions, while minimizing operator-related artifacts.</w:t>
      </w:r>
      <w:bookmarkEnd w:id="5"/>
      <w:r w:rsidRPr="00A62F6B">
        <w:t xml:space="preserve"> </w:t>
      </w:r>
      <w:r w:rsidR="00033F0B" w:rsidRPr="00A62F6B">
        <w:t>The implantable transmitter includes a pressure-sensing catheter, and the implantation procedure varies depending on the species used and the purpose of the study.</w:t>
      </w:r>
      <w:r w:rsidRPr="00A62F6B">
        <w:t xml:space="preserve"> </w:t>
      </w:r>
      <w:r w:rsidR="004911A0" w:rsidRPr="00A62F6B">
        <w:t xml:space="preserve">In rodents, the most common approaches are implantation through the carotid artery or the abdominal aorta. </w:t>
      </w:r>
      <w:r w:rsidR="00D15BA2" w:rsidRPr="00A62F6B">
        <w:t>The carotid artery approach is often favored for its direct path to the aortic arch, facilitating accurate central pressure measurement, while the abdominal aorta approach is also widely utilized for chronic studies.</w:t>
      </w:r>
      <w:r w:rsidR="00D15BA2" w:rsidRPr="00A62F6B">
        <w:rPr>
          <w:b/>
          <w:bCs/>
          <w:lang w:eastAsia="zh-CN"/>
        </w:rPr>
        <w:t xml:space="preserve"> </w:t>
      </w:r>
      <w:r w:rsidR="00033F0B" w:rsidRPr="00A62F6B">
        <w:t xml:space="preserve">Compared with non-invasive methods such as tail-cuff, </w:t>
      </w:r>
      <w:r w:rsidR="00A56FC5" w:rsidRPr="00A62F6B">
        <w:t>implantable telemetry</w:t>
      </w:r>
      <w:r w:rsidR="00033F0B" w:rsidRPr="00A62F6B">
        <w:t xml:space="preserve"> provides more accurate and consistent measurements, making it especially useful for hypertension studies that require precise long-term </w:t>
      </w:r>
      <w:r w:rsidR="00FB3267" w:rsidRPr="00A62F6B">
        <w:t>BP</w:t>
      </w:r>
      <w:r w:rsidR="00033F0B" w:rsidRPr="00A62F6B">
        <w:t xml:space="preserve"> monitoring. </w:t>
      </w:r>
      <w:r w:rsidRPr="00A62F6B">
        <w:t>This protocol details anesthesia, surgical implantation techniques</w:t>
      </w:r>
      <w:r w:rsidR="00822F0B" w:rsidRPr="00A62F6B">
        <w:rPr>
          <w:lang w:eastAsia="zh-CN"/>
        </w:rPr>
        <w:t>, and postoperative care, as well as procedures for acquiring and analyzing hemodynamic parameters-systolic, diastolic,</w:t>
      </w:r>
      <w:r w:rsidR="00441E75" w:rsidRPr="00A62F6B">
        <w:t xml:space="preserve"> and mean arterial pressure</w:t>
      </w:r>
      <w:r w:rsidRPr="00A62F6B">
        <w:t xml:space="preserve"> and heart rate</w:t>
      </w:r>
      <w:r w:rsidR="000A150D" w:rsidRPr="00A62F6B">
        <w:t xml:space="preserve"> (HR)</w:t>
      </w:r>
      <w:r w:rsidR="007F3A35" w:rsidRPr="00A62F6B">
        <w:rPr>
          <w:lang w:eastAsia="zh-CN"/>
        </w:rPr>
        <w:t>-</w:t>
      </w:r>
      <w:r w:rsidRPr="00A62F6B">
        <w:t>together with a comparative evaluation against tail-cuff measurements.</w:t>
      </w:r>
    </w:p>
    <w:bookmarkEnd w:id="6"/>
    <w:p w14:paraId="3C963977" w14:textId="77777777" w:rsidR="00D66E82" w:rsidRPr="00A62F6B" w:rsidRDefault="00D66E82" w:rsidP="00A62F6B">
      <w:pPr>
        <w:rPr>
          <w:lang w:eastAsia="zh-CN"/>
        </w:rPr>
      </w:pPr>
    </w:p>
    <w:p w14:paraId="0646E204" w14:textId="0603C2F9" w:rsidR="006E4797" w:rsidRPr="00A62F6B" w:rsidRDefault="00551D82" w:rsidP="00A62F6B">
      <w:r w:rsidRPr="00A62F6B">
        <w:rPr>
          <w:b/>
        </w:rPr>
        <w:t>INTRODUCTION:</w:t>
      </w:r>
      <w:r w:rsidRPr="00A62F6B">
        <w:t xml:space="preserve"> </w:t>
      </w:r>
    </w:p>
    <w:p w14:paraId="4E90F27E" w14:textId="77777777" w:rsidR="005F77B8" w:rsidRPr="00A62F6B" w:rsidRDefault="00E57790" w:rsidP="00A62F6B">
      <w:pPr>
        <w:pBdr>
          <w:top w:val="nil"/>
          <w:left w:val="nil"/>
          <w:bottom w:val="nil"/>
          <w:right w:val="nil"/>
          <w:between w:val="nil"/>
        </w:pBdr>
        <w:rPr>
          <w:lang w:eastAsia="zh-CN"/>
        </w:rPr>
      </w:pPr>
      <w:r w:rsidRPr="00A62F6B">
        <w:rPr>
          <w:lang w:eastAsia="zh-CN"/>
        </w:rPr>
        <w:t xml:space="preserve">Accurate and continuous monitoring of arterial </w:t>
      </w:r>
      <w:bookmarkStart w:id="7" w:name="OLE_LINK76"/>
      <w:r w:rsidRPr="00A62F6B">
        <w:rPr>
          <w:lang w:eastAsia="zh-CN"/>
        </w:rPr>
        <w:t>blood pressure</w:t>
      </w:r>
      <w:bookmarkEnd w:id="7"/>
      <w:r w:rsidRPr="00A62F6B">
        <w:rPr>
          <w:lang w:eastAsia="zh-CN"/>
        </w:rPr>
        <w:t xml:space="preserve"> (BP) in conscious rodents is essential for cardiovascular research, especially in hypertension studies where dynamic hemodynamic changes require precise measurement</w:t>
      </w:r>
      <w:r w:rsidR="00A44EFA" w:rsidRPr="00A62F6B">
        <w:rPr>
          <w:lang w:eastAsia="zh-CN"/>
        </w:rPr>
        <w:fldChar w:fldCharType="begin">
          <w:fldData xml:space="preserve">PEVuZE5vdGU+PENpdGU+PEF1dGhvcj5WYW4gVmxpZXQ8L0F1dGhvcj48WWVhcj4yMDAzPC9ZZWFy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NDQ1LTUxPC9w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</w:fldData>
        </w:fldChar>
      </w:r>
      <w:r w:rsidR="00A44EFA" w:rsidRPr="00A62F6B">
        <w:rPr>
          <w:lang w:eastAsia="zh-CN"/>
        </w:rPr>
        <w:instrText xml:space="preserve"> ADDIN EN.CITE </w:instrText>
      </w:r>
      <w:r w:rsidR="00A44EFA" w:rsidRPr="00A62F6B">
        <w:rPr>
          <w:lang w:eastAsia="zh-CN"/>
        </w:rPr>
        <w:fldChar w:fldCharType="begin">
          <w:fldData xml:space="preserve">PEVuZE5vdGU+PENpdGU+PEF1dGhvcj5WYW4gVmxpZXQ8L0F1dGhvcj48WWVhcj4yMDAzPC9ZZWFy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NDQ1LTUxPC9w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</w:fldData>
        </w:fldChar>
      </w:r>
      <w:r w:rsidR="00A44EFA" w:rsidRPr="00A62F6B">
        <w:rPr>
          <w:lang w:eastAsia="zh-CN"/>
        </w:rPr>
        <w:instrText xml:space="preserve"> ADDIN EN.CITE.DATA </w:instrText>
      </w:r>
      <w:r w:rsidR="00A44EFA" w:rsidRPr="00A62F6B">
        <w:rPr>
          <w:lang w:eastAsia="zh-CN"/>
        </w:rPr>
      </w:r>
      <w:r w:rsidR="00A44EFA" w:rsidRPr="00A62F6B">
        <w:rPr>
          <w:lang w:eastAsia="zh-CN"/>
        </w:rPr>
        <w:fldChar w:fldCharType="end"/>
      </w:r>
      <w:r w:rsidR="00A44EFA" w:rsidRPr="00A62F6B">
        <w:rPr>
          <w:lang w:eastAsia="zh-CN"/>
        </w:rPr>
      </w:r>
      <w:r w:rsidR="00A44EFA" w:rsidRPr="00A62F6B">
        <w:rPr>
          <w:lang w:eastAsia="zh-CN"/>
        </w:rPr>
        <w:fldChar w:fldCharType="separate"/>
      </w:r>
      <w:r w:rsidR="00A44EFA" w:rsidRPr="00A62F6B">
        <w:rPr>
          <w:vertAlign w:val="superscript"/>
          <w:lang w:eastAsia="zh-CN"/>
        </w:rPr>
        <w:t>1-3</w:t>
      </w:r>
      <w:r w:rsidR="00A44EFA" w:rsidRPr="00A62F6B">
        <w:rPr>
          <w:lang w:eastAsia="zh-CN"/>
        </w:rPr>
        <w:fldChar w:fldCharType="end"/>
      </w:r>
      <w:r w:rsidRPr="00A62F6B">
        <w:rPr>
          <w:lang w:eastAsia="zh-CN"/>
        </w:rPr>
        <w:t xml:space="preserve">. </w:t>
      </w:r>
      <w:bookmarkStart w:id="8" w:name="OLE_LINK13"/>
      <w:bookmarkStart w:id="9" w:name="OLE_LINK15"/>
      <w:bookmarkStart w:id="10" w:name="OLE_LINK17"/>
      <w:bookmarkStart w:id="11" w:name="OLE_LINK23"/>
      <w:r w:rsidR="00DD4786" w:rsidRPr="00A62F6B">
        <w:rPr>
          <w:lang w:eastAsia="zh-CN"/>
        </w:rPr>
        <w:t xml:space="preserve">Traditional non-invasive methods, such as </w:t>
      </w:r>
      <w:r w:rsidR="005F77B8" w:rsidRPr="00A62F6B">
        <w:rPr>
          <w:lang w:eastAsia="zh-CN"/>
        </w:rPr>
        <w:t xml:space="preserve">the </w:t>
      </w:r>
      <w:r w:rsidR="00DD4786" w:rsidRPr="00A62F6B">
        <w:rPr>
          <w:lang w:eastAsia="zh-CN"/>
        </w:rPr>
        <w:t xml:space="preserve">tail-cuff </w:t>
      </w:r>
      <w:r w:rsidR="00A56FC5" w:rsidRPr="00A62F6B">
        <w:rPr>
          <w:lang w:eastAsia="zh-CN"/>
        </w:rPr>
        <w:t>method</w:t>
      </w:r>
      <w:r w:rsidR="00DD4786" w:rsidRPr="00A62F6B">
        <w:rPr>
          <w:lang w:eastAsia="zh-CN"/>
        </w:rPr>
        <w:t xml:space="preserve">, are widely used but limited by intermittent sampling, stress-related </w:t>
      </w:r>
      <w:r w:rsidR="00DD4786" w:rsidRPr="00A62F6B">
        <w:rPr>
          <w:lang w:eastAsia="zh-CN"/>
        </w:rPr>
        <w:lastRenderedPageBreak/>
        <w:t>artifacts, and failure to capture circadian BP variations</w:t>
      </w:r>
      <w:r w:rsidR="00FF3114" w:rsidRPr="00A62F6B">
        <w:rPr>
          <w:lang w:eastAsia="zh-CN"/>
        </w:rPr>
        <w:fldChar w:fldCharType="begin">
          <w:fldData xml:space="preserve">PEVuZE5vdGU+PENpdGU+PEF1dGhvcj5LdXJ0ejwvQXV0aG9yPjxZZWFyPjIwMDU8L1llYXI+PFJl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</w:fldData>
        </w:fldChar>
      </w:r>
      <w:r w:rsidR="00A44EFA" w:rsidRPr="00A62F6B">
        <w:rPr>
          <w:lang w:eastAsia="zh-CN"/>
        </w:rPr>
        <w:instrText xml:space="preserve"> ADDIN EN.CITE </w:instrText>
      </w:r>
      <w:r w:rsidR="00A44EFA" w:rsidRPr="00A62F6B">
        <w:rPr>
          <w:lang w:eastAsia="zh-CN"/>
        </w:rPr>
        <w:fldChar w:fldCharType="begin">
          <w:fldData xml:space="preserve">PEVuZE5vdGU+PENpdGU+PEF1dGhvcj5LdXJ0ejwvQXV0aG9yPjxZZWFyPjIwMDU8L1llYXI+PFJl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</w:fldData>
        </w:fldChar>
      </w:r>
      <w:r w:rsidR="00A44EFA" w:rsidRPr="00A62F6B">
        <w:rPr>
          <w:lang w:eastAsia="zh-CN"/>
        </w:rPr>
        <w:instrText xml:space="preserve"> ADDIN EN.CITE.DATA </w:instrText>
      </w:r>
      <w:r w:rsidR="00A44EFA" w:rsidRPr="00A62F6B">
        <w:rPr>
          <w:lang w:eastAsia="zh-CN"/>
        </w:rPr>
      </w:r>
      <w:r w:rsidR="00A44EFA" w:rsidRPr="00A62F6B">
        <w:rPr>
          <w:lang w:eastAsia="zh-CN"/>
        </w:rPr>
        <w:fldChar w:fldCharType="end"/>
      </w:r>
      <w:r w:rsidR="00FF3114" w:rsidRPr="00A62F6B">
        <w:rPr>
          <w:lang w:eastAsia="zh-CN"/>
        </w:rPr>
      </w:r>
      <w:r w:rsidR="00FF3114" w:rsidRPr="00A62F6B">
        <w:rPr>
          <w:lang w:eastAsia="zh-CN"/>
        </w:rPr>
        <w:fldChar w:fldCharType="separate"/>
      </w:r>
      <w:r w:rsidR="00A44EFA" w:rsidRPr="00A62F6B">
        <w:rPr>
          <w:vertAlign w:val="superscript"/>
          <w:lang w:eastAsia="zh-CN"/>
        </w:rPr>
        <w:t>4,5</w:t>
      </w:r>
      <w:r w:rsidR="00FF3114" w:rsidRPr="00A62F6B">
        <w:rPr>
          <w:lang w:eastAsia="zh-CN"/>
        </w:rPr>
        <w:fldChar w:fldCharType="end"/>
      </w:r>
      <w:r w:rsidRPr="00A62F6B">
        <w:rPr>
          <w:lang w:eastAsia="zh-CN"/>
        </w:rPr>
        <w:t xml:space="preserve">. </w:t>
      </w:r>
      <w:bookmarkStart w:id="12" w:name="OLE_LINK101"/>
      <w:bookmarkEnd w:id="8"/>
      <w:bookmarkEnd w:id="9"/>
      <w:r w:rsidR="00DD4786" w:rsidRPr="00A62F6B">
        <w:rPr>
          <w:lang w:eastAsia="zh-CN"/>
        </w:rPr>
        <w:t>These issues compromise accuracy and reproducibility, restricting their use in long-term hemodynamic studies</w:t>
      </w:r>
      <w:r w:rsidR="00A44EFA" w:rsidRPr="00A62F6B">
        <w:rPr>
          <w:lang w:eastAsia="zh-CN"/>
        </w:rPr>
        <w:fldChar w:fldCharType="begin"/>
      </w:r>
      <w:r w:rsidR="00A44EFA" w:rsidRPr="00A62F6B">
        <w:rPr>
          <w:lang w:eastAsia="zh-CN"/>
        </w:rPr>
        <w:instrText xml:space="preserve"> ADDIN EN.CITE &lt;EndNote&gt;&lt;Cite&gt;&lt;Author&gt;Feng&lt;/Author&gt;&lt;Year&gt;2008&lt;/Year&gt;&lt;RecNum&gt;69&lt;/RecNum&gt;&lt;DisplayText&gt;&lt;style face="superscript"&gt;6&lt;/style&gt;&lt;/DisplayText&gt;&lt;record&gt;&lt;rec-number&gt;69&lt;/rec-number&gt;&lt;foreign-keys&gt;&lt;key app="EN" db-id="2t0x0arwczwa2sepswzpzsf9as2r5ztd9x0a" timestamp="1761026824"&gt;69&lt;/key&gt;&lt;/foreign-keys&gt;&lt;ref-type name="Journal Article"&gt;17&lt;/ref-type&gt;&lt;contributors&gt;&lt;authors&gt;&lt;author&gt;Feng, M.&lt;/author&gt;&lt;author&gt;Whitesall, S.&lt;/author&gt;&lt;author&gt;Zhang, Y.&lt;/author&gt;&lt;author&gt;Beibel, M.&lt;/author&gt;&lt;author&gt;D&amp;apos;Alecy, L.&lt;/author&gt;&lt;author&gt;DiPetrillo, K.&lt;/author&gt;&lt;/authors&gt;&lt;/contributors&gt;&lt;auth-address&gt;Novartis Institutes for BioMedical Research &amp;amp; Novartis Pharmaceutical Corporation, East Hanover, NJ, USA.&lt;/auth-address&gt;&lt;titles&gt;&lt;title&gt;Validation of volume-pressure recording tail-cuff blood pressure measurements&lt;/title&gt;&lt;secondary-title&gt;Am J Hypertens&lt;/secondary-title&gt;&lt;alt-title&gt;American journal of hypertension&lt;/alt-title&gt;&lt;/titles&gt;&lt;periodical&gt;&lt;full-title&gt;Am J Hypertens&lt;/full-title&gt;&lt;abbr-1&gt;American journal of hypertension&lt;/abbr-1&gt;&lt;/periodical&gt;&lt;alt-periodical&gt;&lt;full-title&gt;Am J Hypertens&lt;/full-title&gt;&lt;abbr-1&gt;American journal of hypertension&lt;/abbr-1&gt;&lt;/alt-periodical&gt;&lt;pages&gt;1288-91&lt;/pages&gt;&lt;volume&gt;21&lt;/volume&gt;&lt;number&gt;12&lt;/number&gt;&lt;edition&gt;2008/10/11&lt;/edition&gt;&lt;keywords&gt;&lt;keyword&gt;Animals&lt;/keyword&gt;&lt;keyword&gt;*Blood Pressure&lt;/keyword&gt;&lt;keyword&gt;Blood Pressure Determination/*instrumentation/*methods&lt;/keyword&gt;&lt;keyword&gt;Blood Pressure Monitors&lt;/keyword&gt;&lt;keyword&gt;Mice&lt;/keyword&gt;&lt;keyword&gt;Mice, Inbred C57BL&lt;/keyword&gt;&lt;keyword&gt;Mice, Inbred Strains&lt;/keyword&gt;&lt;keyword&gt;Tail/*blood supply&lt;/keyword&gt;&lt;keyword&gt;Telemetry/instrumentation/methods&lt;/keyword&gt;&lt;/keywords&gt;&lt;dates&gt;&lt;year&gt;2008&lt;/year&gt;&lt;pub-dates&gt;&lt;date&gt;Dec&lt;/date&gt;&lt;/pub-dates&gt;&lt;/dates&gt;&lt;isbn&gt;0895-7061&lt;/isbn&gt;&lt;accession-num&gt;18846043&lt;/accession-num&gt;&lt;urls&gt;&lt;/urls&gt;&lt;electronic-resource-num&gt;10.1038/ajh.2008.301&lt;/electronic-resource-num&gt;&lt;remote-database-provider&gt;NLM&lt;/remote-database-provider&gt;&lt;language&gt;eng&lt;/language&gt;&lt;/record&gt;&lt;/Cite&gt;&lt;/EndNote&gt;</w:instrText>
      </w:r>
      <w:r w:rsidR="00A44EFA" w:rsidRPr="00A62F6B">
        <w:rPr>
          <w:lang w:eastAsia="zh-CN"/>
        </w:rPr>
        <w:fldChar w:fldCharType="separate"/>
      </w:r>
      <w:r w:rsidR="00A44EFA" w:rsidRPr="00A62F6B">
        <w:rPr>
          <w:vertAlign w:val="superscript"/>
          <w:lang w:eastAsia="zh-CN"/>
        </w:rPr>
        <w:t>6</w:t>
      </w:r>
      <w:r w:rsidR="00A44EFA" w:rsidRPr="00A62F6B">
        <w:rPr>
          <w:lang w:eastAsia="zh-CN"/>
        </w:rPr>
        <w:fldChar w:fldCharType="end"/>
      </w:r>
      <w:r w:rsidR="00DD4786" w:rsidRPr="00A62F6B">
        <w:rPr>
          <w:lang w:eastAsia="zh-CN"/>
        </w:rPr>
        <w:t xml:space="preserve">. </w:t>
      </w:r>
    </w:p>
    <w:p w14:paraId="374AFC66" w14:textId="77777777" w:rsidR="005F77B8" w:rsidRPr="00A62F6B" w:rsidRDefault="005F77B8" w:rsidP="00A62F6B">
      <w:pPr>
        <w:pBdr>
          <w:top w:val="nil"/>
          <w:left w:val="nil"/>
          <w:bottom w:val="nil"/>
          <w:right w:val="nil"/>
          <w:between w:val="nil"/>
        </w:pBdr>
        <w:rPr>
          <w:lang w:eastAsia="zh-CN"/>
        </w:rPr>
      </w:pPr>
    </w:p>
    <w:p w14:paraId="72A6C112" w14:textId="108FC16E" w:rsidR="00E57790" w:rsidRPr="00A62F6B" w:rsidRDefault="00DD4786" w:rsidP="00A62F6B">
      <w:pPr>
        <w:pBdr>
          <w:top w:val="nil"/>
          <w:left w:val="nil"/>
          <w:bottom w:val="nil"/>
          <w:right w:val="nil"/>
          <w:between w:val="nil"/>
        </w:pBdr>
        <w:rPr>
          <w:lang w:eastAsia="zh-CN"/>
        </w:rPr>
      </w:pPr>
      <w:r w:rsidRPr="00A62F6B">
        <w:rPr>
          <w:lang w:eastAsia="zh-CN"/>
        </w:rPr>
        <w:t>Radio</w:t>
      </w:r>
      <w:r w:rsidR="00A56FC5" w:rsidRPr="00A62F6B">
        <w:rPr>
          <w:lang w:eastAsia="zh-CN"/>
        </w:rPr>
        <w:t xml:space="preserve"> </w:t>
      </w:r>
      <w:r w:rsidRPr="00A62F6B">
        <w:rPr>
          <w:lang w:eastAsia="zh-CN"/>
        </w:rPr>
        <w:t xml:space="preserve">telemetry systems offer more accurate and consistent </w:t>
      </w:r>
      <w:r w:rsidR="00FB3267" w:rsidRPr="00A62F6B">
        <w:rPr>
          <w:lang w:eastAsia="zh-CN"/>
        </w:rPr>
        <w:t>BP</w:t>
      </w:r>
      <w:r w:rsidRPr="00A62F6B">
        <w:rPr>
          <w:lang w:eastAsia="zh-CN"/>
        </w:rPr>
        <w:t xml:space="preserve"> measurements.</w:t>
      </w:r>
      <w:bookmarkStart w:id="13" w:name="OLE_LINK26"/>
      <w:bookmarkStart w:id="14" w:name="OLE_LINK27"/>
      <w:bookmarkEnd w:id="10"/>
      <w:bookmarkEnd w:id="11"/>
      <w:bookmarkEnd w:id="12"/>
      <w:r w:rsidR="005F77B8" w:rsidRPr="00A62F6B">
        <w:rPr>
          <w:lang w:eastAsia="zh-CN"/>
        </w:rPr>
        <w:t xml:space="preserve"> It </w:t>
      </w:r>
      <w:r w:rsidR="004911A0" w:rsidRPr="00A62F6B">
        <w:rPr>
          <w:lang w:eastAsia="zh-CN"/>
        </w:rPr>
        <w:t xml:space="preserve">enables continuous, high-quality </w:t>
      </w:r>
      <w:r w:rsidR="00FB3267" w:rsidRPr="00A62F6B">
        <w:rPr>
          <w:lang w:eastAsia="zh-CN"/>
        </w:rPr>
        <w:t>BP</w:t>
      </w:r>
      <w:r w:rsidR="004911A0" w:rsidRPr="00A62F6B">
        <w:rPr>
          <w:lang w:eastAsia="zh-CN"/>
        </w:rPr>
        <w:t xml:space="preserve"> monitoring in freely moving animals, eliminating variability from operator handling and stress caused by restraint</w:t>
      </w:r>
      <w:r w:rsidR="00FF3114" w:rsidRPr="00A62F6B">
        <w:rPr>
          <w:lang w:eastAsia="zh-CN"/>
        </w:rPr>
        <w:fldChar w:fldCharType="begin">
          <w:fldData xml:space="preserve">PEVuZE5vdGU+PENpdGU+PEF1dGhvcj5NYW5jYXJlbGxhPC9BdXRob3I+PFllYXI+MjAxNjwvWWVh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</w:fldData>
        </w:fldChar>
      </w:r>
      <w:r w:rsidR="00A44EFA" w:rsidRPr="00A62F6B">
        <w:rPr>
          <w:lang w:eastAsia="zh-CN"/>
        </w:rPr>
        <w:instrText xml:space="preserve"> ADDIN EN.CITE </w:instrText>
      </w:r>
      <w:r w:rsidR="00A44EFA" w:rsidRPr="00A62F6B">
        <w:rPr>
          <w:lang w:eastAsia="zh-CN"/>
        </w:rPr>
        <w:fldChar w:fldCharType="begin">
          <w:fldData xml:space="preserve">PEVuZE5vdGU+PENpdGU+PEF1dGhvcj5NYW5jYXJlbGxhPC9BdXRob3I+PFllYXI+MjAxNjwvWWVh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</w:fldData>
        </w:fldChar>
      </w:r>
      <w:r w:rsidR="00A44EFA" w:rsidRPr="00A62F6B">
        <w:rPr>
          <w:lang w:eastAsia="zh-CN"/>
        </w:rPr>
        <w:instrText xml:space="preserve"> ADDIN EN.CITE.DATA </w:instrText>
      </w:r>
      <w:r w:rsidR="00A44EFA" w:rsidRPr="00A62F6B">
        <w:rPr>
          <w:lang w:eastAsia="zh-CN"/>
        </w:rPr>
      </w:r>
      <w:r w:rsidR="00A44EFA" w:rsidRPr="00A62F6B">
        <w:rPr>
          <w:lang w:eastAsia="zh-CN"/>
        </w:rPr>
        <w:fldChar w:fldCharType="end"/>
      </w:r>
      <w:r w:rsidR="00FF3114" w:rsidRPr="00A62F6B">
        <w:rPr>
          <w:lang w:eastAsia="zh-CN"/>
        </w:rPr>
      </w:r>
      <w:r w:rsidR="00FF3114" w:rsidRPr="00A62F6B">
        <w:rPr>
          <w:lang w:eastAsia="zh-CN"/>
        </w:rPr>
        <w:fldChar w:fldCharType="separate"/>
      </w:r>
      <w:r w:rsidR="00A44EFA" w:rsidRPr="00A62F6B">
        <w:rPr>
          <w:vertAlign w:val="superscript"/>
          <w:lang w:eastAsia="zh-CN"/>
        </w:rPr>
        <w:t>7-10</w:t>
      </w:r>
      <w:r w:rsidR="00FF3114" w:rsidRPr="00A62F6B">
        <w:rPr>
          <w:lang w:eastAsia="zh-CN"/>
        </w:rPr>
        <w:fldChar w:fldCharType="end"/>
      </w:r>
      <w:r w:rsidR="00FF3114" w:rsidRPr="00A62F6B">
        <w:rPr>
          <w:lang w:eastAsia="zh-CN"/>
        </w:rPr>
        <w:t>.</w:t>
      </w:r>
      <w:r w:rsidR="00E57790" w:rsidRPr="00A62F6B">
        <w:rPr>
          <w:lang w:eastAsia="zh-CN"/>
        </w:rPr>
        <w:t xml:space="preserve"> </w:t>
      </w:r>
      <w:r w:rsidR="004911A0" w:rsidRPr="00A62F6B">
        <w:rPr>
          <w:lang w:eastAsia="zh-CN"/>
        </w:rPr>
        <w:t xml:space="preserve">This approach is particularly useful in hypertension research, where it is important to capture the onset, magnitude, and stability of </w:t>
      </w:r>
      <w:r w:rsidR="00FB3267" w:rsidRPr="00A62F6B">
        <w:rPr>
          <w:lang w:eastAsia="zh-CN"/>
        </w:rPr>
        <w:t>BP</w:t>
      </w:r>
      <w:r w:rsidR="004911A0" w:rsidRPr="00A62F6B">
        <w:rPr>
          <w:lang w:eastAsia="zh-CN"/>
        </w:rPr>
        <w:t xml:space="preserve"> elevation, as well as circadian patterns</w:t>
      </w:r>
      <w:r w:rsidR="00FF3114" w:rsidRPr="00A62F6B">
        <w:rPr>
          <w:lang w:eastAsia="zh-CN"/>
        </w:rPr>
        <w:fldChar w:fldCharType="begin">
          <w:fldData xml:space="preserve">PEVuZE5vdGU+PENpdGU+PEF1dGhvcj5Qb3BvdmE8L0F1dGhvcj48WWVhcj4yMDE3PC9ZZWFyPjxS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</w:fldData>
        </w:fldChar>
      </w:r>
      <w:r w:rsidR="00A44EFA" w:rsidRPr="00A62F6B">
        <w:rPr>
          <w:lang w:eastAsia="zh-CN"/>
        </w:rPr>
        <w:instrText xml:space="preserve"> ADDIN EN.CITE </w:instrText>
      </w:r>
      <w:r w:rsidR="00A44EFA" w:rsidRPr="00A62F6B">
        <w:rPr>
          <w:lang w:eastAsia="zh-CN"/>
        </w:rPr>
        <w:fldChar w:fldCharType="begin">
          <w:fldData xml:space="preserve">PEVuZE5vdGU+PENpdGU+PEF1dGhvcj5Qb3BvdmE8L0F1dGhvcj48WWVhcj4yMDE3PC9ZZWFyPjxS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</w:fldData>
        </w:fldChar>
      </w:r>
      <w:r w:rsidR="00A44EFA" w:rsidRPr="00A62F6B">
        <w:rPr>
          <w:lang w:eastAsia="zh-CN"/>
        </w:rPr>
        <w:instrText xml:space="preserve"> ADDIN EN.CITE.DATA </w:instrText>
      </w:r>
      <w:r w:rsidR="00A44EFA" w:rsidRPr="00A62F6B">
        <w:rPr>
          <w:lang w:eastAsia="zh-CN"/>
        </w:rPr>
      </w:r>
      <w:r w:rsidR="00A44EFA" w:rsidRPr="00A62F6B">
        <w:rPr>
          <w:lang w:eastAsia="zh-CN"/>
        </w:rPr>
        <w:fldChar w:fldCharType="end"/>
      </w:r>
      <w:r w:rsidR="00FF3114" w:rsidRPr="00A62F6B">
        <w:rPr>
          <w:lang w:eastAsia="zh-CN"/>
        </w:rPr>
      </w:r>
      <w:r w:rsidR="00FF3114" w:rsidRPr="00A62F6B">
        <w:rPr>
          <w:lang w:eastAsia="zh-CN"/>
        </w:rPr>
        <w:fldChar w:fldCharType="separate"/>
      </w:r>
      <w:r w:rsidR="00A44EFA" w:rsidRPr="00A62F6B">
        <w:rPr>
          <w:vertAlign w:val="superscript"/>
          <w:lang w:eastAsia="zh-CN"/>
        </w:rPr>
        <w:t>11-13</w:t>
      </w:r>
      <w:r w:rsidR="00FF3114" w:rsidRPr="00A62F6B">
        <w:rPr>
          <w:lang w:eastAsia="zh-CN"/>
        </w:rPr>
        <w:fldChar w:fldCharType="end"/>
      </w:r>
      <w:r w:rsidR="00E57790" w:rsidRPr="00A62F6B">
        <w:rPr>
          <w:lang w:eastAsia="zh-CN"/>
        </w:rPr>
        <w:t>.</w:t>
      </w:r>
      <w:r w:rsidR="005435A2" w:rsidRPr="00A62F6B">
        <w:rPr>
          <w:lang w:eastAsia="zh-CN"/>
        </w:rPr>
        <w:t xml:space="preserve"> </w:t>
      </w:r>
      <w:r w:rsidR="004911A0" w:rsidRPr="00A62F6B">
        <w:rPr>
          <w:lang w:eastAsia="zh-CN"/>
        </w:rPr>
        <w:t xml:space="preserve">In addition, continuous telemetry allows detection of transient fluctuations during disease progression and provides a detailed assessment of pharmacological </w:t>
      </w:r>
      <w:r w:rsidR="005F77B8" w:rsidRPr="00A62F6B">
        <w:rPr>
          <w:lang w:eastAsia="zh-CN"/>
        </w:rPr>
        <w:t>interventions, advantages</w:t>
      </w:r>
      <w:r w:rsidR="004911A0" w:rsidRPr="00A62F6B">
        <w:rPr>
          <w:lang w:eastAsia="zh-CN"/>
        </w:rPr>
        <w:t xml:space="preserve"> that traditional tail-cuff methods cannot offer</w:t>
      </w:r>
      <w:r w:rsidR="00FF3114" w:rsidRPr="00A62F6B">
        <w:rPr>
          <w:lang w:eastAsia="zh-CN"/>
        </w:rPr>
        <w:fldChar w:fldCharType="begin">
          <w:fldData xml:space="preserve">PEVuZE5vdGU+PENpdGU+PEF1dGhvcj5BbmRlcnNvbjwvQXV0aG9yPjxZZWFyPjE5OTk8L1llYXI+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I0OC01NTwvcGFnZXM+PHZvbHVt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=
</w:fldData>
        </w:fldChar>
      </w:r>
      <w:r w:rsidR="00A44EFA" w:rsidRPr="00A62F6B">
        <w:rPr>
          <w:lang w:eastAsia="zh-CN"/>
        </w:rPr>
        <w:instrText xml:space="preserve"> ADDIN EN.CITE </w:instrText>
      </w:r>
      <w:r w:rsidR="00A44EFA" w:rsidRPr="00A62F6B">
        <w:rPr>
          <w:lang w:eastAsia="zh-CN"/>
        </w:rPr>
        <w:fldChar w:fldCharType="begin">
          <w:fldData xml:space="preserve">PEVuZE5vdGU+PENpdGU+PEF1dGhvcj5BbmRlcnNvbjwvQXV0aG9yPjxZZWFyPjE5OTk8L1llYXI+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I0OC01NTwvcGFnZXM+PHZvbHVt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=
</w:fldData>
        </w:fldChar>
      </w:r>
      <w:r w:rsidR="00A44EFA" w:rsidRPr="00A62F6B">
        <w:rPr>
          <w:lang w:eastAsia="zh-CN"/>
        </w:rPr>
        <w:instrText xml:space="preserve"> ADDIN EN.CITE.DATA </w:instrText>
      </w:r>
      <w:r w:rsidR="00A44EFA" w:rsidRPr="00A62F6B">
        <w:rPr>
          <w:lang w:eastAsia="zh-CN"/>
        </w:rPr>
      </w:r>
      <w:r w:rsidR="00A44EFA" w:rsidRPr="00A62F6B">
        <w:rPr>
          <w:lang w:eastAsia="zh-CN"/>
        </w:rPr>
        <w:fldChar w:fldCharType="end"/>
      </w:r>
      <w:r w:rsidR="00FF3114" w:rsidRPr="00A62F6B">
        <w:rPr>
          <w:lang w:eastAsia="zh-CN"/>
        </w:rPr>
      </w:r>
      <w:r w:rsidR="00FF3114" w:rsidRPr="00A62F6B">
        <w:rPr>
          <w:lang w:eastAsia="zh-CN"/>
        </w:rPr>
        <w:fldChar w:fldCharType="separate"/>
      </w:r>
      <w:r w:rsidR="00A44EFA" w:rsidRPr="00A62F6B">
        <w:rPr>
          <w:vertAlign w:val="superscript"/>
          <w:lang w:eastAsia="zh-CN"/>
        </w:rPr>
        <w:t>14</w:t>
      </w:r>
      <w:r w:rsidR="00FF3114" w:rsidRPr="00A62F6B">
        <w:rPr>
          <w:lang w:eastAsia="zh-CN"/>
        </w:rPr>
        <w:fldChar w:fldCharType="end"/>
      </w:r>
      <w:r w:rsidR="00E57790" w:rsidRPr="00A62F6B">
        <w:rPr>
          <w:lang w:eastAsia="zh-CN"/>
        </w:rPr>
        <w:t>.</w:t>
      </w:r>
    </w:p>
    <w:bookmarkEnd w:id="13"/>
    <w:bookmarkEnd w:id="14"/>
    <w:p w14:paraId="4E4C6745" w14:textId="77777777" w:rsidR="00E57790" w:rsidRPr="00A62F6B" w:rsidRDefault="00E57790" w:rsidP="00A62F6B">
      <w:pPr>
        <w:pBdr>
          <w:top w:val="nil"/>
          <w:left w:val="nil"/>
          <w:bottom w:val="nil"/>
          <w:right w:val="nil"/>
          <w:between w:val="nil"/>
        </w:pBdr>
        <w:rPr>
          <w:lang w:eastAsia="zh-CN"/>
        </w:rPr>
      </w:pPr>
    </w:p>
    <w:p w14:paraId="59DBD454" w14:textId="0491329D" w:rsidR="005435A2" w:rsidRPr="00A62F6B" w:rsidRDefault="00CE0A7C" w:rsidP="00A62F6B">
      <w:pPr>
        <w:pBdr>
          <w:top w:val="nil"/>
          <w:left w:val="nil"/>
          <w:bottom w:val="nil"/>
          <w:right w:val="nil"/>
          <w:between w:val="nil"/>
        </w:pBdr>
        <w:rPr>
          <w:lang w:eastAsia="zh-CN"/>
        </w:rPr>
      </w:pPr>
      <w:bookmarkStart w:id="15" w:name="OLE_LINK30"/>
      <w:bookmarkStart w:id="16" w:name="OLE_LINK31"/>
      <w:r w:rsidRPr="00A62F6B">
        <w:rPr>
          <w:lang w:eastAsia="zh-CN"/>
        </w:rPr>
        <w:t>The radio telemetry system</w:t>
      </w:r>
      <w:r w:rsidR="00BE76C9" w:rsidRPr="00A62F6B">
        <w:rPr>
          <w:lang w:eastAsia="zh-CN"/>
        </w:rPr>
        <w:t xml:space="preserve"> </w:t>
      </w:r>
      <w:r w:rsidRPr="00A62F6B">
        <w:rPr>
          <w:lang w:eastAsia="zh-CN"/>
        </w:rPr>
        <w:t xml:space="preserve">uses </w:t>
      </w:r>
      <w:r w:rsidR="00BE76C9" w:rsidRPr="00A62F6B">
        <w:rPr>
          <w:lang w:eastAsia="zh-CN"/>
        </w:rPr>
        <w:t xml:space="preserve">an implantable transmitter with a pressure-sensing catheter, which is surgically placed at anatomical sites chosen based on the species and study design. In mice, the catheter is typically inserted </w:t>
      </w:r>
      <w:r w:rsidR="005F77B8" w:rsidRPr="00A62F6B">
        <w:rPr>
          <w:lang w:eastAsia="zh-CN"/>
        </w:rPr>
        <w:t>through</w:t>
      </w:r>
      <w:r w:rsidR="00BE76C9" w:rsidRPr="00A62F6B">
        <w:rPr>
          <w:lang w:eastAsia="zh-CN"/>
        </w:rPr>
        <w:t xml:space="preserve"> the carotid artery into the aortic arch to ensure stable signals</w:t>
      </w:r>
      <w:r w:rsidR="00FF3114" w:rsidRPr="00A62F6B">
        <w:rPr>
          <w:lang w:eastAsia="zh-CN"/>
        </w:rPr>
        <w:fldChar w:fldCharType="begin"/>
      </w:r>
      <w:r w:rsidR="00A44EFA" w:rsidRPr="00A62F6B">
        <w:rPr>
          <w:lang w:eastAsia="zh-CN"/>
        </w:rPr>
        <w:instrText xml:space="preserve"> ADDIN EN.CITE &lt;EndNote&gt;&lt;Cite&gt;&lt;Author&gt;Mills&lt;/Author&gt;&lt;Year&gt;2000&lt;/Year&gt;&lt;RecNum&gt;26&lt;/RecNum&gt;&lt;DisplayText&gt;&lt;style face="superscript"&gt;9&lt;/style&gt;&lt;/DisplayText&gt;&lt;record&gt;&lt;rec-number&gt;26&lt;/rec-number&gt;&lt;foreign-keys&gt;&lt;key app="EN" db-id="2t0x0arwczwa2sepswzpzsf9as2r5ztd9x0a" timestamp="1754656589"&gt;26&lt;/key&gt;&lt;/foreign-keys&gt;&lt;ref-type name="Journal Article"&gt;17&lt;/ref-type&gt;&lt;contributors&gt;&lt;authors&gt;&lt;author&gt;Mills, P. A.&lt;/author&gt;&lt;author&gt;Huetteman, D. A.&lt;/author&gt;&lt;author&gt;Brockway, B. P.&lt;/author&gt;&lt;author&gt;Zwiers, L. M.&lt;/author&gt;&lt;author&gt;Gelsema, A. J.&lt;/author&gt;&lt;author&gt;Schwartz, R. S.&lt;/author&gt;&lt;author&gt;Kramer, K.&lt;/author&gt;&lt;/authors&gt;&lt;/contributors&gt;&lt;auth-address&gt;Data Sciences International, St. Paul, Minnesota 55126, USA.&lt;/auth-address&gt;&lt;titles&gt;&lt;title&gt;A new method for measurement of blood pressure, heart rate, and activity in the mouse by radiotelemetry&lt;/title&gt;&lt;secondary-title&gt;J Appl Physiol (1985)&lt;/secondary-title&gt;&lt;alt-title&gt;Journal of applied physiology (Bethesda, Md. : 1985)&lt;/alt-title&gt;&lt;/titles&gt;&lt;periodical&gt;&lt;full-title&gt;J Appl Physiol (1985)&lt;/full-title&gt;&lt;abbr-1&gt;Journal of applied physiology (Bethesda, Md. : 1985)&lt;/abbr-1&gt;&lt;/periodical&gt;&lt;alt-periodical&gt;&lt;full-title&gt;J Appl Physiol (1985)&lt;/full-title&gt;&lt;abbr-1&gt;Journal of applied physiology (Bethesda, Md. : 1985)&lt;/abbr-1&gt;&lt;/alt-periodical&gt;&lt;pages&gt;1537-44&lt;/pages&gt;&lt;volume&gt;88&lt;/volume&gt;&lt;number&gt;5&lt;/number&gt;&lt;edition&gt;2000/05/08&lt;/edition&gt;&lt;keywords&gt;&lt;keyword&gt;Animals&lt;/keyword&gt;&lt;keyword&gt;Biocompatible Materials&lt;/keyword&gt;&lt;keyword&gt;*Blood Pressure&lt;/keyword&gt;&lt;keyword&gt;Equipment Design&lt;/keyword&gt;&lt;keyword&gt;*Heart Rate&lt;/keyword&gt;&lt;keyword&gt;Mice&lt;/keyword&gt;&lt;keyword&gt;Monitoring, Physiologic&lt;/keyword&gt;&lt;keyword&gt;Motor Activity/physiology&lt;/keyword&gt;&lt;keyword&gt;*Telemetry/instrumentation&lt;/keyword&gt;&lt;/keywords&gt;&lt;dates&gt;&lt;year&gt;2000&lt;/year&gt;&lt;pub-dates&gt;&lt;date&gt;May&lt;/date&gt;&lt;/pub-dates&gt;&lt;/dates&gt;&lt;isbn&gt;8750-7587 (Print)&amp;#xD;0161-7567&lt;/isbn&gt;&lt;accession-num&gt;10797109&lt;/accession-num&gt;&lt;urls&gt;&lt;/urls&gt;&lt;electronic-resource-num&gt;10.1152/jappl.2000.88.5.1537&lt;/electronic-resource-num&gt;&lt;remote-database-provider&gt;NLM&lt;/remote-database-provider&gt;&lt;language&gt;eng&lt;/language&gt;&lt;/record&gt;&lt;/Cite&gt;&lt;/EndNote&gt;</w:instrText>
      </w:r>
      <w:r w:rsidR="00FF3114" w:rsidRPr="00A62F6B">
        <w:rPr>
          <w:lang w:eastAsia="zh-CN"/>
        </w:rPr>
        <w:fldChar w:fldCharType="separate"/>
      </w:r>
      <w:r w:rsidR="00A44EFA" w:rsidRPr="00A62F6B">
        <w:rPr>
          <w:vertAlign w:val="superscript"/>
          <w:lang w:eastAsia="zh-CN"/>
        </w:rPr>
        <w:t>9</w:t>
      </w:r>
      <w:r w:rsidR="00FF3114" w:rsidRPr="00A62F6B">
        <w:rPr>
          <w:lang w:eastAsia="zh-CN"/>
        </w:rPr>
        <w:fldChar w:fldCharType="end"/>
      </w:r>
      <w:r w:rsidR="00303095" w:rsidRPr="00A62F6B">
        <w:rPr>
          <w:lang w:eastAsia="zh-CN"/>
        </w:rPr>
        <w:t xml:space="preserve">. </w:t>
      </w:r>
      <w:r w:rsidR="004B3BC0" w:rsidRPr="00A62F6B">
        <w:rPr>
          <w:lang w:eastAsia="zh-CN"/>
        </w:rPr>
        <w:t>For certain experiments, such as long-term studies in older or heavier mice, placement in the abdominal aorta may be preferred. In rats, the abdominal aorta is the standard site for reliable long-term recordings</w:t>
      </w:r>
      <w:r w:rsidR="00FF3114" w:rsidRPr="00A62F6B">
        <w:rPr>
          <w:lang w:eastAsia="zh-CN"/>
        </w:rPr>
        <w:fldChar w:fldCharType="begin"/>
      </w:r>
      <w:r w:rsidR="00A44EFA" w:rsidRPr="00A62F6B">
        <w:rPr>
          <w:lang w:eastAsia="zh-CN"/>
        </w:rPr>
        <w:instrText xml:space="preserve"> ADDIN EN.CITE &lt;EndNote&gt;&lt;Cite&gt;&lt;Author&gt;Kapsdorferová&lt;/Author&gt;&lt;Year&gt;2024&lt;/Year&gt;&lt;RecNum&gt;29&lt;/RecNum&gt;&lt;DisplayText&gt;&lt;style face="superscript"&gt;15&lt;/style&gt;&lt;/DisplayText&gt;&lt;record&gt;&lt;rec-number&gt;29&lt;/rec-number&gt;&lt;foreign-keys&gt;&lt;key app="EN" db-id="2t0x0arwczwa2sepswzpzsf9as2r5ztd9x0a" timestamp="1754657652"&gt;29&lt;/key&gt;&lt;/foreign-keys&gt;&lt;ref-type name="Journal Article"&gt;17&lt;/ref-type&gt;&lt;contributors&gt;&lt;authors&gt;&lt;author&gt;Kapsdorferová, Viktória&lt;/author&gt;&lt;author&gt;Grešová, Soňa&lt;/author&gt;&lt;author&gt;Švorc, Pavol&lt;/author&gt;&lt;/authors&gt;&lt;/contributors&gt;&lt;titles&gt;&lt;title&gt;Measurement of blood pressure in rats: Invasive or noninvasive methods?&lt;/title&gt;&lt;secondary-title&gt;Physiological Reports&lt;/secondary-title&gt;&lt;/titles&gt;&lt;periodical&gt;&lt;full-title&gt;Physiological Reports&lt;/full-title&gt;&lt;/periodical&gt;&lt;volume&gt;12&lt;/volume&gt;&lt;number&gt;17&lt;/number&gt;&lt;dates&gt;&lt;year&gt;2024&lt;/year&gt;&lt;/dates&gt;&lt;isbn&gt;2051-817X&amp;#xD;2051-817X&lt;/isbn&gt;&lt;urls&gt;&lt;/urls&gt;&lt;electronic-resource-num&gt;10.14814/phy2.70041&lt;/electronic-resource-num&gt;&lt;/record&gt;&lt;/Cite&gt;&lt;/EndNote&gt;</w:instrText>
      </w:r>
      <w:r w:rsidR="00FF3114" w:rsidRPr="00A62F6B">
        <w:rPr>
          <w:lang w:eastAsia="zh-CN"/>
        </w:rPr>
        <w:fldChar w:fldCharType="separate"/>
      </w:r>
      <w:r w:rsidR="00A44EFA" w:rsidRPr="00A62F6B">
        <w:rPr>
          <w:vertAlign w:val="superscript"/>
          <w:lang w:eastAsia="zh-CN"/>
        </w:rPr>
        <w:t>15</w:t>
      </w:r>
      <w:r w:rsidR="00FF3114" w:rsidRPr="00A62F6B">
        <w:rPr>
          <w:lang w:eastAsia="zh-CN"/>
        </w:rPr>
        <w:fldChar w:fldCharType="end"/>
      </w:r>
      <w:r w:rsidR="00E57790" w:rsidRPr="00A62F6B">
        <w:rPr>
          <w:lang w:eastAsia="zh-CN"/>
        </w:rPr>
        <w:t xml:space="preserve">. </w:t>
      </w:r>
      <w:r w:rsidR="004B3BC0" w:rsidRPr="00A62F6B">
        <w:rPr>
          <w:lang w:eastAsia="zh-CN"/>
        </w:rPr>
        <w:t>These implantation strategies allow precise measurement of systolic, diastolic</w:t>
      </w:r>
      <w:r w:rsidR="005F77B8" w:rsidRPr="00A62F6B">
        <w:rPr>
          <w:lang w:eastAsia="zh-CN"/>
        </w:rPr>
        <w:t>,</w:t>
      </w:r>
      <w:r w:rsidR="004B3BC0" w:rsidRPr="00A62F6B">
        <w:rPr>
          <w:lang w:eastAsia="zh-CN"/>
        </w:rPr>
        <w:t xml:space="preserve"> and mean arterial pressures, as well as heart rate</w:t>
      </w:r>
      <w:r w:rsidR="000A150D" w:rsidRPr="00A62F6B">
        <w:rPr>
          <w:lang w:eastAsia="zh-CN"/>
        </w:rPr>
        <w:t xml:space="preserve"> (HR)</w:t>
      </w:r>
      <w:r w:rsidR="004B3BC0" w:rsidRPr="00A62F6B">
        <w:rPr>
          <w:lang w:eastAsia="zh-CN"/>
        </w:rPr>
        <w:t>, making the telemetry system a valuable tool for phenotyping hypertensive models and evaluating therapeutic interventions</w:t>
      </w:r>
      <w:r w:rsidR="00FF3114" w:rsidRPr="00A62F6B">
        <w:rPr>
          <w:lang w:eastAsia="zh-CN"/>
        </w:rPr>
        <w:fldChar w:fldCharType="begin"/>
      </w:r>
      <w:r w:rsidR="00A44EFA" w:rsidRPr="00A62F6B">
        <w:rPr>
          <w:lang w:eastAsia="zh-CN"/>
        </w:rPr>
        <w:instrText xml:space="preserve"> ADDIN EN.CITE &lt;EndNote&gt;&lt;Cite&gt;&lt;Author&gt;Hilliard&lt;/Author&gt;&lt;Year&gt;2011&lt;/Year&gt;&lt;RecNum&gt;31&lt;/RecNum&gt;&lt;DisplayText&gt;&lt;style face="superscript"&gt;16&lt;/style&gt;&lt;/DisplayText&gt;&lt;record&gt;&lt;rec-number&gt;31&lt;/rec-number&gt;&lt;foreign-keys&gt;&lt;key app="EN" db-id="2t0x0arwczwa2sepswzpzsf9as2r5ztd9x0a" timestamp="1754657808"&gt;31&lt;/key&gt;&lt;/foreign-keys&gt;&lt;ref-type name="Journal Article"&gt;17&lt;/ref-type&gt;&lt;contributors&gt;&lt;authors&gt;&lt;author&gt;Hilliard, Lucinda M.&lt;/author&gt;&lt;author&gt;Nematbakhsh, Mehdi&lt;/author&gt;&lt;author&gt;Kett, Michelle M.&lt;/author&gt;&lt;author&gt;Teichman, Elleesha&lt;/author&gt;&lt;author&gt;Sampson, Amanda K.&lt;/author&gt;&lt;author&gt;Widdop, Robert E.&lt;/author&gt;&lt;author&gt;Evans, Roger G.&lt;/author&gt;&lt;author&gt;Denton, Kate M.&lt;/author&gt;&lt;/authors&gt;&lt;/contributors&gt;&lt;titles&gt;&lt;title&gt;Gender Differences in Pressure-Natriuresis and Renal Autoregulation&lt;/title&gt;&lt;secondary-title&gt;Hypertension&lt;/secondary-title&gt;&lt;/titles&gt;&lt;periodical&gt;&lt;full-title&gt;Hypertension&lt;/full-title&gt;&lt;abbr-1&gt;Hypertension (Dallas, Tex. : 1979)&lt;/abbr-1&gt;&lt;/periodical&gt;&lt;pages&gt;275-282&lt;/pages&gt;&lt;volume&gt;57&lt;/volume&gt;&lt;number&gt;2&lt;/number&gt;&lt;section&gt;275&lt;/section&gt;&lt;dates&gt;&lt;year&gt;2011&lt;/year&gt;&lt;/dates&gt;&lt;isbn&gt;0194-911X&amp;#xD;1524-4563&lt;/isbn&gt;&lt;urls&gt;&lt;/urls&gt;&lt;electronic-resource-num&gt;10.1161/hypertensionaha.110.166827&lt;/electronic-resource-num&gt;&lt;/record&gt;&lt;/Cite&gt;&lt;/EndNote&gt;</w:instrText>
      </w:r>
      <w:r w:rsidR="00FF3114" w:rsidRPr="00A62F6B">
        <w:rPr>
          <w:lang w:eastAsia="zh-CN"/>
        </w:rPr>
        <w:fldChar w:fldCharType="separate"/>
      </w:r>
      <w:r w:rsidR="00A44EFA" w:rsidRPr="00A62F6B">
        <w:rPr>
          <w:vertAlign w:val="superscript"/>
          <w:lang w:eastAsia="zh-CN"/>
        </w:rPr>
        <w:t>16</w:t>
      </w:r>
      <w:r w:rsidR="00FF3114" w:rsidRPr="00A62F6B">
        <w:rPr>
          <w:lang w:eastAsia="zh-CN"/>
        </w:rPr>
        <w:fldChar w:fldCharType="end"/>
      </w:r>
      <w:r w:rsidR="00E57790" w:rsidRPr="00A62F6B">
        <w:rPr>
          <w:lang w:eastAsia="zh-CN"/>
        </w:rPr>
        <w:t>.</w:t>
      </w:r>
      <w:r w:rsidR="005435A2" w:rsidRPr="00A62F6B">
        <w:rPr>
          <w:lang w:eastAsia="zh-CN"/>
        </w:rPr>
        <w:t xml:space="preserve"> </w:t>
      </w:r>
    </w:p>
    <w:bookmarkEnd w:id="15"/>
    <w:bookmarkEnd w:id="16"/>
    <w:p w14:paraId="1CF39A5D" w14:textId="77777777" w:rsidR="005435A2" w:rsidRPr="00A62F6B" w:rsidRDefault="005435A2" w:rsidP="00A62F6B">
      <w:pPr>
        <w:pBdr>
          <w:top w:val="nil"/>
          <w:left w:val="nil"/>
          <w:bottom w:val="nil"/>
          <w:right w:val="nil"/>
          <w:between w:val="nil"/>
        </w:pBdr>
        <w:rPr>
          <w:lang w:eastAsia="zh-CN"/>
        </w:rPr>
      </w:pPr>
    </w:p>
    <w:p w14:paraId="48BA6B0A" w14:textId="3E28BB6C" w:rsidR="006E4797" w:rsidRPr="00A62F6B" w:rsidRDefault="00E57790" w:rsidP="00A62F6B">
      <w:pPr>
        <w:pBdr>
          <w:top w:val="nil"/>
          <w:left w:val="nil"/>
          <w:bottom w:val="nil"/>
          <w:right w:val="nil"/>
          <w:between w:val="nil"/>
        </w:pBdr>
        <w:rPr>
          <w:lang w:eastAsia="zh-CN"/>
        </w:rPr>
      </w:pPr>
      <w:r w:rsidRPr="00A62F6B">
        <w:rPr>
          <w:lang w:eastAsia="zh-CN"/>
        </w:rPr>
        <w:t>This protocol outlines detailed procedures for anesthesia, surgical implantation (including catheter placeme</w:t>
      </w:r>
      <w:r w:rsidR="005435A2" w:rsidRPr="00A62F6B">
        <w:rPr>
          <w:lang w:eastAsia="zh-CN"/>
        </w:rPr>
        <w:t>nt options), postoperative care</w:t>
      </w:r>
      <w:r w:rsidR="005F77B8" w:rsidRPr="00A62F6B">
        <w:rPr>
          <w:lang w:eastAsia="zh-CN"/>
        </w:rPr>
        <w:t xml:space="preserve">, and data acquisition and analysis, alongside a comparative evaluation with the </w:t>
      </w:r>
      <w:r w:rsidRPr="00A62F6B">
        <w:rPr>
          <w:lang w:eastAsia="zh-CN"/>
        </w:rPr>
        <w:t xml:space="preserve">tail-cuff </w:t>
      </w:r>
      <w:r w:rsidR="00A56FC5" w:rsidRPr="00A62F6B">
        <w:rPr>
          <w:lang w:eastAsia="zh-CN"/>
        </w:rPr>
        <w:t>method</w:t>
      </w:r>
      <w:r w:rsidRPr="00A62F6B">
        <w:rPr>
          <w:lang w:eastAsia="zh-CN"/>
        </w:rPr>
        <w:t>.</w:t>
      </w:r>
    </w:p>
    <w:p w14:paraId="6A79E4C9" w14:textId="77777777" w:rsidR="00E57790" w:rsidRPr="00A62F6B" w:rsidRDefault="00E57790" w:rsidP="00A62F6B">
      <w:pPr>
        <w:rPr>
          <w:lang w:eastAsia="zh-CN"/>
        </w:rPr>
      </w:pPr>
    </w:p>
    <w:p w14:paraId="32A92E82" w14:textId="7702814D" w:rsidR="006E4797" w:rsidRPr="00A62F6B" w:rsidRDefault="00551D82" w:rsidP="00A62F6B">
      <w:pPr>
        <w:pBdr>
          <w:top w:val="nil"/>
          <w:left w:val="nil"/>
          <w:bottom w:val="nil"/>
          <w:right w:val="nil"/>
          <w:between w:val="nil"/>
        </w:pBdr>
        <w:rPr>
          <w:b/>
        </w:rPr>
      </w:pPr>
      <w:r w:rsidRPr="00A62F6B">
        <w:rPr>
          <w:b/>
        </w:rPr>
        <w:t xml:space="preserve">PROTOCOL: </w:t>
      </w:r>
    </w:p>
    <w:p w14:paraId="662CB939" w14:textId="1D11F327" w:rsidR="00ED253C" w:rsidRPr="00A62F6B" w:rsidRDefault="008E32CB" w:rsidP="00A62F6B">
      <w:pPr>
        <w:pBdr>
          <w:top w:val="nil"/>
          <w:left w:val="nil"/>
          <w:bottom w:val="nil"/>
          <w:right w:val="nil"/>
          <w:between w:val="nil"/>
        </w:pBdr>
        <w:rPr>
          <w:lang w:eastAsia="zh-CN"/>
        </w:rPr>
      </w:pPr>
      <w:bookmarkStart w:id="17" w:name="OLE_LINK91"/>
      <w:bookmarkStart w:id="18" w:name="OLE_LINK74"/>
      <w:bookmarkStart w:id="19" w:name="OLE_LINK75"/>
      <w:r w:rsidRPr="00A62F6B">
        <w:rPr>
          <w:lang w:eastAsia="zh-CN"/>
        </w:rPr>
        <w:t xml:space="preserve">All experimental procedures </w:t>
      </w:r>
      <w:r w:rsidR="00507649" w:rsidRPr="00A62F6B">
        <w:t xml:space="preserve">were approved by the Institutional Animal Care and Use Committee (IACUC) of Xi’an </w:t>
      </w:r>
      <w:proofErr w:type="spellStart"/>
      <w:r w:rsidR="00507649" w:rsidRPr="00A62F6B">
        <w:t>Jiaotong</w:t>
      </w:r>
      <w:proofErr w:type="spellEnd"/>
      <w:r w:rsidR="00507649" w:rsidRPr="00A62F6B">
        <w:t xml:space="preserve"> University (</w:t>
      </w:r>
      <w:r w:rsidR="008B0E76" w:rsidRPr="00A62F6B">
        <w:t>N</w:t>
      </w:r>
      <w:r w:rsidR="008B0E76" w:rsidRPr="00A62F6B">
        <w:rPr>
          <w:lang w:eastAsia="zh-CN"/>
        </w:rPr>
        <w:t>o. XJTUAE2025-2784</w:t>
      </w:r>
      <w:r w:rsidR="00507649" w:rsidRPr="00A62F6B">
        <w:t>) and were conducted in accordance with institutional and national guidelines for the care and use of laboratory animals.</w:t>
      </w:r>
      <w:r w:rsidR="00507649" w:rsidRPr="00A62F6B">
        <w:rPr>
          <w:lang w:eastAsia="zh-CN"/>
        </w:rPr>
        <w:t xml:space="preserve"> </w:t>
      </w:r>
      <w:bookmarkEnd w:id="17"/>
      <w:r w:rsidR="00090AE2" w:rsidRPr="00A62F6B">
        <w:rPr>
          <w:lang w:eastAsia="zh-CN"/>
        </w:rPr>
        <w:t>Eight-week-old male spontaneously hypertensive rats (SHRs) and C57BL/6 mice were used in the experiments.</w:t>
      </w:r>
    </w:p>
    <w:bookmarkEnd w:id="18"/>
    <w:bookmarkEnd w:id="19"/>
    <w:p w14:paraId="64D47382" w14:textId="77777777" w:rsidR="00507649" w:rsidRPr="00A62F6B" w:rsidRDefault="00507649" w:rsidP="00A62F6B">
      <w:pPr>
        <w:pBdr>
          <w:top w:val="nil"/>
          <w:left w:val="nil"/>
          <w:bottom w:val="nil"/>
          <w:right w:val="nil"/>
          <w:between w:val="nil"/>
        </w:pBdr>
        <w:rPr>
          <w:b/>
          <w:lang w:eastAsia="zh-CN"/>
        </w:rPr>
      </w:pPr>
    </w:p>
    <w:p w14:paraId="4015356B" w14:textId="47B3C17A" w:rsidR="006E4797" w:rsidRPr="00A62F6B" w:rsidRDefault="00731413" w:rsidP="00A62F6B">
      <w:pPr>
        <w:pBdr>
          <w:top w:val="nil"/>
          <w:left w:val="nil"/>
          <w:bottom w:val="nil"/>
          <w:right w:val="nil"/>
          <w:between w:val="nil"/>
        </w:pBdr>
        <w:rPr>
          <w:b/>
          <w:lang w:eastAsia="zh-CN"/>
        </w:rPr>
      </w:pPr>
      <w:r w:rsidRPr="00A62F6B">
        <w:rPr>
          <w:b/>
        </w:rPr>
        <w:t>1.</w:t>
      </w:r>
      <w:r w:rsidRPr="00A62F6B">
        <w:rPr>
          <w:b/>
          <w:lang w:eastAsia="zh-CN"/>
        </w:rPr>
        <w:t xml:space="preserve"> </w:t>
      </w:r>
      <w:r w:rsidR="00E57790" w:rsidRPr="00A62F6B">
        <w:rPr>
          <w:b/>
        </w:rPr>
        <w:t xml:space="preserve">Animal </w:t>
      </w:r>
      <w:r w:rsidR="005F77B8" w:rsidRPr="00A62F6B">
        <w:rPr>
          <w:b/>
        </w:rPr>
        <w:t>p</w:t>
      </w:r>
      <w:r w:rsidR="00E57790" w:rsidRPr="00A62F6B">
        <w:rPr>
          <w:b/>
        </w:rPr>
        <w:t>reparation</w:t>
      </w:r>
    </w:p>
    <w:p w14:paraId="589B3E2C" w14:textId="77777777" w:rsidR="00774EBA" w:rsidRPr="00A62F6B" w:rsidRDefault="00774EBA" w:rsidP="00A62F6B">
      <w:pPr>
        <w:pBdr>
          <w:top w:val="nil"/>
          <w:left w:val="nil"/>
          <w:bottom w:val="nil"/>
          <w:right w:val="nil"/>
          <w:between w:val="nil"/>
        </w:pBdr>
        <w:rPr>
          <w:lang w:eastAsia="zh-CN"/>
        </w:rPr>
      </w:pPr>
    </w:p>
    <w:p w14:paraId="08D1B300" w14:textId="7087FCC6" w:rsidR="00774EBA" w:rsidRPr="00A62F6B" w:rsidRDefault="00774EBA" w:rsidP="00A62F6B">
      <w:pPr>
        <w:pBdr>
          <w:top w:val="nil"/>
          <w:left w:val="nil"/>
          <w:bottom w:val="nil"/>
          <w:right w:val="nil"/>
          <w:between w:val="nil"/>
        </w:pBdr>
        <w:rPr>
          <w:lang w:eastAsia="zh-CN"/>
        </w:rPr>
      </w:pPr>
      <w:bookmarkStart w:id="20" w:name="OLE_LINK152"/>
      <w:bookmarkStart w:id="21" w:name="OLE_LINK153"/>
      <w:r w:rsidRPr="00A62F6B">
        <w:rPr>
          <w:lang w:eastAsia="zh-CN"/>
        </w:rPr>
        <w:t>1.</w:t>
      </w:r>
      <w:r w:rsidR="00147AB6" w:rsidRPr="00A62F6B">
        <w:rPr>
          <w:lang w:eastAsia="zh-CN"/>
        </w:rPr>
        <w:t>1</w:t>
      </w:r>
      <w:r w:rsidRPr="00A62F6B">
        <w:rPr>
          <w:lang w:eastAsia="zh-CN"/>
        </w:rPr>
        <w:t xml:space="preserve"> Housing </w:t>
      </w:r>
      <w:r w:rsidR="005F77B8" w:rsidRPr="00A62F6B">
        <w:rPr>
          <w:lang w:eastAsia="zh-CN"/>
        </w:rPr>
        <w:t>c</w:t>
      </w:r>
      <w:r w:rsidRPr="00A62F6B">
        <w:rPr>
          <w:lang w:eastAsia="zh-CN"/>
        </w:rPr>
        <w:t>onditions</w:t>
      </w:r>
      <w:r w:rsidR="005F77B8" w:rsidRPr="00A62F6B">
        <w:rPr>
          <w:lang w:eastAsia="zh-CN"/>
        </w:rPr>
        <w:t xml:space="preserve">: </w:t>
      </w:r>
      <w:r w:rsidR="00D15BA2" w:rsidRPr="00A62F6B">
        <w:rPr>
          <w:lang w:eastAsia="zh-CN"/>
        </w:rPr>
        <w:t>House all animals</w:t>
      </w:r>
      <w:r w:rsidRPr="00A62F6B">
        <w:rPr>
          <w:lang w:eastAsia="zh-CN"/>
        </w:rPr>
        <w:t xml:space="preserve"> in environmentally controlled rooms</w:t>
      </w:r>
      <w:r w:rsidR="00D15BA2" w:rsidRPr="00A62F6B">
        <w:rPr>
          <w:lang w:eastAsia="zh-CN"/>
        </w:rPr>
        <w:t>.</w:t>
      </w:r>
      <w:r w:rsidRPr="00A62F6B">
        <w:rPr>
          <w:lang w:eastAsia="zh-CN"/>
        </w:rPr>
        <w:t xml:space="preserve"> </w:t>
      </w:r>
      <w:r w:rsidR="00D15BA2" w:rsidRPr="00A62F6B">
        <w:rPr>
          <w:lang w:eastAsia="zh-CN"/>
        </w:rPr>
        <w:t>M</w:t>
      </w:r>
      <w:r w:rsidRPr="00A62F6B">
        <w:rPr>
          <w:lang w:eastAsia="zh-CN"/>
        </w:rPr>
        <w:t>aintain</w:t>
      </w:r>
      <w:r w:rsidR="00D15BA2" w:rsidRPr="00A62F6B">
        <w:rPr>
          <w:lang w:eastAsia="zh-CN"/>
        </w:rPr>
        <w:t xml:space="preserve"> an </w:t>
      </w:r>
      <w:r w:rsidRPr="00A62F6B">
        <w:rPr>
          <w:lang w:eastAsia="zh-CN"/>
        </w:rPr>
        <w:t>ambient temperature</w:t>
      </w:r>
      <w:r w:rsidR="00D15BA2" w:rsidRPr="00A62F6B">
        <w:rPr>
          <w:lang w:eastAsia="zh-CN"/>
        </w:rPr>
        <w:t xml:space="preserve"> of 21</w:t>
      </w:r>
      <w:r w:rsidR="00327950" w:rsidRPr="00A62F6B">
        <w:rPr>
          <w:lang w:eastAsia="zh-CN"/>
        </w:rPr>
        <w:t xml:space="preserve"> </w:t>
      </w:r>
      <w:r w:rsidR="008E33EE" w:rsidRPr="00A62F6B">
        <w:t>°C</w:t>
      </w:r>
      <w:r w:rsidRPr="00A62F6B">
        <w:rPr>
          <w:lang w:eastAsia="zh-CN"/>
        </w:rPr>
        <w:t xml:space="preserve"> and </w:t>
      </w:r>
      <w:r w:rsidR="00D15BA2" w:rsidRPr="00A62F6B">
        <w:rPr>
          <w:lang w:eastAsia="zh-CN"/>
        </w:rPr>
        <w:t xml:space="preserve">a </w:t>
      </w:r>
      <w:r w:rsidRPr="00A62F6B">
        <w:rPr>
          <w:lang w:eastAsia="zh-CN"/>
        </w:rPr>
        <w:t>relative humidity</w:t>
      </w:r>
      <w:r w:rsidR="00D15BA2" w:rsidRPr="00A62F6B">
        <w:rPr>
          <w:lang w:eastAsia="zh-CN"/>
        </w:rPr>
        <w:t xml:space="preserve"> of 60%.</w:t>
      </w:r>
      <w:r w:rsidRPr="00A62F6B">
        <w:rPr>
          <w:lang w:eastAsia="zh-CN"/>
        </w:rPr>
        <w:t xml:space="preserve"> </w:t>
      </w:r>
      <w:r w:rsidR="008E33EE" w:rsidRPr="00A62F6B">
        <w:rPr>
          <w:lang w:eastAsia="zh-CN"/>
        </w:rPr>
        <w:t>Set</w:t>
      </w:r>
      <w:r w:rsidRPr="00A62F6B">
        <w:rPr>
          <w:lang w:eastAsia="zh-CN"/>
        </w:rPr>
        <w:t xml:space="preserve"> a 12</w:t>
      </w:r>
      <w:r w:rsidR="005F77B8" w:rsidRPr="00A62F6B">
        <w:rPr>
          <w:lang w:eastAsia="zh-CN"/>
        </w:rPr>
        <w:t xml:space="preserve"> </w:t>
      </w:r>
      <w:r w:rsidRPr="00A62F6B">
        <w:rPr>
          <w:lang w:eastAsia="zh-CN"/>
        </w:rPr>
        <w:t>h light/12</w:t>
      </w:r>
      <w:r w:rsidR="005F77B8" w:rsidRPr="00A62F6B">
        <w:rPr>
          <w:lang w:eastAsia="zh-CN"/>
        </w:rPr>
        <w:t xml:space="preserve"> </w:t>
      </w:r>
      <w:r w:rsidRPr="00A62F6B">
        <w:rPr>
          <w:lang w:eastAsia="zh-CN"/>
        </w:rPr>
        <w:t>h dark cycle.</w:t>
      </w:r>
      <w:r w:rsidR="008E33EE" w:rsidRPr="00A62F6B">
        <w:rPr>
          <w:lang w:eastAsia="zh-CN"/>
        </w:rPr>
        <w:t xml:space="preserve"> Provide</w:t>
      </w:r>
      <w:r w:rsidRPr="00A62F6B">
        <w:rPr>
          <w:lang w:eastAsia="zh-CN"/>
        </w:rPr>
        <w:t xml:space="preserve"> </w:t>
      </w:r>
      <w:r w:rsidR="008E33EE" w:rsidRPr="00A62F6B">
        <w:rPr>
          <w:lang w:eastAsia="zh-CN"/>
        </w:rPr>
        <w:t>s</w:t>
      </w:r>
      <w:r w:rsidRPr="00A62F6B">
        <w:rPr>
          <w:lang w:eastAsia="zh-CN"/>
        </w:rPr>
        <w:t>tandard laboratory chow and water</w:t>
      </w:r>
      <w:r w:rsidRPr="00A62F6B">
        <w:rPr>
          <w:iCs/>
          <w:lang w:eastAsia="zh-CN"/>
        </w:rPr>
        <w:t xml:space="preserve"> </w:t>
      </w:r>
      <w:r w:rsidRPr="00A62F6B">
        <w:rPr>
          <w:i/>
          <w:lang w:eastAsia="zh-CN"/>
        </w:rPr>
        <w:t>ad libitum</w:t>
      </w:r>
      <w:r w:rsidRPr="00A62F6B">
        <w:rPr>
          <w:lang w:eastAsia="zh-CN"/>
        </w:rPr>
        <w:t>.</w:t>
      </w:r>
    </w:p>
    <w:p w14:paraId="7124745C" w14:textId="77777777" w:rsidR="00774EBA" w:rsidRPr="00A62F6B" w:rsidRDefault="00774EBA" w:rsidP="00A62F6B">
      <w:pPr>
        <w:pBdr>
          <w:top w:val="nil"/>
          <w:left w:val="nil"/>
          <w:bottom w:val="nil"/>
          <w:right w:val="nil"/>
          <w:between w:val="nil"/>
        </w:pBdr>
        <w:rPr>
          <w:lang w:eastAsia="zh-CN"/>
        </w:rPr>
      </w:pPr>
    </w:p>
    <w:p w14:paraId="084066AB" w14:textId="3E54F56E" w:rsidR="008E33EE" w:rsidRPr="00A62F6B" w:rsidRDefault="00774EBA" w:rsidP="00A62F6B">
      <w:pPr>
        <w:pBdr>
          <w:top w:val="nil"/>
          <w:left w:val="nil"/>
          <w:bottom w:val="nil"/>
          <w:right w:val="nil"/>
          <w:between w:val="nil"/>
        </w:pBdr>
        <w:rPr>
          <w:lang w:eastAsia="zh-CN"/>
        </w:rPr>
      </w:pPr>
      <w:r w:rsidRPr="00A62F6B">
        <w:rPr>
          <w:lang w:eastAsia="zh-CN"/>
        </w:rPr>
        <w:t>1.</w:t>
      </w:r>
      <w:bookmarkStart w:id="22" w:name="OLE_LINK40"/>
      <w:r w:rsidR="00147AB6" w:rsidRPr="00A62F6B">
        <w:rPr>
          <w:lang w:eastAsia="zh-CN"/>
        </w:rPr>
        <w:t>2</w:t>
      </w:r>
      <w:r w:rsidRPr="00A62F6B">
        <w:rPr>
          <w:lang w:eastAsia="zh-CN"/>
        </w:rPr>
        <w:t xml:space="preserve"> Recommended </w:t>
      </w:r>
      <w:r w:rsidR="005F77B8" w:rsidRPr="00A62F6B">
        <w:rPr>
          <w:lang w:eastAsia="zh-CN"/>
        </w:rPr>
        <w:t>w</w:t>
      </w:r>
      <w:r w:rsidRPr="00A62F6B">
        <w:rPr>
          <w:lang w:eastAsia="zh-CN"/>
        </w:rPr>
        <w:t xml:space="preserve">eight for </w:t>
      </w:r>
      <w:r w:rsidR="005F77B8" w:rsidRPr="00A62F6B">
        <w:rPr>
          <w:lang w:eastAsia="zh-CN"/>
        </w:rPr>
        <w:t>t</w:t>
      </w:r>
      <w:r w:rsidRPr="00A62F6B">
        <w:rPr>
          <w:lang w:eastAsia="zh-CN"/>
        </w:rPr>
        <w:t xml:space="preserve">elemetry </w:t>
      </w:r>
      <w:r w:rsidR="005F77B8" w:rsidRPr="00A62F6B">
        <w:rPr>
          <w:lang w:eastAsia="zh-CN"/>
        </w:rPr>
        <w:t>i</w:t>
      </w:r>
      <w:r w:rsidRPr="00A62F6B">
        <w:rPr>
          <w:lang w:eastAsia="zh-CN"/>
        </w:rPr>
        <w:t>mplantation</w:t>
      </w:r>
      <w:r w:rsidR="005F77B8" w:rsidRPr="00A62F6B">
        <w:rPr>
          <w:lang w:eastAsia="zh-CN"/>
        </w:rPr>
        <w:t>:</w:t>
      </w:r>
      <w:bookmarkEnd w:id="22"/>
      <w:r w:rsidR="005F77B8" w:rsidRPr="00A62F6B">
        <w:rPr>
          <w:lang w:eastAsia="zh-CN"/>
        </w:rPr>
        <w:t xml:space="preserve"> </w:t>
      </w:r>
      <w:r w:rsidR="008E33EE" w:rsidRPr="00A62F6B">
        <w:rPr>
          <w:lang w:eastAsia="zh-CN"/>
        </w:rPr>
        <w:t xml:space="preserve">Select mice weighing 20-35 g to ensure adequate catheter implantation length and accommodate the size of the telemetry transmitter (HD-X11: 33 </w:t>
      </w:r>
      <w:r w:rsidR="005F77B8" w:rsidRPr="00A62F6B">
        <w:rPr>
          <w:lang w:eastAsia="zh-CN"/>
        </w:rPr>
        <w:t>x</w:t>
      </w:r>
      <w:r w:rsidR="008E33EE" w:rsidRPr="00A62F6B">
        <w:rPr>
          <w:lang w:eastAsia="zh-CN"/>
        </w:rPr>
        <w:t xml:space="preserve"> 33 </w:t>
      </w:r>
      <w:r w:rsidR="005F77B8" w:rsidRPr="00A62F6B">
        <w:rPr>
          <w:lang w:eastAsia="zh-CN"/>
        </w:rPr>
        <w:t>x</w:t>
      </w:r>
      <w:r w:rsidR="008E33EE" w:rsidRPr="00A62F6B">
        <w:rPr>
          <w:lang w:eastAsia="zh-CN"/>
        </w:rPr>
        <w:t xml:space="preserve"> 14 </w:t>
      </w:r>
      <w:r w:rsidR="00F3751B" w:rsidRPr="00A62F6B">
        <w:rPr>
          <w:lang w:eastAsia="zh-CN"/>
        </w:rPr>
        <w:t>m</w:t>
      </w:r>
      <w:r w:rsidR="008E33EE" w:rsidRPr="00A62F6B">
        <w:rPr>
          <w:lang w:eastAsia="zh-CN"/>
        </w:rPr>
        <w:t xml:space="preserve">m; HD-S10: 42 </w:t>
      </w:r>
      <w:r w:rsidR="005F77B8" w:rsidRPr="00A62F6B">
        <w:rPr>
          <w:lang w:eastAsia="zh-CN"/>
        </w:rPr>
        <w:t>x</w:t>
      </w:r>
      <w:r w:rsidR="008E33EE" w:rsidRPr="00A62F6B">
        <w:rPr>
          <w:lang w:eastAsia="zh-CN"/>
        </w:rPr>
        <w:t xml:space="preserve"> 42 </w:t>
      </w:r>
      <w:r w:rsidR="005F77B8" w:rsidRPr="00A62F6B">
        <w:rPr>
          <w:lang w:eastAsia="zh-CN"/>
        </w:rPr>
        <w:t>x</w:t>
      </w:r>
      <w:r w:rsidR="008E33EE" w:rsidRPr="00A62F6B">
        <w:rPr>
          <w:lang w:eastAsia="zh-CN"/>
        </w:rPr>
        <w:t xml:space="preserve"> 18 </w:t>
      </w:r>
      <w:r w:rsidR="00F3751B" w:rsidRPr="00A62F6B">
        <w:rPr>
          <w:lang w:eastAsia="zh-CN"/>
        </w:rPr>
        <w:t>m</w:t>
      </w:r>
      <w:r w:rsidR="008E33EE" w:rsidRPr="00A62F6B">
        <w:rPr>
          <w:lang w:eastAsia="zh-CN"/>
        </w:rPr>
        <w:t xml:space="preserve">m). </w:t>
      </w:r>
      <w:bookmarkStart w:id="23" w:name="_Hlk212623615"/>
      <w:r w:rsidR="008E33EE" w:rsidRPr="00B137C6">
        <w:rPr>
          <w:lang w:eastAsia="zh-CN"/>
        </w:rPr>
        <w:t xml:space="preserve">Choose mice of 20 g or more for carotid artery </w:t>
      </w:r>
      <w:r w:rsidR="005F77B8" w:rsidRPr="00B137C6">
        <w:rPr>
          <w:lang w:eastAsia="zh-CN"/>
        </w:rPr>
        <w:t>catheterization and</w:t>
      </w:r>
      <w:r w:rsidR="008E33EE" w:rsidRPr="00B137C6">
        <w:rPr>
          <w:lang w:eastAsia="zh-CN"/>
        </w:rPr>
        <w:t xml:space="preserve"> use mice of </w:t>
      </w:r>
      <w:r w:rsidR="00895A1A" w:rsidRPr="00B137C6">
        <w:rPr>
          <w:lang w:eastAsia="zh-CN"/>
        </w:rPr>
        <w:t>around</w:t>
      </w:r>
      <w:r w:rsidR="008E33EE" w:rsidRPr="00B137C6">
        <w:rPr>
          <w:lang w:eastAsia="zh-CN"/>
        </w:rPr>
        <w:t xml:space="preserve"> 30 g for abdominal aorta implantation. For rats, select animals weighing </w:t>
      </w:r>
      <w:r w:rsidR="00CF68C3" w:rsidRPr="00B137C6">
        <w:t>≥</w:t>
      </w:r>
      <w:r w:rsidR="002D31D0" w:rsidRPr="00B137C6">
        <w:t xml:space="preserve"> </w:t>
      </w:r>
      <w:r w:rsidR="008E33EE" w:rsidRPr="00B137C6">
        <w:rPr>
          <w:lang w:eastAsia="zh-CN"/>
        </w:rPr>
        <w:t>170</w:t>
      </w:r>
      <w:r w:rsidR="0061259F" w:rsidRPr="00B137C6">
        <w:rPr>
          <w:lang w:eastAsia="zh-CN"/>
        </w:rPr>
        <w:t xml:space="preserve"> </w:t>
      </w:r>
      <w:r w:rsidR="008E33EE" w:rsidRPr="00B137C6">
        <w:rPr>
          <w:lang w:eastAsia="zh-CN"/>
        </w:rPr>
        <w:t>g to ensure proper fit and minimize surgical complications.</w:t>
      </w:r>
      <w:bookmarkEnd w:id="23"/>
      <w:r w:rsidR="008E33EE" w:rsidRPr="00B137C6">
        <w:rPr>
          <w:lang w:eastAsia="zh-CN"/>
        </w:rPr>
        <w:t xml:space="preserve"> Use the abdominal aorta implantation approach for rats.</w:t>
      </w:r>
    </w:p>
    <w:p w14:paraId="0F7AFF16" w14:textId="21B18B89" w:rsidR="00895A1A" w:rsidRPr="00A62F6B" w:rsidRDefault="00895A1A" w:rsidP="00A62F6B">
      <w:pPr>
        <w:pBdr>
          <w:top w:val="nil"/>
          <w:left w:val="nil"/>
          <w:bottom w:val="nil"/>
          <w:right w:val="nil"/>
          <w:between w:val="nil"/>
        </w:pBdr>
        <w:rPr>
          <w:lang w:eastAsia="zh-CN"/>
        </w:rPr>
      </w:pPr>
    </w:p>
    <w:p w14:paraId="216E0C04" w14:textId="6B803725" w:rsidR="00774EBA" w:rsidRPr="00A62F6B" w:rsidRDefault="00F61C0A" w:rsidP="00A62F6B">
      <w:pPr>
        <w:pBdr>
          <w:top w:val="nil"/>
          <w:left w:val="nil"/>
          <w:bottom w:val="nil"/>
          <w:right w:val="nil"/>
          <w:between w:val="nil"/>
        </w:pBdr>
        <w:rPr>
          <w:lang w:eastAsia="zh-CN"/>
        </w:rPr>
      </w:pPr>
      <w:r w:rsidRPr="00A62F6B">
        <w:rPr>
          <w:lang w:eastAsia="zh-CN"/>
        </w:rPr>
        <w:t>N</w:t>
      </w:r>
      <w:r w:rsidR="005F77B8" w:rsidRPr="00A62F6B">
        <w:rPr>
          <w:lang w:eastAsia="zh-CN"/>
        </w:rPr>
        <w:t>OTE</w:t>
      </w:r>
      <w:r w:rsidRPr="00A62F6B">
        <w:rPr>
          <w:lang w:eastAsia="zh-CN"/>
        </w:rPr>
        <w:t xml:space="preserve">: </w:t>
      </w:r>
      <w:r w:rsidR="00774EBA" w:rsidRPr="00A62F6B">
        <w:rPr>
          <w:lang w:eastAsia="zh-CN"/>
        </w:rPr>
        <w:t>This weight range balances surgical feasibility with animal welfare considerations for chronic telemetry monitoring.</w:t>
      </w:r>
    </w:p>
    <w:p w14:paraId="6F3ECB1E" w14:textId="77777777" w:rsidR="00774EBA" w:rsidRPr="00A62F6B" w:rsidRDefault="00774EBA" w:rsidP="00A62F6B">
      <w:pPr>
        <w:pBdr>
          <w:top w:val="nil"/>
          <w:left w:val="nil"/>
          <w:bottom w:val="nil"/>
          <w:right w:val="nil"/>
          <w:between w:val="nil"/>
        </w:pBdr>
        <w:rPr>
          <w:lang w:eastAsia="zh-CN"/>
        </w:rPr>
      </w:pPr>
    </w:p>
    <w:p w14:paraId="2C751402" w14:textId="53437F75" w:rsidR="00774EBA" w:rsidRPr="00A62F6B" w:rsidRDefault="00731413" w:rsidP="00A62F6B">
      <w:pPr>
        <w:pBdr>
          <w:top w:val="nil"/>
          <w:left w:val="nil"/>
          <w:bottom w:val="nil"/>
          <w:right w:val="nil"/>
          <w:between w:val="nil"/>
        </w:pBdr>
        <w:rPr>
          <w:b/>
          <w:lang w:eastAsia="zh-CN"/>
        </w:rPr>
      </w:pPr>
      <w:bookmarkStart w:id="24" w:name="OLE_LINK1"/>
      <w:bookmarkStart w:id="25" w:name="_Hlk212626117"/>
      <w:r w:rsidRPr="00A62F6B">
        <w:rPr>
          <w:b/>
          <w:lang w:eastAsia="zh-CN"/>
        </w:rPr>
        <w:t xml:space="preserve">2. </w:t>
      </w:r>
      <w:bookmarkStart w:id="26" w:name="OLE_LINK61"/>
      <w:r w:rsidR="00774EBA" w:rsidRPr="00A62F6B">
        <w:rPr>
          <w:b/>
          <w:lang w:eastAsia="zh-CN"/>
        </w:rPr>
        <w:t xml:space="preserve">Preoperative </w:t>
      </w:r>
      <w:r w:rsidR="005F77B8" w:rsidRPr="00A62F6B">
        <w:rPr>
          <w:b/>
          <w:lang w:eastAsia="zh-CN"/>
        </w:rPr>
        <w:t>p</w:t>
      </w:r>
      <w:r w:rsidR="00774EBA" w:rsidRPr="00A62F6B">
        <w:rPr>
          <w:b/>
          <w:lang w:eastAsia="zh-CN"/>
        </w:rPr>
        <w:t>reparation</w:t>
      </w:r>
    </w:p>
    <w:bookmarkEnd w:id="26"/>
    <w:p w14:paraId="35513652" w14:textId="77777777" w:rsidR="00487E68" w:rsidRPr="00A62F6B" w:rsidRDefault="00487E68" w:rsidP="00A62F6B">
      <w:pPr>
        <w:pBdr>
          <w:top w:val="nil"/>
          <w:left w:val="nil"/>
          <w:bottom w:val="nil"/>
          <w:right w:val="nil"/>
          <w:between w:val="nil"/>
        </w:pBdr>
        <w:rPr>
          <w:lang w:eastAsia="zh-CN"/>
        </w:rPr>
      </w:pPr>
    </w:p>
    <w:p w14:paraId="56376BEE" w14:textId="28AD730A" w:rsidR="0085105F" w:rsidRPr="00A62F6B" w:rsidRDefault="00487E68" w:rsidP="00A62F6B">
      <w:pPr>
        <w:pBdr>
          <w:top w:val="nil"/>
          <w:left w:val="nil"/>
          <w:bottom w:val="nil"/>
          <w:right w:val="nil"/>
          <w:between w:val="nil"/>
        </w:pBdr>
        <w:rPr>
          <w:lang w:eastAsia="zh-CN"/>
        </w:rPr>
      </w:pPr>
      <w:r w:rsidRPr="00A62F6B">
        <w:rPr>
          <w:lang w:eastAsia="zh-CN"/>
        </w:rPr>
        <w:t>2.1</w:t>
      </w:r>
      <w:r w:rsidR="00731413" w:rsidRPr="00A62F6B">
        <w:rPr>
          <w:lang w:eastAsia="zh-CN"/>
        </w:rPr>
        <w:t xml:space="preserve"> </w:t>
      </w:r>
      <w:bookmarkStart w:id="27" w:name="OLE_LINK32"/>
      <w:bookmarkStart w:id="28" w:name="OLE_LINK33"/>
      <w:r w:rsidRPr="00A62F6B">
        <w:rPr>
          <w:lang w:eastAsia="zh-CN"/>
        </w:rPr>
        <w:t xml:space="preserve">Telemetry </w:t>
      </w:r>
      <w:r w:rsidR="005F77B8" w:rsidRPr="00A62F6B">
        <w:rPr>
          <w:lang w:eastAsia="zh-CN"/>
        </w:rPr>
        <w:t>i</w:t>
      </w:r>
      <w:r w:rsidRPr="00A62F6B">
        <w:rPr>
          <w:lang w:eastAsia="zh-CN"/>
        </w:rPr>
        <w:t xml:space="preserve">mplant </w:t>
      </w:r>
      <w:r w:rsidR="005F77B8" w:rsidRPr="00A62F6B">
        <w:rPr>
          <w:lang w:eastAsia="zh-CN"/>
        </w:rPr>
        <w:t>m</w:t>
      </w:r>
      <w:r w:rsidRPr="00A62F6B">
        <w:rPr>
          <w:lang w:eastAsia="zh-CN"/>
        </w:rPr>
        <w:t xml:space="preserve">odel </w:t>
      </w:r>
      <w:r w:rsidR="005F77B8" w:rsidRPr="00A62F6B">
        <w:rPr>
          <w:lang w:eastAsia="zh-CN"/>
        </w:rPr>
        <w:t>v</w:t>
      </w:r>
      <w:r w:rsidRPr="00A62F6B">
        <w:rPr>
          <w:lang w:eastAsia="zh-CN"/>
        </w:rPr>
        <w:t>erification</w:t>
      </w:r>
      <w:r w:rsidR="005F77B8" w:rsidRPr="00A62F6B">
        <w:rPr>
          <w:lang w:eastAsia="zh-CN"/>
        </w:rPr>
        <w:t>:</w:t>
      </w:r>
      <w:bookmarkEnd w:id="27"/>
      <w:bookmarkEnd w:id="28"/>
      <w:r w:rsidR="005F77B8" w:rsidRPr="00A62F6B">
        <w:rPr>
          <w:lang w:eastAsia="zh-CN"/>
        </w:rPr>
        <w:t xml:space="preserve"> </w:t>
      </w:r>
      <w:r w:rsidR="008E33EE" w:rsidRPr="00A62F6B">
        <w:rPr>
          <w:lang w:eastAsia="zh-CN"/>
        </w:rPr>
        <w:t>For mice, use the HD-X11 transmitter. For rats, use the HD-S10 transmitter. Confirm the model number and coding on the transmitters (</w:t>
      </w:r>
      <w:r w:rsidR="008E33EE" w:rsidRPr="00A62F6B">
        <w:rPr>
          <w:b/>
          <w:bCs/>
          <w:lang w:eastAsia="zh-CN"/>
        </w:rPr>
        <w:t>Figure 1</w:t>
      </w:r>
      <w:r w:rsidR="008E33EE" w:rsidRPr="00A62F6B">
        <w:rPr>
          <w:lang w:eastAsia="zh-CN"/>
        </w:rPr>
        <w:t>).</w:t>
      </w:r>
    </w:p>
    <w:p w14:paraId="35D543B9" w14:textId="77777777" w:rsidR="008E33EE" w:rsidRPr="00A62F6B" w:rsidRDefault="008E33EE" w:rsidP="00A62F6B">
      <w:pPr>
        <w:pBdr>
          <w:top w:val="nil"/>
          <w:left w:val="nil"/>
          <w:bottom w:val="nil"/>
          <w:right w:val="nil"/>
          <w:between w:val="nil"/>
        </w:pBdr>
        <w:rPr>
          <w:lang w:eastAsia="zh-CN"/>
        </w:rPr>
      </w:pPr>
    </w:p>
    <w:p w14:paraId="7B65388B" w14:textId="4BDED93B" w:rsidR="00F440BA" w:rsidRPr="00A62F6B" w:rsidRDefault="00354074" w:rsidP="00A62F6B">
      <w:pPr>
        <w:pBdr>
          <w:top w:val="nil"/>
          <w:left w:val="nil"/>
          <w:bottom w:val="nil"/>
          <w:right w:val="nil"/>
          <w:between w:val="nil"/>
        </w:pBdr>
      </w:pPr>
      <w:bookmarkStart w:id="29" w:name="OLE_LINK34"/>
      <w:bookmarkStart w:id="30" w:name="OLE_LINK12"/>
      <w:bookmarkStart w:id="31" w:name="OLE_LINK39"/>
      <w:r w:rsidRPr="00A62F6B">
        <w:t>2.</w:t>
      </w:r>
      <w:r w:rsidR="00487E68" w:rsidRPr="00A62F6B">
        <w:t>2</w:t>
      </w:r>
      <w:bookmarkStart w:id="32" w:name="OLE_LINK73"/>
      <w:r w:rsidRPr="00A62F6B">
        <w:t xml:space="preserve"> </w:t>
      </w:r>
      <w:r w:rsidR="00403A23" w:rsidRPr="00A62F6B">
        <w:t xml:space="preserve">Surgical </w:t>
      </w:r>
      <w:r w:rsidR="005F77B8" w:rsidRPr="00A62F6B">
        <w:t>a</w:t>
      </w:r>
      <w:r w:rsidR="00403A23" w:rsidRPr="00A62F6B">
        <w:t xml:space="preserve">septic </w:t>
      </w:r>
      <w:r w:rsidR="005F77B8" w:rsidRPr="00A62F6B">
        <w:t>p</w:t>
      </w:r>
      <w:r w:rsidR="00403A23" w:rsidRPr="00A62F6B">
        <w:t>reparation</w:t>
      </w:r>
      <w:r w:rsidR="005F77B8" w:rsidRPr="00A62F6B">
        <w:t xml:space="preserve">: </w:t>
      </w:r>
      <w:r w:rsidR="007F3A35" w:rsidRPr="00A62F6B">
        <w:t xml:space="preserve">Prior to surgery, disinfect the surgical area thoroughly and sterilize all instruments by autoclaving at 121 </w:t>
      </w:r>
      <w:bookmarkStart w:id="33" w:name="OLE_LINK82"/>
      <w:r w:rsidR="007F3A35" w:rsidRPr="00A62F6B">
        <w:t>°C</w:t>
      </w:r>
      <w:bookmarkEnd w:id="33"/>
      <w:r w:rsidR="007F3A35" w:rsidRPr="00A62F6B">
        <w:t xml:space="preserve"> for 20 mi</w:t>
      </w:r>
      <w:r w:rsidR="005F77B8" w:rsidRPr="00A62F6B">
        <w:t>n</w:t>
      </w:r>
      <w:r w:rsidR="00ED1180" w:rsidRPr="00A62F6B">
        <w:rPr>
          <w:lang w:eastAsia="zh-CN"/>
        </w:rPr>
        <w:t xml:space="preserve"> (</w:t>
      </w:r>
      <w:r w:rsidR="00ED1180" w:rsidRPr="00A62F6B">
        <w:rPr>
          <w:b/>
          <w:bCs/>
        </w:rPr>
        <w:t xml:space="preserve">Supplementary Figure </w:t>
      </w:r>
      <w:r w:rsidR="00412B69" w:rsidRPr="00A62F6B">
        <w:rPr>
          <w:b/>
          <w:bCs/>
          <w:lang w:eastAsia="zh-CN"/>
        </w:rPr>
        <w:t>1</w:t>
      </w:r>
      <w:r w:rsidR="00ED1180" w:rsidRPr="00A62F6B">
        <w:rPr>
          <w:b/>
          <w:bCs/>
          <w:lang w:eastAsia="zh-CN"/>
        </w:rPr>
        <w:t>A</w:t>
      </w:r>
      <w:r w:rsidR="00ED1180" w:rsidRPr="00A62F6B">
        <w:rPr>
          <w:lang w:eastAsia="zh-CN"/>
        </w:rPr>
        <w:t>)</w:t>
      </w:r>
      <w:r w:rsidR="007F3A35" w:rsidRPr="00A62F6B">
        <w:t xml:space="preserve">. </w:t>
      </w:r>
      <w:bookmarkStart w:id="34" w:name="_Hlk212623784"/>
      <w:r w:rsidR="007F3A35" w:rsidRPr="00DC2D1D">
        <w:rPr>
          <w:highlight w:val="yellow"/>
        </w:rPr>
        <w:t xml:space="preserve">Prepare sterile drapes, </w:t>
      </w:r>
      <w:r w:rsidR="00450408" w:rsidRPr="00DC2D1D">
        <w:rPr>
          <w:highlight w:val="yellow"/>
        </w:rPr>
        <w:t>surgical saline</w:t>
      </w:r>
      <w:r w:rsidR="005F77B8" w:rsidRPr="00DC2D1D">
        <w:rPr>
          <w:highlight w:val="yellow"/>
        </w:rPr>
        <w:t>,</w:t>
      </w:r>
      <w:r w:rsidR="00450408" w:rsidRPr="00DC2D1D">
        <w:rPr>
          <w:highlight w:val="yellow"/>
        </w:rPr>
        <w:t xml:space="preserve"> and required reagents (</w:t>
      </w:r>
      <w:r w:rsidR="00450408" w:rsidRPr="00DC2D1D">
        <w:rPr>
          <w:b/>
          <w:bCs/>
          <w:highlight w:val="yellow"/>
        </w:rPr>
        <w:t>Table of Materials</w:t>
      </w:r>
      <w:r w:rsidR="00450408" w:rsidRPr="00DC2D1D">
        <w:rPr>
          <w:highlight w:val="yellow"/>
        </w:rPr>
        <w:t>). Wear</w:t>
      </w:r>
      <w:r w:rsidR="007F3A35" w:rsidRPr="00DC2D1D">
        <w:rPr>
          <w:highlight w:val="yellow"/>
        </w:rPr>
        <w:t xml:space="preserve"> appropriate personal protective equipment (gloves, mask</w:t>
      </w:r>
      <w:r w:rsidR="005F77B8" w:rsidRPr="00DC2D1D">
        <w:rPr>
          <w:highlight w:val="yellow"/>
        </w:rPr>
        <w:t>,</w:t>
      </w:r>
      <w:r w:rsidR="00F61C0A" w:rsidRPr="00DC2D1D">
        <w:rPr>
          <w:highlight w:val="yellow"/>
        </w:rPr>
        <w:t xml:space="preserve"> and</w:t>
      </w:r>
      <w:r w:rsidR="007F3A35" w:rsidRPr="00DC2D1D">
        <w:rPr>
          <w:highlight w:val="yellow"/>
        </w:rPr>
        <w:t xml:space="preserve"> cap) and arrange instruments on a sterile tray</w:t>
      </w:r>
      <w:r w:rsidR="00450408" w:rsidRPr="00DC2D1D">
        <w:rPr>
          <w:highlight w:val="yellow"/>
          <w:lang w:eastAsia="zh-CN"/>
        </w:rPr>
        <w:t>,</w:t>
      </w:r>
      <w:r w:rsidR="007F3A35" w:rsidRPr="00DC2D1D">
        <w:rPr>
          <w:highlight w:val="yellow"/>
        </w:rPr>
        <w:t xml:space="preserve"> </w:t>
      </w:r>
      <w:r w:rsidR="00450408" w:rsidRPr="00DC2D1D">
        <w:rPr>
          <w:highlight w:val="yellow"/>
        </w:rPr>
        <w:t>confirming sterility indicators before use.</w:t>
      </w:r>
      <w:bookmarkEnd w:id="34"/>
      <w:r w:rsidR="007F3A35" w:rsidRPr="00A62F6B">
        <w:t xml:space="preserve"> </w:t>
      </w:r>
      <w:bookmarkEnd w:id="29"/>
      <w:bookmarkEnd w:id="30"/>
      <w:bookmarkEnd w:id="31"/>
      <w:r w:rsidR="00F9072B" w:rsidRPr="00A62F6B">
        <w:t>Maintain strict aseptic technique throughout the procedure. After surgery, ensure proper disposal of contaminated materials and prompt re</w:t>
      </w:r>
      <w:r w:rsidR="004E1997" w:rsidRPr="00A62F6B">
        <w:t>-</w:t>
      </w:r>
      <w:r w:rsidR="00F9072B" w:rsidRPr="00A62F6B">
        <w:t>sterilization of reusable instruments.</w:t>
      </w:r>
    </w:p>
    <w:bookmarkEnd w:id="20"/>
    <w:bookmarkEnd w:id="21"/>
    <w:bookmarkEnd w:id="32"/>
    <w:p w14:paraId="60191936" w14:textId="77777777" w:rsidR="00450408" w:rsidRPr="00A62F6B" w:rsidRDefault="00450408" w:rsidP="00A62F6B">
      <w:pPr>
        <w:pBdr>
          <w:top w:val="nil"/>
          <w:left w:val="nil"/>
          <w:bottom w:val="nil"/>
          <w:right w:val="nil"/>
          <w:between w:val="nil"/>
        </w:pBdr>
        <w:rPr>
          <w:lang w:eastAsia="zh-CN"/>
        </w:rPr>
      </w:pPr>
    </w:p>
    <w:p w14:paraId="26273421" w14:textId="59191E3D" w:rsidR="00513E17" w:rsidRPr="00A62F6B" w:rsidRDefault="00513E17" w:rsidP="00A62F6B">
      <w:r w:rsidRPr="00A62F6B">
        <w:rPr>
          <w:lang w:eastAsia="zh-CN"/>
        </w:rPr>
        <w:t xml:space="preserve">2.3 </w:t>
      </w:r>
      <w:r w:rsidR="00736F6A" w:rsidRPr="00A62F6B">
        <w:t>Pretreatment of transmitters</w:t>
      </w:r>
    </w:p>
    <w:p w14:paraId="683E369D" w14:textId="77777777" w:rsidR="005F77B8" w:rsidRPr="00A62F6B" w:rsidRDefault="005F77B8" w:rsidP="00A62F6B"/>
    <w:p w14:paraId="5D20997D" w14:textId="72527B0C" w:rsidR="00736F6A" w:rsidRPr="00A62F6B" w:rsidRDefault="00513E17" w:rsidP="00A62F6B">
      <w:pPr>
        <w:rPr>
          <w:lang w:eastAsia="zh-CN"/>
        </w:rPr>
      </w:pPr>
      <w:bookmarkStart w:id="35" w:name="OLE_LINK84"/>
      <w:r w:rsidRPr="00A62F6B">
        <w:rPr>
          <w:lang w:eastAsia="zh-CN"/>
        </w:rPr>
        <w:t xml:space="preserve">2.3.1 </w:t>
      </w:r>
      <w:r w:rsidR="001619F0" w:rsidRPr="00A62F6B">
        <w:t>Peel back the white package cover from the clear plastic tray to open the sterile package.</w:t>
      </w:r>
    </w:p>
    <w:p w14:paraId="5614A57D" w14:textId="77777777" w:rsidR="001619F0" w:rsidRPr="00A62F6B" w:rsidRDefault="001619F0" w:rsidP="00A62F6B">
      <w:pPr>
        <w:rPr>
          <w:lang w:eastAsia="zh-CN"/>
        </w:rPr>
      </w:pPr>
    </w:p>
    <w:p w14:paraId="46AD2860" w14:textId="083E0AFF" w:rsidR="00736F6A" w:rsidRPr="00A62F6B" w:rsidRDefault="00513E17" w:rsidP="00A62F6B">
      <w:bookmarkStart w:id="36" w:name="_Hlk212623927"/>
      <w:r w:rsidRPr="00A62F6B">
        <w:rPr>
          <w:lang w:eastAsia="zh-CN"/>
        </w:rPr>
        <w:t>2.3.2</w:t>
      </w:r>
      <w:bookmarkStart w:id="37" w:name="OLE_LINK95"/>
      <w:r w:rsidRPr="00A62F6B">
        <w:rPr>
          <w:lang w:eastAsia="zh-CN"/>
        </w:rPr>
        <w:t xml:space="preserve"> </w:t>
      </w:r>
      <w:r w:rsidR="00736F6A" w:rsidRPr="00DC2D1D">
        <w:rPr>
          <w:highlight w:val="yellow"/>
        </w:rPr>
        <w:t>Lift the clear tray cover, flood the cathe</w:t>
      </w:r>
      <w:r w:rsidR="001619F0" w:rsidRPr="00DC2D1D">
        <w:rPr>
          <w:highlight w:val="yellow"/>
        </w:rPr>
        <w:t>ter channel with sterile saline</w:t>
      </w:r>
      <w:r w:rsidR="005F77B8" w:rsidRPr="00DC2D1D">
        <w:rPr>
          <w:highlight w:val="yellow"/>
        </w:rPr>
        <w:t>,</w:t>
      </w:r>
      <w:r w:rsidR="00736F6A" w:rsidRPr="00DC2D1D">
        <w:rPr>
          <w:highlight w:val="yellow"/>
        </w:rPr>
        <w:t xml:space="preserve"> and immediately replace the cover. Avoid contact with the transmitter or inner tray to maintain sterility.</w:t>
      </w:r>
    </w:p>
    <w:p w14:paraId="7BF2CE27" w14:textId="77777777" w:rsidR="00736F6A" w:rsidRPr="00A62F6B" w:rsidRDefault="00736F6A" w:rsidP="00A62F6B"/>
    <w:bookmarkEnd w:id="37"/>
    <w:p w14:paraId="73595D5C" w14:textId="4A4680C7" w:rsidR="00B43AEB" w:rsidRPr="00A62F6B" w:rsidRDefault="00513E17" w:rsidP="00A62F6B">
      <w:r w:rsidRPr="00A62F6B">
        <w:rPr>
          <w:lang w:eastAsia="zh-CN"/>
        </w:rPr>
        <w:t xml:space="preserve">2.3.3 </w:t>
      </w:r>
      <w:r w:rsidR="00736F6A" w:rsidRPr="00DC2D1D">
        <w:rPr>
          <w:highlight w:val="yellow"/>
        </w:rPr>
        <w:t>Set the package aside and allow the catheter to hydrate for 15 min before transferring it to the sterile field.</w:t>
      </w:r>
      <w:bookmarkStart w:id="38" w:name="OLE_LINK127"/>
      <w:r w:rsidR="005F77B8" w:rsidRPr="00A62F6B">
        <w:t xml:space="preserve"> </w:t>
      </w:r>
      <w:bookmarkEnd w:id="36"/>
      <w:r w:rsidR="00B259F5" w:rsidRPr="00A62F6B">
        <w:t xml:space="preserve">Ensure the catheter tip appears uniformly translucent and gel-filled. Identify any opaque or white </w:t>
      </w:r>
      <w:r w:rsidR="005F77B8" w:rsidRPr="00A62F6B">
        <w:t>tips</w:t>
      </w:r>
      <w:r w:rsidR="00B259F5" w:rsidRPr="00A62F6B">
        <w:t xml:space="preserve"> as insufficiently </w:t>
      </w:r>
      <w:r w:rsidR="005F77B8" w:rsidRPr="00A62F6B">
        <w:t>hydrated and</w:t>
      </w:r>
      <w:r w:rsidR="00B259F5" w:rsidRPr="00A62F6B">
        <w:t xml:space="preserve"> rehydrate before proceeding.</w:t>
      </w:r>
    </w:p>
    <w:bookmarkEnd w:id="38"/>
    <w:p w14:paraId="3B2AA0E4" w14:textId="77777777" w:rsidR="00B259F5" w:rsidRPr="00A62F6B" w:rsidRDefault="00B259F5" w:rsidP="00A62F6B">
      <w:pPr>
        <w:rPr>
          <w:lang w:eastAsia="zh-CN"/>
        </w:rPr>
      </w:pPr>
    </w:p>
    <w:p w14:paraId="41FE84B9" w14:textId="32CD948F" w:rsidR="00736F6A" w:rsidRPr="00A62F6B" w:rsidRDefault="00513E17" w:rsidP="00A62F6B">
      <w:r w:rsidRPr="00A62F6B">
        <w:rPr>
          <w:lang w:eastAsia="zh-CN"/>
        </w:rPr>
        <w:t xml:space="preserve">2.3.4 </w:t>
      </w:r>
      <w:r w:rsidR="001619F0" w:rsidRPr="00A62F6B">
        <w:t>Retain the white cover (contains calibration data) and the sterile package (for potential return).</w:t>
      </w:r>
    </w:p>
    <w:p w14:paraId="710A9428" w14:textId="77777777" w:rsidR="00513E17" w:rsidRPr="00A62F6B" w:rsidRDefault="00513E17" w:rsidP="00A62F6B"/>
    <w:p w14:paraId="3DF5EC85" w14:textId="16695F42" w:rsidR="001619F0" w:rsidRPr="00A62F6B" w:rsidRDefault="00E8252B" w:rsidP="00A62F6B">
      <w:pPr>
        <w:rPr>
          <w:lang w:eastAsia="zh-CN"/>
        </w:rPr>
      </w:pPr>
      <w:bookmarkStart w:id="39" w:name="OLE_LINK64"/>
      <w:bookmarkEnd w:id="35"/>
      <w:r w:rsidRPr="00A62F6B">
        <w:t>N</w:t>
      </w:r>
      <w:r w:rsidR="005F77B8" w:rsidRPr="00A62F6B">
        <w:t>OTE</w:t>
      </w:r>
      <w:r w:rsidR="00736F6A" w:rsidRPr="00A62F6B">
        <w:t>:</w:t>
      </w:r>
      <w:r w:rsidR="00736F6A" w:rsidRPr="00A62F6B">
        <w:rPr>
          <w:shd w:val="clear" w:color="auto" w:fill="FFFFFF"/>
        </w:rPr>
        <w:t xml:space="preserve"> </w:t>
      </w:r>
      <w:r w:rsidR="001619F0" w:rsidRPr="00A62F6B">
        <w:t>Ensure proper catheter hydration because of its hydrophilic properties. Implantation in a non-hydrated state causes the catheter to absorb water from the blood, leading to expansion. This expansion results in gel recession and void formation at the catheter tip, thereby increasing the risk of thrombus formation.</w:t>
      </w:r>
    </w:p>
    <w:bookmarkEnd w:id="39"/>
    <w:p w14:paraId="1BCF0743" w14:textId="77777777" w:rsidR="00F00160" w:rsidRPr="00A62F6B" w:rsidRDefault="00F00160" w:rsidP="00A62F6B">
      <w:pPr>
        <w:pBdr>
          <w:top w:val="nil"/>
          <w:left w:val="nil"/>
          <w:bottom w:val="nil"/>
          <w:right w:val="nil"/>
          <w:between w:val="nil"/>
        </w:pBdr>
        <w:rPr>
          <w:lang w:eastAsia="zh-CN"/>
        </w:rPr>
      </w:pPr>
    </w:p>
    <w:bookmarkEnd w:id="24"/>
    <w:p w14:paraId="2823C6EA" w14:textId="75DFD540" w:rsidR="00774EBA" w:rsidRPr="00A62F6B" w:rsidRDefault="001F02A7" w:rsidP="00A62F6B">
      <w:pPr>
        <w:pBdr>
          <w:top w:val="nil"/>
          <w:left w:val="nil"/>
          <w:bottom w:val="nil"/>
          <w:right w:val="nil"/>
          <w:between w:val="nil"/>
        </w:pBdr>
        <w:rPr>
          <w:lang w:eastAsia="zh-CN"/>
        </w:rPr>
      </w:pPr>
      <w:r w:rsidRPr="00A62F6B">
        <w:rPr>
          <w:lang w:eastAsia="zh-CN"/>
        </w:rPr>
        <w:t>2.</w:t>
      </w:r>
      <w:r w:rsidR="00513E17" w:rsidRPr="00A62F6B">
        <w:rPr>
          <w:lang w:eastAsia="zh-CN"/>
        </w:rPr>
        <w:t>4</w:t>
      </w:r>
      <w:r w:rsidRPr="00A62F6B">
        <w:rPr>
          <w:lang w:eastAsia="zh-CN"/>
        </w:rPr>
        <w:t xml:space="preserve"> Anesthetic </w:t>
      </w:r>
      <w:r w:rsidR="005F77B8" w:rsidRPr="00A62F6B">
        <w:rPr>
          <w:lang w:eastAsia="zh-CN"/>
        </w:rPr>
        <w:t>i</w:t>
      </w:r>
      <w:r w:rsidRPr="00A62F6B">
        <w:rPr>
          <w:lang w:eastAsia="zh-CN"/>
        </w:rPr>
        <w:t>nduction</w:t>
      </w:r>
    </w:p>
    <w:p w14:paraId="6F6002F3" w14:textId="77777777" w:rsidR="004724DC" w:rsidRPr="00A62F6B" w:rsidRDefault="004724DC" w:rsidP="00A62F6B">
      <w:pPr>
        <w:pBdr>
          <w:top w:val="nil"/>
          <w:left w:val="nil"/>
          <w:bottom w:val="nil"/>
          <w:right w:val="nil"/>
          <w:between w:val="nil"/>
        </w:pBdr>
        <w:rPr>
          <w:lang w:eastAsia="zh-CN"/>
        </w:rPr>
      </w:pPr>
    </w:p>
    <w:p w14:paraId="61EA9155" w14:textId="57CCD961" w:rsidR="004724DC" w:rsidRPr="00A62F6B" w:rsidRDefault="004724DC" w:rsidP="00A62F6B">
      <w:pPr>
        <w:pBdr>
          <w:top w:val="nil"/>
          <w:left w:val="nil"/>
          <w:bottom w:val="nil"/>
          <w:right w:val="nil"/>
          <w:between w:val="nil"/>
        </w:pBdr>
        <w:rPr>
          <w:lang w:eastAsia="zh-CN"/>
        </w:rPr>
      </w:pPr>
      <w:r w:rsidRPr="00A62F6B">
        <w:rPr>
          <w:lang w:eastAsia="zh-CN"/>
        </w:rPr>
        <w:t xml:space="preserve">2.4.1 Inhalational </w:t>
      </w:r>
      <w:r w:rsidR="005F77B8" w:rsidRPr="00A62F6B">
        <w:rPr>
          <w:lang w:eastAsia="zh-CN"/>
        </w:rPr>
        <w:t>a</w:t>
      </w:r>
      <w:r w:rsidRPr="00A62F6B">
        <w:rPr>
          <w:lang w:eastAsia="zh-CN"/>
        </w:rPr>
        <w:t>nesthesia</w:t>
      </w:r>
      <w:r w:rsidR="005F77B8" w:rsidRPr="00A62F6B">
        <w:rPr>
          <w:lang w:eastAsia="zh-CN"/>
        </w:rPr>
        <w:t>:</w:t>
      </w:r>
      <w:bookmarkStart w:id="40" w:name="OLE_LINK116"/>
      <w:r w:rsidR="005F77B8" w:rsidRPr="00A62F6B">
        <w:rPr>
          <w:lang w:eastAsia="zh-CN"/>
        </w:rPr>
        <w:t xml:space="preserve"> </w:t>
      </w:r>
      <w:r w:rsidR="00E8252B" w:rsidRPr="00A62F6B">
        <w:t>Place the animal in an induction chamber and anesthetize with 5% isoflurane in oxygen at a flow rate of 0.5 L/min. Once the righting reflex is lost, transfer the animal to a temperature-controlled surgical platform (37</w:t>
      </w:r>
      <w:r w:rsidR="007715A5" w:rsidRPr="00A62F6B">
        <w:t xml:space="preserve"> </w:t>
      </w:r>
      <w:r w:rsidR="00E8252B" w:rsidRPr="00A62F6B">
        <w:t xml:space="preserve">°C) and maintain anesthesia </w:t>
      </w:r>
      <w:r w:rsidR="005F77B8" w:rsidRPr="00A62F6B">
        <w:t>by</w:t>
      </w:r>
      <w:r w:rsidR="00E8252B" w:rsidRPr="00A62F6B">
        <w:t xml:space="preserve"> a nosecone delivering 2% isoflurane with 0.5 L/min oxygen flow throughout the procedure</w:t>
      </w:r>
      <w:r w:rsidR="00A44EFA" w:rsidRPr="00A62F6B">
        <w:fldChar w:fldCharType="begin"/>
      </w:r>
      <w:r w:rsidR="00A44EFA" w:rsidRPr="00A62F6B">
        <w:instrText xml:space="preserve"> ADDIN EN.CITE &lt;EndNote&gt;&lt;Cite&gt;&lt;Author&gt;Gargiulo&lt;/Author&gt;&lt;Year&gt;2012&lt;/Year&gt;&lt;RecNum&gt;71&lt;/RecNum&gt;&lt;DisplayText&gt;&lt;style face="superscript"&gt;17&lt;/style&gt;&lt;/DisplayText&gt;&lt;record&gt;&lt;rec-number&gt;71&lt;/rec-number&gt;&lt;foreign-keys&gt;&lt;key app="EN" db-id="2t0x0arwczwa2sepswzpzsf9as2r5ztd9x0a" timestamp="1761026872"&gt;71&lt;/key&gt;&lt;/foreign-keys&gt;&lt;ref-type name="Journal Article"&gt;17&lt;/ref-type&gt;&lt;contributors&gt;&lt;authors&gt;&lt;author&gt;Gargiulo, S.&lt;/author&gt;&lt;author&gt;Greco, A.&lt;/author&gt;&lt;author&gt;Gramanzini, M.&lt;/author&gt;&lt;author&gt;Esposito, S.&lt;/author&gt;&lt;author&gt;Affuso, A.&lt;/author&gt;&lt;author&gt;Brunetti, A.&lt;/author&gt;&lt;author&gt;Vesce, G.&lt;/author&gt;&lt;/authors&gt;&lt;/contributors&gt;&lt;auth-address&gt;Bioimaging and Biostructures Institute, Italian National Council of Research, Naples, Italy. sara.gargiulo@ibb.cnr.it&lt;/auth-address&gt;&lt;titles&gt;&lt;title&gt;Mice anesthesia, analgesia, and care, Part II: anesthetic considerations in preclinical imaging studies&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E70-81&lt;/pages&gt;&lt;volume&gt;53&lt;/volume&gt;&lt;number&gt;1&lt;/number&gt;&lt;edition&gt;2013/02/06&lt;/edition&gt;&lt;keywords&gt;&lt;keyword&gt;Analgesia/*adverse effects&lt;/keyword&gt;&lt;keyword&gt;Anesthesia/*adverse effects&lt;/keyword&gt;&lt;keyword&gt;Anesthetics/adverse effects&lt;/keyword&gt;&lt;keyword&gt;Animals&lt;/keyword&gt;&lt;keyword&gt;Mice&lt;/keyword&gt;&lt;keyword&gt;Molecular Imaging/*methods&lt;/keyword&gt;&lt;/keywords&gt;&lt;dates&gt;&lt;year&gt;2012&lt;/year&gt;&lt;/dates&gt;&lt;isbn&gt;1084-2020&lt;/isbn&gt;&lt;accession-num&gt;23382272&lt;/accession-num&gt;&lt;urls&gt;&lt;/urls&gt;&lt;electronic-resource-num&gt;10.1093/ilar.53.1.70&lt;/electronic-resource-num&gt;&lt;remote-database-provider&gt;NLM&lt;/remote-database-provider&gt;&lt;language&gt;eng&lt;/language&gt;&lt;/record&gt;&lt;/Cite&gt;&lt;/EndNote&gt;</w:instrText>
      </w:r>
      <w:r w:rsidR="00A44EFA" w:rsidRPr="00A62F6B">
        <w:fldChar w:fldCharType="separate"/>
      </w:r>
      <w:r w:rsidR="00A44EFA" w:rsidRPr="00A62F6B">
        <w:rPr>
          <w:vertAlign w:val="superscript"/>
        </w:rPr>
        <w:t>17</w:t>
      </w:r>
      <w:r w:rsidR="00A44EFA" w:rsidRPr="00A62F6B">
        <w:fldChar w:fldCharType="end"/>
      </w:r>
      <w:r w:rsidR="00E8252B" w:rsidRPr="00A62F6B">
        <w:t>.</w:t>
      </w:r>
    </w:p>
    <w:bookmarkEnd w:id="40"/>
    <w:p w14:paraId="45AA8150" w14:textId="77777777" w:rsidR="00E8252B" w:rsidRPr="00A62F6B" w:rsidRDefault="00E8252B" w:rsidP="00A62F6B">
      <w:pPr>
        <w:pBdr>
          <w:top w:val="nil"/>
          <w:left w:val="nil"/>
          <w:bottom w:val="nil"/>
          <w:right w:val="nil"/>
          <w:between w:val="nil"/>
        </w:pBdr>
        <w:rPr>
          <w:lang w:eastAsia="zh-CN"/>
        </w:rPr>
      </w:pPr>
    </w:p>
    <w:p w14:paraId="3B033C7A" w14:textId="7FF0C437" w:rsidR="00E8252B" w:rsidRPr="00A62F6B" w:rsidRDefault="004724DC" w:rsidP="00A62F6B">
      <w:pPr>
        <w:pBdr>
          <w:top w:val="nil"/>
          <w:left w:val="nil"/>
          <w:bottom w:val="nil"/>
          <w:right w:val="nil"/>
          <w:between w:val="nil"/>
        </w:pBdr>
      </w:pPr>
      <w:r w:rsidRPr="00A62F6B">
        <w:rPr>
          <w:lang w:eastAsia="zh-CN"/>
        </w:rPr>
        <w:t xml:space="preserve">2.4.2 Injectional </w:t>
      </w:r>
      <w:r w:rsidR="005F77B8" w:rsidRPr="00A62F6B">
        <w:rPr>
          <w:lang w:eastAsia="zh-CN"/>
        </w:rPr>
        <w:t>a</w:t>
      </w:r>
      <w:r w:rsidRPr="00A62F6B">
        <w:rPr>
          <w:lang w:eastAsia="zh-CN"/>
        </w:rPr>
        <w:t>nesthesia</w:t>
      </w:r>
      <w:r w:rsidR="005F77B8" w:rsidRPr="00A62F6B">
        <w:rPr>
          <w:lang w:eastAsia="zh-CN"/>
        </w:rPr>
        <w:t xml:space="preserve">: </w:t>
      </w:r>
      <w:r w:rsidR="008E1AB6" w:rsidRPr="00A62F6B">
        <w:t xml:space="preserve">Anesthetize the mice by intramuscular injection of a </w:t>
      </w:r>
      <w:proofErr w:type="spellStart"/>
      <w:r w:rsidR="008E1AB6" w:rsidRPr="00A62F6B">
        <w:t>Zoletil-xylazine</w:t>
      </w:r>
      <w:proofErr w:type="spellEnd"/>
      <w:r w:rsidR="008E1AB6" w:rsidRPr="00A62F6B">
        <w:t xml:space="preserve"> </w:t>
      </w:r>
      <w:r w:rsidR="008E1AB6" w:rsidRPr="00A62F6B">
        <w:lastRenderedPageBreak/>
        <w:t>mixture (1:2 v/</w:t>
      </w:r>
      <w:r w:rsidR="005F77B8" w:rsidRPr="00A62F6B">
        <w:t>v</w:t>
      </w:r>
      <w:r w:rsidR="008E1AB6" w:rsidRPr="00A62F6B">
        <w:t>) at a dose of 20 µL per 20 g body weight</w:t>
      </w:r>
      <w:r w:rsidR="008E1AB6" w:rsidRPr="00A62F6B">
        <w:fldChar w:fldCharType="begin">
          <w:fldData xml:space="preserve">PEVuZE5vdGU+PENpdGU+PEF1dGhvcj5DaGFuZzwvQXV0aG9yPjxZZWFyPjIwMjI8L1llYXI+PFJl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</w:fldData>
        </w:fldChar>
      </w:r>
      <w:r w:rsidR="008E1AB6" w:rsidRPr="00A62F6B">
        <w:instrText xml:space="preserve"> ADDIN EN.CITE </w:instrText>
      </w:r>
      <w:r w:rsidR="008E1AB6" w:rsidRPr="00A62F6B">
        <w:fldChar w:fldCharType="begin">
          <w:fldData xml:space="preserve">PEVuZE5vdGU+PENpdGU+PEF1dGhvcj5DaGFuZzwvQXV0aG9yPjxZZWFyPjIwMjI8L1llYXI+PFJl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</w:fldData>
        </w:fldChar>
      </w:r>
      <w:r w:rsidR="008E1AB6" w:rsidRPr="00A62F6B">
        <w:instrText xml:space="preserve"> ADDIN EN.CITE.DATA </w:instrText>
      </w:r>
      <w:r w:rsidR="008E1AB6" w:rsidRPr="00A62F6B">
        <w:fldChar w:fldCharType="end"/>
      </w:r>
      <w:r w:rsidR="008E1AB6" w:rsidRPr="00A62F6B">
        <w:fldChar w:fldCharType="separate"/>
      </w:r>
      <w:r w:rsidR="008E1AB6" w:rsidRPr="00A62F6B">
        <w:rPr>
          <w:vertAlign w:val="superscript"/>
        </w:rPr>
        <w:t>18</w:t>
      </w:r>
      <w:r w:rsidR="008E1AB6" w:rsidRPr="00A62F6B">
        <w:fldChar w:fldCharType="end"/>
      </w:r>
      <w:r w:rsidR="00D21B8C" w:rsidRPr="00A62F6B">
        <w:t>.</w:t>
      </w:r>
    </w:p>
    <w:p w14:paraId="09BD98CC" w14:textId="77777777" w:rsidR="00F97F52" w:rsidRPr="00A62F6B" w:rsidRDefault="00F97F52" w:rsidP="00A62F6B">
      <w:pPr>
        <w:pBdr>
          <w:top w:val="nil"/>
          <w:left w:val="nil"/>
          <w:bottom w:val="nil"/>
          <w:right w:val="nil"/>
          <w:between w:val="nil"/>
        </w:pBdr>
      </w:pPr>
    </w:p>
    <w:p w14:paraId="27BD546B" w14:textId="0E2E2211" w:rsidR="00F97F52" w:rsidRPr="00A62F6B" w:rsidRDefault="00F97F52" w:rsidP="00A62F6B">
      <w:pPr>
        <w:pBdr>
          <w:top w:val="nil"/>
          <w:left w:val="nil"/>
          <w:bottom w:val="nil"/>
          <w:right w:val="nil"/>
          <w:between w:val="nil"/>
        </w:pBdr>
        <w:rPr>
          <w:lang w:eastAsia="zh-CN"/>
        </w:rPr>
      </w:pPr>
      <w:r w:rsidRPr="00A62F6B">
        <w:t>2.4.3</w:t>
      </w:r>
      <w:r w:rsidRPr="00A62F6B">
        <w:tab/>
        <w:t xml:space="preserve">Use </w:t>
      </w:r>
      <w:r w:rsidR="009E6A56">
        <w:t xml:space="preserve">a vet ointment on the </w:t>
      </w:r>
      <w:r w:rsidRPr="00A62F6B">
        <w:t>eyes to prevent dryness while under anesthesia.</w:t>
      </w:r>
    </w:p>
    <w:p w14:paraId="1A001BF2" w14:textId="77777777" w:rsidR="00D21B8C" w:rsidRPr="00A62F6B" w:rsidRDefault="00D21B8C" w:rsidP="00A62F6B">
      <w:pPr>
        <w:pBdr>
          <w:top w:val="nil"/>
          <w:left w:val="nil"/>
          <w:bottom w:val="nil"/>
          <w:right w:val="nil"/>
          <w:between w:val="nil"/>
        </w:pBdr>
        <w:rPr>
          <w:lang w:eastAsia="zh-CN"/>
        </w:rPr>
      </w:pPr>
    </w:p>
    <w:p w14:paraId="593FA17E" w14:textId="7822002C" w:rsidR="005B0D40" w:rsidRPr="00A62F6B" w:rsidRDefault="005B0D40" w:rsidP="00A62F6B">
      <w:pPr>
        <w:pBdr>
          <w:top w:val="nil"/>
          <w:left w:val="nil"/>
          <w:bottom w:val="nil"/>
          <w:right w:val="nil"/>
          <w:between w:val="nil"/>
        </w:pBdr>
        <w:rPr>
          <w:lang w:eastAsia="zh-CN"/>
        </w:rPr>
      </w:pPr>
      <w:r w:rsidRPr="00153B07">
        <w:rPr>
          <w:lang w:eastAsia="zh-CN"/>
        </w:rPr>
        <w:t>2.</w:t>
      </w:r>
      <w:r w:rsidR="00513E17" w:rsidRPr="00153B07">
        <w:rPr>
          <w:lang w:eastAsia="zh-CN"/>
        </w:rPr>
        <w:t>5</w:t>
      </w:r>
      <w:r w:rsidRPr="00153B07">
        <w:rPr>
          <w:lang w:eastAsia="zh-CN"/>
        </w:rPr>
        <w:t xml:space="preserve"> </w:t>
      </w:r>
      <w:bookmarkStart w:id="41" w:name="_Hlk212624183"/>
      <w:r w:rsidRPr="00153B07">
        <w:rPr>
          <w:lang w:eastAsia="zh-CN"/>
        </w:rPr>
        <w:t xml:space="preserve">Surgical </w:t>
      </w:r>
      <w:r w:rsidR="005F77B8" w:rsidRPr="00153B07">
        <w:rPr>
          <w:lang w:eastAsia="zh-CN"/>
        </w:rPr>
        <w:t>s</w:t>
      </w:r>
      <w:r w:rsidRPr="00153B07">
        <w:rPr>
          <w:lang w:eastAsia="zh-CN"/>
        </w:rPr>
        <w:t xml:space="preserve">ite </w:t>
      </w:r>
      <w:r w:rsidR="005F77B8" w:rsidRPr="00153B07">
        <w:rPr>
          <w:lang w:eastAsia="zh-CN"/>
        </w:rPr>
        <w:t>p</w:t>
      </w:r>
      <w:r w:rsidRPr="00153B07">
        <w:rPr>
          <w:lang w:eastAsia="zh-CN"/>
        </w:rPr>
        <w:t>reparation</w:t>
      </w:r>
      <w:r w:rsidR="005F77B8" w:rsidRPr="00153B07">
        <w:rPr>
          <w:lang w:eastAsia="zh-CN"/>
        </w:rPr>
        <w:t xml:space="preserve">: </w:t>
      </w:r>
      <w:r w:rsidR="00E8252B" w:rsidRPr="00B137C6">
        <w:t xml:space="preserve">Fix the limbs with tape and remove neck hair using depilatory cream, then wipe the area clean. </w:t>
      </w:r>
      <w:r w:rsidR="00E8252B" w:rsidRPr="00FF7911">
        <w:rPr>
          <w:highlight w:val="yellow"/>
        </w:rPr>
        <w:t>Disinfect the incision site with benzalkonium bromide using three circular scrubs, followed by two scrubs with povidone-iodine after placing a sterile drape.</w:t>
      </w:r>
    </w:p>
    <w:p w14:paraId="743D9B1A" w14:textId="77777777" w:rsidR="00E8252B" w:rsidRPr="00A62F6B" w:rsidRDefault="00E8252B" w:rsidP="00A62F6B">
      <w:pPr>
        <w:pBdr>
          <w:top w:val="nil"/>
          <w:left w:val="nil"/>
          <w:bottom w:val="nil"/>
          <w:right w:val="nil"/>
          <w:between w:val="nil"/>
        </w:pBdr>
        <w:rPr>
          <w:lang w:eastAsia="zh-CN"/>
        </w:rPr>
      </w:pPr>
    </w:p>
    <w:p w14:paraId="62B0F75D" w14:textId="51684BA0" w:rsidR="005B0D40" w:rsidRPr="00A62F6B" w:rsidRDefault="00731413" w:rsidP="00A62F6B">
      <w:pPr>
        <w:pBdr>
          <w:top w:val="nil"/>
          <w:left w:val="nil"/>
          <w:bottom w:val="nil"/>
          <w:right w:val="nil"/>
          <w:between w:val="nil"/>
        </w:pBdr>
        <w:rPr>
          <w:b/>
          <w:lang w:eastAsia="zh-CN"/>
        </w:rPr>
      </w:pPr>
      <w:bookmarkStart w:id="42" w:name="OLE_LINK154"/>
      <w:bookmarkStart w:id="43" w:name="OLE_LINK155"/>
      <w:bookmarkEnd w:id="41"/>
      <w:r w:rsidRPr="00A62F6B">
        <w:rPr>
          <w:b/>
          <w:lang w:eastAsia="zh-CN"/>
        </w:rPr>
        <w:t xml:space="preserve">3. </w:t>
      </w:r>
      <w:r w:rsidR="006261A5" w:rsidRPr="00A62F6B">
        <w:rPr>
          <w:b/>
          <w:lang w:eastAsia="zh-CN"/>
        </w:rPr>
        <w:t xml:space="preserve">Surgical </w:t>
      </w:r>
      <w:r w:rsidR="005F77B8" w:rsidRPr="00A62F6B">
        <w:rPr>
          <w:b/>
          <w:lang w:eastAsia="zh-CN"/>
        </w:rPr>
        <w:t>t</w:t>
      </w:r>
      <w:r w:rsidR="006261A5" w:rsidRPr="00A62F6B">
        <w:rPr>
          <w:b/>
          <w:lang w:eastAsia="zh-CN"/>
        </w:rPr>
        <w:t xml:space="preserve">elemetric </w:t>
      </w:r>
      <w:r w:rsidR="005F77B8" w:rsidRPr="00A62F6B">
        <w:rPr>
          <w:b/>
          <w:lang w:eastAsia="zh-CN"/>
        </w:rPr>
        <w:t>t</w:t>
      </w:r>
      <w:r w:rsidR="006261A5" w:rsidRPr="00A62F6B">
        <w:rPr>
          <w:b/>
          <w:lang w:eastAsia="zh-CN"/>
        </w:rPr>
        <w:t xml:space="preserve">ransmitter </w:t>
      </w:r>
      <w:r w:rsidR="005F77B8" w:rsidRPr="00A62F6B">
        <w:rPr>
          <w:b/>
          <w:lang w:eastAsia="zh-CN"/>
        </w:rPr>
        <w:t>i</w:t>
      </w:r>
      <w:r w:rsidR="006261A5" w:rsidRPr="00A62F6B">
        <w:rPr>
          <w:b/>
          <w:lang w:eastAsia="zh-CN"/>
        </w:rPr>
        <w:t>mplantation</w:t>
      </w:r>
    </w:p>
    <w:p w14:paraId="61F3A623" w14:textId="77777777" w:rsidR="00731413" w:rsidRPr="00A62F6B" w:rsidRDefault="00731413" w:rsidP="00A62F6B">
      <w:pPr>
        <w:pBdr>
          <w:top w:val="nil"/>
          <w:left w:val="nil"/>
          <w:bottom w:val="nil"/>
          <w:right w:val="nil"/>
          <w:between w:val="nil"/>
        </w:pBdr>
        <w:rPr>
          <w:b/>
          <w:lang w:eastAsia="zh-CN"/>
        </w:rPr>
      </w:pPr>
    </w:p>
    <w:p w14:paraId="7023678B" w14:textId="7C680AB9" w:rsidR="00731413" w:rsidRPr="00A62F6B" w:rsidRDefault="005F77B8" w:rsidP="00A62F6B">
      <w:pPr>
        <w:pBdr>
          <w:top w:val="nil"/>
          <w:left w:val="nil"/>
          <w:bottom w:val="nil"/>
          <w:right w:val="nil"/>
          <w:between w:val="nil"/>
        </w:pBdr>
      </w:pPr>
      <w:r w:rsidRPr="00A62F6B">
        <w:t xml:space="preserve">NOTE: </w:t>
      </w:r>
      <w:r w:rsidR="00853220" w:rsidRPr="00A62F6B">
        <w:t>Perform the surgical implantation either</w:t>
      </w:r>
      <w:r w:rsidRPr="00A62F6B">
        <w:t xml:space="preserve"> through the</w:t>
      </w:r>
      <w:r w:rsidR="00853220" w:rsidRPr="00A62F6B">
        <w:t xml:space="preserve"> carotid artery or abdominal aorta catheterization (</w:t>
      </w:r>
      <w:r w:rsidR="00853220" w:rsidRPr="00A62F6B">
        <w:rPr>
          <w:b/>
          <w:bCs/>
        </w:rPr>
        <w:t>Figure 2</w:t>
      </w:r>
      <w:r w:rsidR="00853220" w:rsidRPr="00A62F6B">
        <w:t>).</w:t>
      </w:r>
    </w:p>
    <w:p w14:paraId="0C123EE0" w14:textId="77777777" w:rsidR="00853220" w:rsidRPr="00A62F6B" w:rsidRDefault="00853220" w:rsidP="00A62F6B">
      <w:pPr>
        <w:pBdr>
          <w:top w:val="nil"/>
          <w:left w:val="nil"/>
          <w:bottom w:val="nil"/>
          <w:right w:val="nil"/>
          <w:between w:val="nil"/>
        </w:pBdr>
        <w:rPr>
          <w:lang w:eastAsia="zh-CN"/>
        </w:rPr>
      </w:pPr>
    </w:p>
    <w:p w14:paraId="12254B3C" w14:textId="4B3E1397" w:rsidR="000B7A95" w:rsidRPr="00A62F6B" w:rsidRDefault="00ED253C" w:rsidP="00A62F6B">
      <w:pPr>
        <w:pBdr>
          <w:top w:val="nil"/>
          <w:left w:val="nil"/>
          <w:bottom w:val="nil"/>
          <w:right w:val="nil"/>
          <w:between w:val="nil"/>
        </w:pBdr>
        <w:rPr>
          <w:lang w:eastAsia="zh-CN"/>
        </w:rPr>
      </w:pPr>
      <w:bookmarkStart w:id="44" w:name="_Hlk212624492"/>
      <w:r w:rsidRPr="00FF7911">
        <w:rPr>
          <w:highlight w:val="yellow"/>
          <w:lang w:eastAsia="zh-CN"/>
        </w:rPr>
        <w:t xml:space="preserve">3.1 </w:t>
      </w:r>
      <w:bookmarkStart w:id="45" w:name="_Hlk209901571"/>
      <w:r w:rsidR="00752F18" w:rsidRPr="00FF7911">
        <w:rPr>
          <w:highlight w:val="yellow"/>
          <w:lang w:eastAsia="zh-CN"/>
        </w:rPr>
        <w:t xml:space="preserve">Carotid </w:t>
      </w:r>
      <w:r w:rsidR="005F77B8" w:rsidRPr="00FF7911">
        <w:rPr>
          <w:highlight w:val="yellow"/>
          <w:lang w:eastAsia="zh-CN"/>
        </w:rPr>
        <w:t>a</w:t>
      </w:r>
      <w:r w:rsidR="00752F18" w:rsidRPr="00FF7911">
        <w:rPr>
          <w:highlight w:val="yellow"/>
          <w:lang w:eastAsia="zh-CN"/>
        </w:rPr>
        <w:t xml:space="preserve">rtery </w:t>
      </w:r>
      <w:r w:rsidR="005F77B8" w:rsidRPr="00FF7911">
        <w:rPr>
          <w:highlight w:val="yellow"/>
          <w:lang w:eastAsia="zh-CN"/>
        </w:rPr>
        <w:t>i</w:t>
      </w:r>
      <w:r w:rsidR="00752F18" w:rsidRPr="00FF7911">
        <w:rPr>
          <w:highlight w:val="yellow"/>
          <w:lang w:eastAsia="zh-CN"/>
        </w:rPr>
        <w:t>mplantation</w:t>
      </w:r>
      <w:bookmarkEnd w:id="45"/>
      <w:r w:rsidR="00A62F6B" w:rsidRPr="00A62F6B">
        <w:rPr>
          <w:lang w:eastAsia="zh-CN"/>
        </w:rPr>
        <w:t xml:space="preserve"> </w:t>
      </w:r>
    </w:p>
    <w:p w14:paraId="48F7810E" w14:textId="77777777" w:rsidR="00752F18" w:rsidRPr="00A62F6B" w:rsidRDefault="00752F18" w:rsidP="00A62F6B">
      <w:pPr>
        <w:pBdr>
          <w:top w:val="nil"/>
          <w:left w:val="nil"/>
          <w:bottom w:val="nil"/>
          <w:right w:val="nil"/>
          <w:between w:val="nil"/>
        </w:pBdr>
        <w:rPr>
          <w:lang w:eastAsia="zh-CN"/>
        </w:rPr>
      </w:pPr>
    </w:p>
    <w:p w14:paraId="3680BF39" w14:textId="3C9BEF1C" w:rsidR="000B7A95" w:rsidRPr="00A62F6B" w:rsidRDefault="00572050" w:rsidP="00A62F6B">
      <w:pPr>
        <w:pBdr>
          <w:top w:val="nil"/>
          <w:left w:val="nil"/>
          <w:bottom w:val="nil"/>
          <w:right w:val="nil"/>
          <w:between w:val="nil"/>
        </w:pBdr>
        <w:rPr>
          <w:lang w:eastAsia="zh-CN"/>
        </w:rPr>
      </w:pPr>
      <w:bookmarkStart w:id="46" w:name="OLE_LINK2"/>
      <w:r w:rsidRPr="009060C6">
        <w:rPr>
          <w:highlight w:val="yellow"/>
          <w:lang w:eastAsia="zh-CN"/>
        </w:rPr>
        <w:t>3.1.1</w:t>
      </w:r>
      <w:r w:rsidR="00731413" w:rsidRPr="009060C6">
        <w:rPr>
          <w:highlight w:val="yellow"/>
          <w:lang w:eastAsia="zh-CN"/>
        </w:rPr>
        <w:t xml:space="preserve"> </w:t>
      </w:r>
      <w:r w:rsidR="00E8252B" w:rsidRPr="009060C6">
        <w:rPr>
          <w:highlight w:val="yellow"/>
        </w:rPr>
        <w:t>Make a 1</w:t>
      </w:r>
      <w:r w:rsidR="00E8252B" w:rsidRPr="009060C6">
        <w:rPr>
          <w:highlight w:val="yellow"/>
          <w:lang w:eastAsia="zh-CN"/>
        </w:rPr>
        <w:t>-</w:t>
      </w:r>
      <w:r w:rsidR="00E8252B" w:rsidRPr="009060C6">
        <w:rPr>
          <w:highlight w:val="yellow"/>
        </w:rPr>
        <w:t>1.5 cm incision along the midline of the skin below the chin and create bilateral subcutaneous spaces using blunt dissection</w:t>
      </w:r>
      <w:r w:rsidR="00E8252B" w:rsidRPr="009060C6">
        <w:rPr>
          <w:highlight w:val="yellow"/>
          <w:lang w:eastAsia="zh-CN"/>
        </w:rPr>
        <w:t>.</w:t>
      </w:r>
    </w:p>
    <w:p w14:paraId="6E65B338" w14:textId="77777777" w:rsidR="000B7A95" w:rsidRPr="00A62F6B" w:rsidRDefault="000B7A95" w:rsidP="00A62F6B">
      <w:pPr>
        <w:pBdr>
          <w:top w:val="nil"/>
          <w:left w:val="nil"/>
          <w:bottom w:val="nil"/>
          <w:right w:val="nil"/>
          <w:between w:val="nil"/>
        </w:pBdr>
        <w:rPr>
          <w:lang w:eastAsia="zh-CN"/>
        </w:rPr>
      </w:pPr>
    </w:p>
    <w:p w14:paraId="0434D0D7" w14:textId="62FC2CA5" w:rsidR="000B7A95" w:rsidRPr="00A62F6B" w:rsidRDefault="00572050" w:rsidP="00A62F6B">
      <w:pPr>
        <w:pBdr>
          <w:top w:val="nil"/>
          <w:left w:val="nil"/>
          <w:bottom w:val="nil"/>
          <w:right w:val="nil"/>
          <w:between w:val="nil"/>
        </w:pBdr>
        <w:rPr>
          <w:lang w:eastAsia="zh-CN"/>
        </w:rPr>
      </w:pPr>
      <w:r w:rsidRPr="00A62F6B">
        <w:rPr>
          <w:lang w:eastAsia="zh-CN"/>
        </w:rPr>
        <w:t>3.1.2</w:t>
      </w:r>
      <w:r w:rsidR="00731413" w:rsidRPr="00A62F6B">
        <w:rPr>
          <w:lang w:eastAsia="zh-CN"/>
        </w:rPr>
        <w:t xml:space="preserve"> </w:t>
      </w:r>
      <w:bookmarkStart w:id="47" w:name="OLE_LINK87"/>
      <w:r w:rsidR="00D21B8C" w:rsidRPr="00A62F6B">
        <w:rPr>
          <w:lang w:eastAsia="zh-CN"/>
        </w:rPr>
        <w:t xml:space="preserve">Gently retract the </w:t>
      </w:r>
      <w:r w:rsidR="00D21B8C" w:rsidRPr="00A62F6B">
        <w:t>parotid and submandibular glands using blunt instruments to expose the tracheal muscles. Identify the left carotid artery adjacent to the trachea using blunt dissection</w:t>
      </w:r>
      <w:bookmarkEnd w:id="47"/>
      <w:r w:rsidR="00D21B8C" w:rsidRPr="00A62F6B">
        <w:t xml:space="preserve"> (</w:t>
      </w:r>
      <w:r w:rsidR="00D21B8C" w:rsidRPr="00A62F6B">
        <w:rPr>
          <w:b/>
          <w:bCs/>
        </w:rPr>
        <w:t>Figure 3A</w:t>
      </w:r>
      <w:r w:rsidR="00D21B8C" w:rsidRPr="00A62F6B">
        <w:t>).</w:t>
      </w:r>
    </w:p>
    <w:p w14:paraId="6EFC1F24" w14:textId="77777777" w:rsidR="005E07B5" w:rsidRPr="00A62F6B" w:rsidRDefault="005E07B5" w:rsidP="00A62F6B">
      <w:pPr>
        <w:pBdr>
          <w:top w:val="nil"/>
          <w:left w:val="nil"/>
          <w:bottom w:val="nil"/>
          <w:right w:val="nil"/>
          <w:between w:val="nil"/>
        </w:pBdr>
        <w:rPr>
          <w:lang w:eastAsia="zh-CN"/>
        </w:rPr>
      </w:pPr>
    </w:p>
    <w:bookmarkEnd w:id="46"/>
    <w:p w14:paraId="20C180F8" w14:textId="0361DDF2" w:rsidR="000B7A95" w:rsidRPr="00A62F6B" w:rsidRDefault="000B7A95" w:rsidP="00A62F6B">
      <w:pPr>
        <w:pBdr>
          <w:top w:val="nil"/>
          <w:left w:val="nil"/>
          <w:bottom w:val="nil"/>
          <w:right w:val="nil"/>
          <w:between w:val="nil"/>
        </w:pBdr>
        <w:rPr>
          <w:lang w:eastAsia="zh-CN"/>
        </w:rPr>
      </w:pPr>
      <w:r w:rsidRPr="00B137C6">
        <w:rPr>
          <w:highlight w:val="yellow"/>
          <w:lang w:eastAsia="zh-CN"/>
        </w:rPr>
        <w:t>3.</w:t>
      </w:r>
      <w:r w:rsidR="00572050" w:rsidRPr="00B137C6">
        <w:rPr>
          <w:highlight w:val="yellow"/>
          <w:lang w:eastAsia="zh-CN"/>
        </w:rPr>
        <w:t>1.3</w:t>
      </w:r>
      <w:r w:rsidR="00731413" w:rsidRPr="00B137C6">
        <w:rPr>
          <w:highlight w:val="yellow"/>
          <w:lang w:eastAsia="zh-CN"/>
        </w:rPr>
        <w:t xml:space="preserve"> </w:t>
      </w:r>
      <w:r w:rsidR="00D21B8C" w:rsidRPr="00B137C6">
        <w:rPr>
          <w:highlight w:val="yellow"/>
        </w:rPr>
        <w:t>F</w:t>
      </w:r>
      <w:r w:rsidR="00D21B8C" w:rsidRPr="00FF7911">
        <w:rPr>
          <w:highlight w:val="yellow"/>
        </w:rPr>
        <w:t xml:space="preserve">ree </w:t>
      </w:r>
      <w:r w:rsidR="00D21B8C" w:rsidRPr="00FF7911">
        <w:rPr>
          <w:highlight w:val="yellow"/>
          <w:lang w:eastAsia="zh-CN"/>
        </w:rPr>
        <w:t>the</w:t>
      </w:r>
      <w:r w:rsidR="005E07B5" w:rsidRPr="00FF7911">
        <w:rPr>
          <w:highlight w:val="yellow"/>
          <w:lang w:eastAsia="zh-CN"/>
        </w:rPr>
        <w:t xml:space="preserve"> carotid artery from surrounding tissues.</w:t>
      </w:r>
      <w:r w:rsidR="005E07B5" w:rsidRPr="00A62F6B">
        <w:rPr>
          <w:lang w:eastAsia="zh-CN"/>
        </w:rPr>
        <w:t xml:space="preserve"> </w:t>
      </w:r>
      <w:r w:rsidR="00D21B8C" w:rsidRPr="00A62F6B">
        <w:t>Carefully dissect the</w:t>
      </w:r>
      <w:r w:rsidR="005E07B5" w:rsidRPr="00A62F6B">
        <w:rPr>
          <w:lang w:eastAsia="zh-CN"/>
        </w:rPr>
        <w:t xml:space="preserve"> accompanying </w:t>
      </w:r>
      <w:proofErr w:type="spellStart"/>
      <w:r w:rsidR="005E07B5" w:rsidRPr="00A62F6B">
        <w:rPr>
          <w:lang w:eastAsia="zh-CN"/>
        </w:rPr>
        <w:t>vagus</w:t>
      </w:r>
      <w:proofErr w:type="spellEnd"/>
      <w:r w:rsidR="005E07B5" w:rsidRPr="00A62F6B">
        <w:rPr>
          <w:lang w:eastAsia="zh-CN"/>
        </w:rPr>
        <w:t xml:space="preserve"> </w:t>
      </w:r>
      <w:r w:rsidR="005F77B8" w:rsidRPr="00A62F6B">
        <w:rPr>
          <w:lang w:eastAsia="zh-CN"/>
        </w:rPr>
        <w:t>nerve, a distinctive white strand, away</w:t>
      </w:r>
      <w:r w:rsidR="00D21B8C" w:rsidRPr="00A62F6B">
        <w:t xml:space="preserve"> from the arterial wall over a 10 mm segment to expose the bifurcation.</w:t>
      </w:r>
      <w:r w:rsidR="00D21B8C" w:rsidRPr="00A62F6B">
        <w:rPr>
          <w:lang w:eastAsia="zh-CN"/>
        </w:rPr>
        <w:t xml:space="preserve"> </w:t>
      </w:r>
    </w:p>
    <w:p w14:paraId="2B3A1A22" w14:textId="77777777" w:rsidR="00D21B8C" w:rsidRPr="00A62F6B" w:rsidRDefault="00D21B8C" w:rsidP="00A62F6B">
      <w:pPr>
        <w:pBdr>
          <w:top w:val="nil"/>
          <w:left w:val="nil"/>
          <w:bottom w:val="nil"/>
          <w:right w:val="nil"/>
          <w:between w:val="nil"/>
        </w:pBdr>
        <w:rPr>
          <w:lang w:eastAsia="zh-CN"/>
        </w:rPr>
      </w:pPr>
    </w:p>
    <w:p w14:paraId="6B18FCFF" w14:textId="2497C8CA" w:rsidR="00D21B8C" w:rsidRPr="00A62F6B" w:rsidRDefault="000B7A95" w:rsidP="00A62F6B">
      <w:pPr>
        <w:pBdr>
          <w:top w:val="nil"/>
          <w:left w:val="nil"/>
          <w:bottom w:val="nil"/>
          <w:right w:val="nil"/>
          <w:between w:val="nil"/>
        </w:pBdr>
        <w:rPr>
          <w:lang w:eastAsia="zh-CN"/>
        </w:rPr>
      </w:pPr>
      <w:r w:rsidRPr="00A62F6B">
        <w:rPr>
          <w:lang w:eastAsia="zh-CN"/>
        </w:rPr>
        <w:t>N</w:t>
      </w:r>
      <w:r w:rsidR="005F77B8" w:rsidRPr="00A62F6B">
        <w:rPr>
          <w:lang w:eastAsia="zh-CN"/>
        </w:rPr>
        <w:t>OTE</w:t>
      </w:r>
      <w:r w:rsidRPr="00A62F6B">
        <w:rPr>
          <w:lang w:eastAsia="zh-CN"/>
        </w:rPr>
        <w:t xml:space="preserve">: </w:t>
      </w:r>
      <w:r w:rsidR="00D21B8C" w:rsidRPr="00A62F6B">
        <w:t xml:space="preserve">Carefully dissect the </w:t>
      </w:r>
      <w:proofErr w:type="spellStart"/>
      <w:r w:rsidR="00D21B8C" w:rsidRPr="00A62F6B">
        <w:t>vagus</w:t>
      </w:r>
      <w:proofErr w:type="spellEnd"/>
      <w:r w:rsidR="00D21B8C" w:rsidRPr="00A62F6B">
        <w:t xml:space="preserve"> nerve without traction to avoid functional impairment, as it is essential for autonomic regulation.</w:t>
      </w:r>
    </w:p>
    <w:p w14:paraId="624CB7FE" w14:textId="77777777" w:rsidR="000B7A95" w:rsidRPr="00A62F6B" w:rsidRDefault="000B7A95" w:rsidP="00A62F6B">
      <w:pPr>
        <w:pBdr>
          <w:top w:val="nil"/>
          <w:left w:val="nil"/>
          <w:bottom w:val="nil"/>
          <w:right w:val="nil"/>
          <w:between w:val="nil"/>
        </w:pBdr>
        <w:rPr>
          <w:lang w:eastAsia="zh-CN"/>
        </w:rPr>
      </w:pPr>
    </w:p>
    <w:p w14:paraId="591FBD9F" w14:textId="6D0D5351" w:rsidR="000B7A95" w:rsidRPr="00A62F6B" w:rsidRDefault="00572050" w:rsidP="00A62F6B">
      <w:pPr>
        <w:pBdr>
          <w:top w:val="nil"/>
          <w:left w:val="nil"/>
          <w:bottom w:val="nil"/>
          <w:right w:val="nil"/>
          <w:between w:val="nil"/>
        </w:pBdr>
        <w:rPr>
          <w:lang w:eastAsia="zh-CN"/>
        </w:rPr>
      </w:pPr>
      <w:r w:rsidRPr="00A62F6B">
        <w:rPr>
          <w:lang w:eastAsia="zh-CN"/>
        </w:rPr>
        <w:t>3.1.4</w:t>
      </w:r>
      <w:r w:rsidR="00ED253C" w:rsidRPr="00A62F6B">
        <w:rPr>
          <w:lang w:eastAsia="zh-CN"/>
        </w:rPr>
        <w:t xml:space="preserve"> </w:t>
      </w:r>
      <w:r w:rsidR="00D21B8C" w:rsidRPr="00FF7911">
        <w:rPr>
          <w:highlight w:val="yellow"/>
        </w:rPr>
        <w:t>Pass</w:t>
      </w:r>
      <w:r w:rsidR="00D21B8C" w:rsidRPr="00FF7911">
        <w:rPr>
          <w:highlight w:val="yellow"/>
          <w:lang w:eastAsia="zh-CN"/>
        </w:rPr>
        <w:t xml:space="preserve"> t</w:t>
      </w:r>
      <w:r w:rsidR="00E80D21" w:rsidRPr="00FF7911">
        <w:rPr>
          <w:highlight w:val="yellow"/>
          <w:lang w:eastAsia="zh-CN"/>
        </w:rPr>
        <w:t xml:space="preserve">hree saline-soaked, nonabsorbable 6-0 sutures beneath the isolated carotid artery segment and </w:t>
      </w:r>
      <w:r w:rsidR="00D21B8C" w:rsidRPr="00FF7911">
        <w:rPr>
          <w:highlight w:val="yellow"/>
        </w:rPr>
        <w:t xml:space="preserve">position them at </w:t>
      </w:r>
      <w:r w:rsidR="00E80D21" w:rsidRPr="00FF7911">
        <w:rPr>
          <w:highlight w:val="yellow"/>
          <w:lang w:eastAsia="zh-CN"/>
        </w:rPr>
        <w:t>the cranial, caudal</w:t>
      </w:r>
      <w:r w:rsidR="005F77B8" w:rsidRPr="00FF7911">
        <w:rPr>
          <w:highlight w:val="yellow"/>
          <w:lang w:eastAsia="zh-CN"/>
        </w:rPr>
        <w:t>,</w:t>
      </w:r>
      <w:r w:rsidR="00E80D21" w:rsidRPr="00FF7911">
        <w:rPr>
          <w:highlight w:val="yellow"/>
          <w:lang w:eastAsia="zh-CN"/>
        </w:rPr>
        <w:t xml:space="preserve"> and middle locations, respectively</w:t>
      </w:r>
      <w:r w:rsidR="00855263" w:rsidRPr="00A62F6B">
        <w:rPr>
          <w:lang w:eastAsia="zh-CN"/>
        </w:rPr>
        <w:t xml:space="preserve"> </w:t>
      </w:r>
      <w:r w:rsidR="00855263" w:rsidRPr="00A62F6B">
        <w:t>(</w:t>
      </w:r>
      <w:r w:rsidR="00855263" w:rsidRPr="00A62F6B">
        <w:rPr>
          <w:b/>
          <w:bCs/>
        </w:rPr>
        <w:t xml:space="preserve">Figure </w:t>
      </w:r>
      <w:r w:rsidR="00855263" w:rsidRPr="00A62F6B">
        <w:rPr>
          <w:b/>
          <w:bCs/>
          <w:lang w:eastAsia="zh-CN"/>
        </w:rPr>
        <w:t>3B</w:t>
      </w:r>
      <w:r w:rsidR="00855263" w:rsidRPr="00A62F6B">
        <w:t>)</w:t>
      </w:r>
      <w:r w:rsidR="00E80D21" w:rsidRPr="00A62F6B">
        <w:rPr>
          <w:lang w:eastAsia="zh-CN"/>
        </w:rPr>
        <w:t>.</w:t>
      </w:r>
      <w:r w:rsidR="005F77B8" w:rsidRPr="00A62F6B">
        <w:rPr>
          <w:lang w:eastAsia="zh-CN"/>
        </w:rPr>
        <w:t xml:space="preserve"> </w:t>
      </w:r>
      <w:r w:rsidR="00E80D21" w:rsidRPr="00A62F6B">
        <w:rPr>
          <w:lang w:eastAsia="zh-CN"/>
        </w:rPr>
        <w:t>Carefully lift the</w:t>
      </w:r>
      <w:r w:rsidR="000B7A95" w:rsidRPr="00A62F6B">
        <w:rPr>
          <w:lang w:eastAsia="zh-CN"/>
        </w:rPr>
        <w:t xml:space="preserve"> vessel to avoid vascular injury.</w:t>
      </w:r>
    </w:p>
    <w:p w14:paraId="66459A38" w14:textId="77777777" w:rsidR="00E80D21" w:rsidRPr="00A62F6B" w:rsidRDefault="00E80D21" w:rsidP="00A62F6B">
      <w:pPr>
        <w:pBdr>
          <w:top w:val="nil"/>
          <w:left w:val="nil"/>
          <w:bottom w:val="nil"/>
          <w:right w:val="nil"/>
          <w:between w:val="nil"/>
        </w:pBdr>
        <w:rPr>
          <w:lang w:eastAsia="zh-CN"/>
        </w:rPr>
      </w:pPr>
    </w:p>
    <w:p w14:paraId="31BA53E8" w14:textId="14DF7085" w:rsidR="000B7A95" w:rsidRPr="00A62F6B" w:rsidRDefault="00572050" w:rsidP="00A62F6B">
      <w:pPr>
        <w:pBdr>
          <w:top w:val="nil"/>
          <w:left w:val="nil"/>
          <w:bottom w:val="nil"/>
          <w:right w:val="nil"/>
          <w:between w:val="nil"/>
        </w:pBdr>
        <w:rPr>
          <w:lang w:eastAsia="zh-CN"/>
        </w:rPr>
      </w:pPr>
      <w:r w:rsidRPr="00A62F6B">
        <w:rPr>
          <w:lang w:eastAsia="zh-CN"/>
        </w:rPr>
        <w:t>3.1.5</w:t>
      </w:r>
      <w:r w:rsidR="00ED253C" w:rsidRPr="00A62F6B">
        <w:rPr>
          <w:lang w:eastAsia="zh-CN"/>
        </w:rPr>
        <w:t xml:space="preserve"> </w:t>
      </w:r>
      <w:bookmarkStart w:id="48" w:name="OLE_LINK99"/>
      <w:bookmarkStart w:id="49" w:name="OLE_LINK28"/>
      <w:r w:rsidR="000B7A95" w:rsidRPr="00FF7911">
        <w:rPr>
          <w:highlight w:val="yellow"/>
          <w:lang w:eastAsia="zh-CN"/>
        </w:rPr>
        <w:t xml:space="preserve">Place the more anterior suture adjacent to the carotid bifurcation </w:t>
      </w:r>
      <w:r w:rsidR="00FA75B7" w:rsidRPr="00FF7911">
        <w:rPr>
          <w:highlight w:val="yellow"/>
          <w:lang w:eastAsia="zh-CN"/>
        </w:rPr>
        <w:t>and then</w:t>
      </w:r>
      <w:r w:rsidR="000B7A95" w:rsidRPr="00FF7911">
        <w:rPr>
          <w:highlight w:val="yellow"/>
          <w:lang w:eastAsia="zh-CN"/>
        </w:rPr>
        <w:t xml:space="preserve"> securely ligate the vessel with a permanent knot. The caudal suture provides temporary vascular occlusion, while the middle suture forms a loose loop for catheter stabilization post-insertion. </w:t>
      </w:r>
      <w:bookmarkStart w:id="50" w:name="OLE_LINK156"/>
      <w:bookmarkStart w:id="51" w:name="OLE_LINK157"/>
      <w:r w:rsidR="005362C2" w:rsidRPr="00FF7911">
        <w:rPr>
          <w:highlight w:val="yellow"/>
        </w:rPr>
        <w:t>Lift</w:t>
      </w:r>
      <w:r w:rsidR="005362C2" w:rsidRPr="00FF7911">
        <w:rPr>
          <w:highlight w:val="yellow"/>
          <w:lang w:eastAsia="zh-CN"/>
        </w:rPr>
        <w:t xml:space="preserve"> b</w:t>
      </w:r>
      <w:r w:rsidR="000B7A95" w:rsidRPr="00FF7911">
        <w:rPr>
          <w:highlight w:val="yellow"/>
          <w:lang w:eastAsia="zh-CN"/>
        </w:rPr>
        <w:t>oth ends of the sutures with vascular clamps to distend the vessel</w:t>
      </w:r>
      <w:bookmarkEnd w:id="48"/>
      <w:bookmarkEnd w:id="50"/>
      <w:bookmarkEnd w:id="51"/>
      <w:r w:rsidR="00855263" w:rsidRPr="00A62F6B">
        <w:rPr>
          <w:lang w:eastAsia="zh-CN"/>
        </w:rPr>
        <w:t xml:space="preserve"> </w:t>
      </w:r>
      <w:r w:rsidR="00855263" w:rsidRPr="00A62F6B">
        <w:t>(</w:t>
      </w:r>
      <w:r w:rsidR="00855263" w:rsidRPr="00A62F6B">
        <w:rPr>
          <w:b/>
          <w:bCs/>
        </w:rPr>
        <w:t xml:space="preserve">Figure </w:t>
      </w:r>
      <w:r w:rsidR="00855263" w:rsidRPr="00A62F6B">
        <w:rPr>
          <w:b/>
          <w:bCs/>
          <w:lang w:eastAsia="zh-CN"/>
        </w:rPr>
        <w:t>3C</w:t>
      </w:r>
      <w:r w:rsidR="00855263" w:rsidRPr="00A62F6B">
        <w:t>)</w:t>
      </w:r>
      <w:r w:rsidR="000B7A95" w:rsidRPr="00A62F6B">
        <w:rPr>
          <w:lang w:eastAsia="zh-CN"/>
        </w:rPr>
        <w:t>.</w:t>
      </w:r>
      <w:r w:rsidR="005362C2" w:rsidRPr="00A62F6B">
        <w:t xml:space="preserve"> </w:t>
      </w:r>
    </w:p>
    <w:bookmarkEnd w:id="44"/>
    <w:bookmarkEnd w:id="49"/>
    <w:p w14:paraId="7C791062" w14:textId="77777777" w:rsidR="00872754" w:rsidRPr="00A62F6B" w:rsidRDefault="00872754" w:rsidP="00A62F6B">
      <w:pPr>
        <w:pBdr>
          <w:top w:val="nil"/>
          <w:left w:val="nil"/>
          <w:bottom w:val="nil"/>
          <w:right w:val="nil"/>
          <w:between w:val="nil"/>
        </w:pBdr>
        <w:rPr>
          <w:lang w:eastAsia="zh-CN"/>
        </w:rPr>
      </w:pPr>
    </w:p>
    <w:p w14:paraId="5431A846" w14:textId="674F064D" w:rsidR="000B7A95" w:rsidRPr="00A62F6B" w:rsidRDefault="000B7A95" w:rsidP="00A62F6B">
      <w:pPr>
        <w:pBdr>
          <w:top w:val="nil"/>
          <w:left w:val="nil"/>
          <w:bottom w:val="nil"/>
          <w:right w:val="nil"/>
          <w:between w:val="nil"/>
        </w:pBdr>
        <w:rPr>
          <w:lang w:eastAsia="zh-CN"/>
        </w:rPr>
      </w:pPr>
      <w:bookmarkStart w:id="52" w:name="OLE_LINK41"/>
      <w:r w:rsidRPr="00A62F6B">
        <w:rPr>
          <w:lang w:eastAsia="zh-CN"/>
        </w:rPr>
        <w:t>N</w:t>
      </w:r>
      <w:r w:rsidR="005F77B8" w:rsidRPr="00A62F6B">
        <w:rPr>
          <w:lang w:eastAsia="zh-CN"/>
        </w:rPr>
        <w:t>OTE</w:t>
      </w:r>
      <w:r w:rsidRPr="00A62F6B">
        <w:rPr>
          <w:lang w:eastAsia="zh-CN"/>
        </w:rPr>
        <w:t xml:space="preserve">: </w:t>
      </w:r>
      <w:bookmarkStart w:id="53" w:name="OLE_LINK88"/>
      <w:r w:rsidR="00872754" w:rsidRPr="00A62F6B">
        <w:rPr>
          <w:lang w:eastAsia="zh-CN"/>
        </w:rPr>
        <w:t>The bifurcation of the internal and external carotid arteries serves as an important landmark for determining the appropriate insertion length of the implanted catheter.</w:t>
      </w:r>
    </w:p>
    <w:bookmarkEnd w:id="52"/>
    <w:bookmarkEnd w:id="53"/>
    <w:p w14:paraId="60EB7F90" w14:textId="77777777" w:rsidR="00872754" w:rsidRPr="00A62F6B" w:rsidRDefault="00872754" w:rsidP="00A62F6B">
      <w:pPr>
        <w:pBdr>
          <w:top w:val="nil"/>
          <w:left w:val="nil"/>
          <w:bottom w:val="nil"/>
          <w:right w:val="nil"/>
          <w:between w:val="nil"/>
        </w:pBdr>
        <w:rPr>
          <w:lang w:eastAsia="zh-CN"/>
        </w:rPr>
      </w:pPr>
    </w:p>
    <w:p w14:paraId="257AF2E9" w14:textId="75136D8A" w:rsidR="00872754" w:rsidRPr="00A62F6B" w:rsidRDefault="00572050" w:rsidP="00A62F6B">
      <w:pPr>
        <w:pBdr>
          <w:top w:val="nil"/>
          <w:left w:val="nil"/>
          <w:bottom w:val="nil"/>
          <w:right w:val="nil"/>
          <w:between w:val="nil"/>
        </w:pBdr>
        <w:rPr>
          <w:lang w:eastAsia="zh-CN"/>
        </w:rPr>
      </w:pPr>
      <w:r w:rsidRPr="00A62F6B">
        <w:rPr>
          <w:lang w:eastAsia="zh-CN"/>
        </w:rPr>
        <w:t>3.1.6</w:t>
      </w:r>
      <w:r w:rsidR="00ED253C" w:rsidRPr="00A62F6B">
        <w:rPr>
          <w:lang w:eastAsia="zh-CN"/>
        </w:rPr>
        <w:t xml:space="preserve"> </w:t>
      </w:r>
      <w:bookmarkStart w:id="54" w:name="OLE_LINK56"/>
      <w:bookmarkStart w:id="55" w:name="_Hlk212624619"/>
      <w:r w:rsidR="009933F6" w:rsidRPr="00B137C6">
        <w:rPr>
          <w:lang w:eastAsia="zh-CN"/>
        </w:rPr>
        <w:t xml:space="preserve">Bend the tip of a 1 mL syringe needle to about 100° and carefully puncture the arterial wall near the </w:t>
      </w:r>
      <w:r w:rsidR="00530A0C" w:rsidRPr="00B137C6">
        <w:rPr>
          <w:lang w:eastAsia="zh-CN"/>
        </w:rPr>
        <w:t>cranial</w:t>
      </w:r>
      <w:r w:rsidR="009933F6" w:rsidRPr="00B137C6">
        <w:rPr>
          <w:lang w:eastAsia="zh-CN"/>
        </w:rPr>
        <w:t xml:space="preserve"> ligature.</w:t>
      </w:r>
      <w:bookmarkEnd w:id="54"/>
      <w:r w:rsidR="009933F6" w:rsidRPr="00B137C6">
        <w:rPr>
          <w:lang w:eastAsia="zh-CN"/>
        </w:rPr>
        <w:t xml:space="preserve"> </w:t>
      </w:r>
      <w:r w:rsidR="009933F6" w:rsidRPr="00FF7911">
        <w:rPr>
          <w:highlight w:val="yellow"/>
          <w:lang w:eastAsia="zh-CN"/>
        </w:rPr>
        <w:t>Use the needle as a guide to advance the catheter into the artery, gently sliding it along the vessel with catheter-holding forceps</w:t>
      </w:r>
      <w:r w:rsidR="005C1103" w:rsidRPr="00A62F6B">
        <w:rPr>
          <w:lang w:eastAsia="zh-CN"/>
        </w:rPr>
        <w:t xml:space="preserve"> </w:t>
      </w:r>
      <w:bookmarkStart w:id="56" w:name="OLE_LINK77"/>
      <w:r w:rsidR="005C1103" w:rsidRPr="00A62F6B">
        <w:rPr>
          <w:lang w:eastAsia="zh-CN"/>
        </w:rPr>
        <w:t>(</w:t>
      </w:r>
      <w:bookmarkStart w:id="57" w:name="OLE_LINK161"/>
      <w:bookmarkStart w:id="58" w:name="OLE_LINK162"/>
      <w:bookmarkStart w:id="59" w:name="OLE_LINK29"/>
      <w:bookmarkEnd w:id="55"/>
      <w:r w:rsidR="005C1103" w:rsidRPr="00A62F6B">
        <w:rPr>
          <w:b/>
          <w:bCs/>
        </w:rPr>
        <w:t>Supplementary Figure</w:t>
      </w:r>
      <w:bookmarkEnd w:id="57"/>
      <w:bookmarkEnd w:id="58"/>
      <w:r w:rsidR="005C1103" w:rsidRPr="00A62F6B">
        <w:rPr>
          <w:b/>
          <w:bCs/>
        </w:rPr>
        <w:t xml:space="preserve"> </w:t>
      </w:r>
      <w:r w:rsidR="00412B69" w:rsidRPr="00A62F6B">
        <w:rPr>
          <w:b/>
          <w:bCs/>
          <w:lang w:eastAsia="zh-CN"/>
        </w:rPr>
        <w:t>1</w:t>
      </w:r>
      <w:r w:rsidR="005C1103" w:rsidRPr="00A62F6B">
        <w:rPr>
          <w:b/>
          <w:bCs/>
          <w:lang w:eastAsia="zh-CN"/>
        </w:rPr>
        <w:t>B-C</w:t>
      </w:r>
      <w:bookmarkEnd w:id="59"/>
      <w:r w:rsidR="005C1103" w:rsidRPr="00A62F6B">
        <w:rPr>
          <w:lang w:eastAsia="zh-CN"/>
        </w:rPr>
        <w:t>)</w:t>
      </w:r>
      <w:bookmarkEnd w:id="56"/>
      <w:r w:rsidR="00872754" w:rsidRPr="00A62F6B">
        <w:rPr>
          <w:lang w:eastAsia="zh-CN"/>
        </w:rPr>
        <w:t>.</w:t>
      </w:r>
    </w:p>
    <w:p w14:paraId="10765DFA" w14:textId="77777777" w:rsidR="00872754" w:rsidRPr="00A62F6B" w:rsidRDefault="00872754" w:rsidP="00A62F6B">
      <w:pPr>
        <w:pBdr>
          <w:top w:val="nil"/>
          <w:left w:val="nil"/>
          <w:bottom w:val="nil"/>
          <w:right w:val="nil"/>
          <w:between w:val="nil"/>
        </w:pBdr>
        <w:rPr>
          <w:lang w:eastAsia="zh-CN"/>
        </w:rPr>
      </w:pPr>
    </w:p>
    <w:p w14:paraId="751C57D0" w14:textId="064A1256" w:rsidR="00872754" w:rsidRPr="00A62F6B" w:rsidRDefault="00572050" w:rsidP="00A62F6B">
      <w:pPr>
        <w:pBdr>
          <w:top w:val="nil"/>
          <w:left w:val="nil"/>
          <w:bottom w:val="nil"/>
          <w:right w:val="nil"/>
          <w:between w:val="nil"/>
        </w:pBdr>
        <w:rPr>
          <w:lang w:eastAsia="zh-CN"/>
        </w:rPr>
      </w:pPr>
      <w:r w:rsidRPr="00A62F6B">
        <w:rPr>
          <w:lang w:eastAsia="zh-CN"/>
        </w:rPr>
        <w:t>3.1.</w:t>
      </w:r>
      <w:r w:rsidR="00ED253C" w:rsidRPr="00A62F6B">
        <w:rPr>
          <w:lang w:eastAsia="zh-CN"/>
        </w:rPr>
        <w:t xml:space="preserve">7 </w:t>
      </w:r>
      <w:bookmarkStart w:id="60" w:name="_Hlk212624657"/>
      <w:r w:rsidR="000B7A95" w:rsidRPr="009060C6">
        <w:rPr>
          <w:highlight w:val="yellow"/>
          <w:lang w:eastAsia="zh-CN"/>
        </w:rPr>
        <w:t xml:space="preserve">Withdraw the needle using </w:t>
      </w:r>
      <w:r w:rsidR="005F77B8" w:rsidRPr="009060C6">
        <w:rPr>
          <w:highlight w:val="yellow"/>
          <w:lang w:eastAsia="zh-CN"/>
        </w:rPr>
        <w:t xml:space="preserve">a </w:t>
      </w:r>
      <w:r w:rsidR="00ED253C" w:rsidRPr="009060C6">
        <w:rPr>
          <w:highlight w:val="yellow"/>
          <w:lang w:eastAsia="zh-CN"/>
        </w:rPr>
        <w:t>steady</w:t>
      </w:r>
      <w:r w:rsidR="00354074" w:rsidRPr="009060C6">
        <w:rPr>
          <w:highlight w:val="yellow"/>
          <w:lang w:eastAsia="zh-CN"/>
        </w:rPr>
        <w:t xml:space="preserve"> hand</w:t>
      </w:r>
      <w:r w:rsidR="000B7A95" w:rsidRPr="009060C6">
        <w:rPr>
          <w:highlight w:val="yellow"/>
          <w:lang w:eastAsia="zh-CN"/>
        </w:rPr>
        <w:t xml:space="preserve"> and replace it with fine forceps to gently advance the catheter deeper into the vessel.</w:t>
      </w:r>
      <w:r w:rsidR="000B7A95" w:rsidRPr="00A62F6B">
        <w:rPr>
          <w:lang w:eastAsia="zh-CN"/>
        </w:rPr>
        <w:t xml:space="preserve"> </w:t>
      </w:r>
      <w:bookmarkEnd w:id="60"/>
      <w:r w:rsidR="000B7A95" w:rsidRPr="00A62F6B">
        <w:rPr>
          <w:lang w:eastAsia="zh-CN"/>
        </w:rPr>
        <w:t>Monitor the depth markers on the catheter, stop insertion once the predetermined position is reached</w:t>
      </w:r>
      <w:r w:rsidR="0037747C" w:rsidRPr="00A62F6B">
        <w:rPr>
          <w:lang w:eastAsia="zh-CN"/>
        </w:rPr>
        <w:t xml:space="preserve"> (</w:t>
      </w:r>
      <w:r w:rsidR="0037747C" w:rsidRPr="00A62F6B">
        <w:rPr>
          <w:b/>
          <w:bCs/>
        </w:rPr>
        <w:t xml:space="preserve">Supplementary Figure </w:t>
      </w:r>
      <w:r w:rsidR="00412B69" w:rsidRPr="00A62F6B">
        <w:rPr>
          <w:b/>
          <w:bCs/>
          <w:lang w:eastAsia="zh-CN"/>
        </w:rPr>
        <w:t>2</w:t>
      </w:r>
      <w:r w:rsidR="0037747C" w:rsidRPr="00A62F6B">
        <w:rPr>
          <w:b/>
          <w:bCs/>
          <w:lang w:eastAsia="zh-CN"/>
        </w:rPr>
        <w:t>A</w:t>
      </w:r>
      <w:r w:rsidR="00FF4114" w:rsidRPr="00A62F6B">
        <w:rPr>
          <w:b/>
          <w:bCs/>
          <w:lang w:eastAsia="zh-CN"/>
        </w:rPr>
        <w:t xml:space="preserve"> </w:t>
      </w:r>
      <w:r w:rsidR="00FF4114" w:rsidRPr="00A62F6B">
        <w:rPr>
          <w:lang w:eastAsia="zh-CN"/>
        </w:rPr>
        <w:t>and</w:t>
      </w:r>
      <w:r w:rsidR="00FF4114" w:rsidRPr="00A62F6B">
        <w:rPr>
          <w:b/>
          <w:bCs/>
          <w:lang w:eastAsia="zh-CN"/>
        </w:rPr>
        <w:t xml:space="preserve"> </w:t>
      </w:r>
      <w:r w:rsidR="005F77B8" w:rsidRPr="00A62F6B">
        <w:rPr>
          <w:b/>
          <w:bCs/>
        </w:rPr>
        <w:t xml:space="preserve">Supplementary Figure </w:t>
      </w:r>
      <w:r w:rsidR="00412B69" w:rsidRPr="00A62F6B">
        <w:rPr>
          <w:b/>
          <w:bCs/>
          <w:lang w:eastAsia="zh-CN"/>
        </w:rPr>
        <w:t>2</w:t>
      </w:r>
      <w:r w:rsidR="00D160CE" w:rsidRPr="00A62F6B">
        <w:rPr>
          <w:b/>
          <w:bCs/>
          <w:lang w:eastAsia="zh-CN"/>
        </w:rPr>
        <w:t>B</w:t>
      </w:r>
      <w:r w:rsidR="0037747C" w:rsidRPr="00A62F6B">
        <w:rPr>
          <w:lang w:eastAsia="zh-CN"/>
        </w:rPr>
        <w:t>)</w:t>
      </w:r>
      <w:r w:rsidR="000B7A95" w:rsidRPr="00A62F6B">
        <w:rPr>
          <w:lang w:eastAsia="zh-CN"/>
        </w:rPr>
        <w:t xml:space="preserve">. </w:t>
      </w:r>
      <w:bookmarkStart w:id="61" w:name="_Hlk212624709"/>
      <w:r w:rsidR="000B7A95" w:rsidRPr="009060C6">
        <w:rPr>
          <w:highlight w:val="yellow"/>
          <w:lang w:eastAsia="zh-CN"/>
        </w:rPr>
        <w:t>Tighten the middle suture to secure the catheter in place.</w:t>
      </w:r>
      <w:r w:rsidR="00872754" w:rsidRPr="009060C6">
        <w:rPr>
          <w:highlight w:val="yellow"/>
          <w:lang w:eastAsia="zh-CN"/>
        </w:rPr>
        <w:t xml:space="preserve"> </w:t>
      </w:r>
      <w:r w:rsidR="000B7A95" w:rsidRPr="009060C6">
        <w:rPr>
          <w:highlight w:val="yellow"/>
          <w:lang w:eastAsia="zh-CN"/>
        </w:rPr>
        <w:t>Firmly tie the distal suture for additional fixation. Loop the proximal suture around the external portion of the catheter and ligate it to prevent dislodgement. Cut the ends of sutures as short as possible</w:t>
      </w:r>
      <w:r w:rsidR="00855263" w:rsidRPr="00A62F6B">
        <w:rPr>
          <w:lang w:eastAsia="zh-CN"/>
        </w:rPr>
        <w:t xml:space="preserve"> </w:t>
      </w:r>
      <w:bookmarkEnd w:id="61"/>
      <w:r w:rsidR="00855263" w:rsidRPr="00A62F6B">
        <w:t>(</w:t>
      </w:r>
      <w:r w:rsidR="00855263" w:rsidRPr="00A62F6B">
        <w:rPr>
          <w:b/>
          <w:bCs/>
        </w:rPr>
        <w:t xml:space="preserve">Figure </w:t>
      </w:r>
      <w:r w:rsidR="00855263" w:rsidRPr="00A62F6B">
        <w:rPr>
          <w:b/>
          <w:bCs/>
          <w:lang w:eastAsia="zh-CN"/>
        </w:rPr>
        <w:t>3D</w:t>
      </w:r>
      <w:r w:rsidR="00855263" w:rsidRPr="00A62F6B">
        <w:t>)</w:t>
      </w:r>
      <w:r w:rsidR="000B7A95" w:rsidRPr="00A62F6B">
        <w:rPr>
          <w:lang w:eastAsia="zh-CN"/>
        </w:rPr>
        <w:t>.</w:t>
      </w:r>
    </w:p>
    <w:p w14:paraId="0F6CEAB7" w14:textId="77777777" w:rsidR="00775765" w:rsidRPr="00A62F6B" w:rsidRDefault="00775765" w:rsidP="00A62F6B">
      <w:pPr>
        <w:pBdr>
          <w:top w:val="nil"/>
          <w:left w:val="nil"/>
          <w:bottom w:val="nil"/>
          <w:right w:val="nil"/>
          <w:between w:val="nil"/>
        </w:pBdr>
        <w:rPr>
          <w:lang w:eastAsia="zh-CN"/>
        </w:rPr>
      </w:pPr>
    </w:p>
    <w:p w14:paraId="511F839A" w14:textId="116F930A" w:rsidR="00ED253C" w:rsidRPr="00A62F6B" w:rsidRDefault="00F97F52" w:rsidP="00A62F6B">
      <w:pPr>
        <w:pBdr>
          <w:top w:val="nil"/>
          <w:left w:val="nil"/>
          <w:bottom w:val="nil"/>
          <w:right w:val="nil"/>
          <w:between w:val="nil"/>
        </w:pBdr>
      </w:pPr>
      <w:r w:rsidRPr="00A62F6B">
        <w:rPr>
          <w:lang w:eastAsia="zh-CN"/>
        </w:rPr>
        <w:t xml:space="preserve">3.1.8 </w:t>
      </w:r>
      <w:r w:rsidR="000B7597" w:rsidRPr="00A62F6B">
        <w:t xml:space="preserve">Confirm catheter depth using the marker and ensure it reaches the aortic arch. Check for blood leakage or bubbling at the puncture site or around the catheter. Apply corrective action immediately if leakage occurs. Gently tug </w:t>
      </w:r>
      <w:r w:rsidRPr="00A62F6B">
        <w:t>on the catheter to ensure it remains securely in place</w:t>
      </w:r>
      <w:r w:rsidR="000B7597" w:rsidRPr="00A62F6B">
        <w:t xml:space="preserve"> by sutures or adhesive.</w:t>
      </w:r>
    </w:p>
    <w:p w14:paraId="6801A09E" w14:textId="77777777" w:rsidR="000B7597" w:rsidRPr="00A62F6B" w:rsidRDefault="000B7597" w:rsidP="00A62F6B">
      <w:pPr>
        <w:pBdr>
          <w:top w:val="nil"/>
          <w:left w:val="nil"/>
          <w:bottom w:val="nil"/>
          <w:right w:val="nil"/>
          <w:between w:val="nil"/>
        </w:pBdr>
        <w:rPr>
          <w:lang w:eastAsia="zh-CN"/>
        </w:rPr>
      </w:pPr>
    </w:p>
    <w:p w14:paraId="25B6D17B" w14:textId="38E33879" w:rsidR="00872754" w:rsidRPr="00A62F6B" w:rsidRDefault="00572050" w:rsidP="00A62F6B">
      <w:pPr>
        <w:pBdr>
          <w:top w:val="nil"/>
          <w:left w:val="nil"/>
          <w:bottom w:val="nil"/>
          <w:right w:val="nil"/>
          <w:between w:val="nil"/>
        </w:pBdr>
        <w:rPr>
          <w:lang w:eastAsia="zh-CN"/>
        </w:rPr>
      </w:pPr>
      <w:bookmarkStart w:id="62" w:name="OLE_LINK85"/>
      <w:r w:rsidRPr="00A62F6B">
        <w:rPr>
          <w:lang w:eastAsia="zh-CN"/>
        </w:rPr>
        <w:t>3.1.</w:t>
      </w:r>
      <w:r w:rsidR="00F97F52" w:rsidRPr="00A62F6B">
        <w:rPr>
          <w:lang w:eastAsia="zh-CN"/>
        </w:rPr>
        <w:t>9</w:t>
      </w:r>
      <w:r w:rsidR="00ED253C" w:rsidRPr="00A62F6B">
        <w:rPr>
          <w:lang w:eastAsia="zh-CN"/>
        </w:rPr>
        <w:t xml:space="preserve"> </w:t>
      </w:r>
      <w:bookmarkStart w:id="63" w:name="_Hlk212624759"/>
      <w:r w:rsidR="000B7A95" w:rsidRPr="009060C6">
        <w:rPr>
          <w:highlight w:val="yellow"/>
          <w:lang w:eastAsia="zh-CN"/>
        </w:rPr>
        <w:t>Using blunt forceps,</w:t>
      </w:r>
      <w:r w:rsidR="00853220" w:rsidRPr="009060C6">
        <w:rPr>
          <w:highlight w:val="yellow"/>
          <w:lang w:eastAsia="zh-CN"/>
        </w:rPr>
        <w:t xml:space="preserve"> create</w:t>
      </w:r>
      <w:r w:rsidR="000B7A95" w:rsidRPr="009060C6">
        <w:rPr>
          <w:highlight w:val="yellow"/>
          <w:lang w:eastAsia="zh-CN"/>
        </w:rPr>
        <w:t xml:space="preserve"> a subcutaneous pocket from the incision toward the left abdominal flank. </w:t>
      </w:r>
      <w:r w:rsidR="00872754" w:rsidRPr="009060C6">
        <w:rPr>
          <w:highlight w:val="yellow"/>
          <w:lang w:eastAsia="zh-CN"/>
        </w:rPr>
        <w:t xml:space="preserve">Inject 200 </w:t>
      </w:r>
      <w:proofErr w:type="spellStart"/>
      <w:r w:rsidR="00872754" w:rsidRPr="009060C6">
        <w:rPr>
          <w:highlight w:val="yellow"/>
          <w:lang w:eastAsia="zh-CN"/>
        </w:rPr>
        <w:t>μL</w:t>
      </w:r>
      <w:proofErr w:type="spellEnd"/>
      <w:r w:rsidR="00872754" w:rsidRPr="009060C6">
        <w:rPr>
          <w:highlight w:val="yellow"/>
          <w:lang w:eastAsia="zh-CN"/>
        </w:rPr>
        <w:t xml:space="preserve"> of pre-warmed (37</w:t>
      </w:r>
      <w:r w:rsidR="00FA75B7" w:rsidRPr="009060C6">
        <w:rPr>
          <w:highlight w:val="yellow"/>
          <w:lang w:eastAsia="zh-CN"/>
        </w:rPr>
        <w:t xml:space="preserve"> </w:t>
      </w:r>
      <w:r w:rsidR="00872754" w:rsidRPr="009060C6">
        <w:rPr>
          <w:highlight w:val="yellow"/>
          <w:lang w:eastAsia="zh-CN"/>
        </w:rPr>
        <w:t>°C) saline to expand the space, then insert the telemetry transmitter into the pocket and position it subcutaneously in the left abdominal region</w:t>
      </w:r>
      <w:r w:rsidR="00855263" w:rsidRPr="00A62F6B">
        <w:rPr>
          <w:lang w:eastAsia="zh-CN"/>
        </w:rPr>
        <w:t xml:space="preserve"> </w:t>
      </w:r>
      <w:bookmarkEnd w:id="63"/>
      <w:r w:rsidR="00855263" w:rsidRPr="00A62F6B">
        <w:t>(</w:t>
      </w:r>
      <w:r w:rsidR="00855263" w:rsidRPr="00A62F6B">
        <w:rPr>
          <w:b/>
          <w:bCs/>
        </w:rPr>
        <w:t xml:space="preserve">Figure </w:t>
      </w:r>
      <w:r w:rsidR="00855263" w:rsidRPr="00A62F6B">
        <w:rPr>
          <w:b/>
          <w:bCs/>
          <w:lang w:eastAsia="zh-CN"/>
        </w:rPr>
        <w:t>4A-C</w:t>
      </w:r>
      <w:r w:rsidR="00855263" w:rsidRPr="00A62F6B">
        <w:t>)</w:t>
      </w:r>
      <w:r w:rsidR="00872754" w:rsidRPr="00A62F6B">
        <w:rPr>
          <w:lang w:eastAsia="zh-CN"/>
        </w:rPr>
        <w:t>.</w:t>
      </w:r>
    </w:p>
    <w:bookmarkEnd w:id="62"/>
    <w:p w14:paraId="1F88FE67" w14:textId="77777777" w:rsidR="007D77AB" w:rsidRPr="00A62F6B" w:rsidRDefault="007D77AB" w:rsidP="00A62F6B">
      <w:pPr>
        <w:pBdr>
          <w:top w:val="nil"/>
          <w:left w:val="nil"/>
          <w:bottom w:val="nil"/>
          <w:right w:val="nil"/>
          <w:between w:val="nil"/>
        </w:pBdr>
        <w:rPr>
          <w:lang w:eastAsia="zh-CN"/>
        </w:rPr>
      </w:pPr>
    </w:p>
    <w:p w14:paraId="77285676" w14:textId="64C01568" w:rsidR="00E9504E" w:rsidRPr="00A62F6B" w:rsidRDefault="00572050" w:rsidP="00A62F6B">
      <w:pPr>
        <w:pBdr>
          <w:top w:val="nil"/>
          <w:left w:val="nil"/>
          <w:bottom w:val="nil"/>
          <w:right w:val="nil"/>
          <w:between w:val="nil"/>
        </w:pBdr>
        <w:rPr>
          <w:lang w:eastAsia="zh-CN"/>
        </w:rPr>
      </w:pPr>
      <w:bookmarkStart w:id="64" w:name="OLE_LINK120"/>
      <w:bookmarkStart w:id="65" w:name="OLE_LINK121"/>
      <w:r w:rsidRPr="00A62F6B">
        <w:rPr>
          <w:lang w:eastAsia="zh-CN"/>
        </w:rPr>
        <w:t>3.1.</w:t>
      </w:r>
      <w:bookmarkEnd w:id="64"/>
      <w:bookmarkEnd w:id="65"/>
      <w:r w:rsidR="00F97F52" w:rsidRPr="00A62F6B">
        <w:rPr>
          <w:lang w:eastAsia="zh-CN"/>
        </w:rPr>
        <w:t>10</w:t>
      </w:r>
      <w:r w:rsidR="00AC5050" w:rsidRPr="00A62F6B">
        <w:rPr>
          <w:lang w:eastAsia="zh-CN"/>
        </w:rPr>
        <w:t xml:space="preserve"> </w:t>
      </w:r>
      <w:r w:rsidR="009112D9" w:rsidRPr="00A62F6B">
        <w:rPr>
          <w:lang w:eastAsia="zh-CN"/>
        </w:rPr>
        <w:t>Optional: Perform this step when using implants with ECG leads (HD-X11).</w:t>
      </w:r>
      <w:r w:rsidR="00F97F52" w:rsidRPr="00A62F6B">
        <w:rPr>
          <w:lang w:eastAsia="zh-CN"/>
        </w:rPr>
        <w:t xml:space="preserve"> </w:t>
      </w:r>
      <w:bookmarkStart w:id="66" w:name="_Hlk212624794"/>
      <w:r w:rsidR="000B7A95" w:rsidRPr="009060C6">
        <w:rPr>
          <w:highlight w:val="yellow"/>
          <w:lang w:eastAsia="zh-CN"/>
        </w:rPr>
        <w:t xml:space="preserve">Position the colorless ECG lead wire subcutaneously over the right pectoral muscle and secure the red lead wire in the left lower abdominal subcutaneous space. </w:t>
      </w:r>
      <w:bookmarkStart w:id="67" w:name="OLE_LINK47"/>
      <w:r w:rsidR="000B7A95" w:rsidRPr="009060C6">
        <w:rPr>
          <w:highlight w:val="yellow"/>
          <w:lang w:eastAsia="zh-CN"/>
        </w:rPr>
        <w:t xml:space="preserve">Close the incision </w:t>
      </w:r>
      <w:r w:rsidR="007D77AB" w:rsidRPr="009060C6">
        <w:rPr>
          <w:highlight w:val="yellow"/>
          <w:lang w:eastAsia="zh-CN"/>
        </w:rPr>
        <w:t>with</w:t>
      </w:r>
      <w:r w:rsidR="000B7A95" w:rsidRPr="009060C6">
        <w:rPr>
          <w:highlight w:val="yellow"/>
          <w:lang w:eastAsia="zh-CN"/>
        </w:rPr>
        <w:t xml:space="preserve"> interrupted sutures to prevent wound dehiscence</w:t>
      </w:r>
      <w:bookmarkEnd w:id="66"/>
      <w:bookmarkEnd w:id="67"/>
      <w:r w:rsidR="00855263" w:rsidRPr="00A62F6B">
        <w:rPr>
          <w:lang w:eastAsia="zh-CN"/>
        </w:rPr>
        <w:t xml:space="preserve"> </w:t>
      </w:r>
      <w:r w:rsidR="00855263" w:rsidRPr="00A62F6B">
        <w:t>(</w:t>
      </w:r>
      <w:r w:rsidR="00855263" w:rsidRPr="00A62F6B">
        <w:rPr>
          <w:b/>
          <w:bCs/>
        </w:rPr>
        <w:t xml:space="preserve">Figure </w:t>
      </w:r>
      <w:r w:rsidR="00855263" w:rsidRPr="00A62F6B">
        <w:rPr>
          <w:b/>
          <w:bCs/>
          <w:lang w:eastAsia="zh-CN"/>
        </w:rPr>
        <w:t>4D-E</w:t>
      </w:r>
      <w:r w:rsidR="00855263" w:rsidRPr="00A62F6B">
        <w:t>)</w:t>
      </w:r>
      <w:r w:rsidR="000B7A95" w:rsidRPr="00A62F6B">
        <w:rPr>
          <w:lang w:eastAsia="zh-CN"/>
        </w:rPr>
        <w:t>.</w:t>
      </w:r>
    </w:p>
    <w:p w14:paraId="6C327768" w14:textId="5490ED4B" w:rsidR="00E9504E" w:rsidRPr="00A62F6B" w:rsidRDefault="00E9504E" w:rsidP="00A62F6B">
      <w:pPr>
        <w:pBdr>
          <w:top w:val="nil"/>
          <w:left w:val="nil"/>
          <w:bottom w:val="nil"/>
          <w:right w:val="nil"/>
          <w:between w:val="nil"/>
        </w:pBdr>
        <w:rPr>
          <w:lang w:eastAsia="zh-CN"/>
        </w:rPr>
      </w:pPr>
    </w:p>
    <w:p w14:paraId="10D6E18C" w14:textId="77777777" w:rsidR="00F97F52" w:rsidRPr="00A62F6B" w:rsidRDefault="00833BE1" w:rsidP="00A62F6B">
      <w:pPr>
        <w:pBdr>
          <w:top w:val="nil"/>
          <w:left w:val="nil"/>
          <w:bottom w:val="nil"/>
          <w:right w:val="nil"/>
          <w:between w:val="nil"/>
        </w:pBdr>
        <w:rPr>
          <w:lang w:eastAsia="zh-CN"/>
        </w:rPr>
      </w:pPr>
      <w:r w:rsidRPr="00A62F6B">
        <w:rPr>
          <w:lang w:eastAsia="zh-CN"/>
        </w:rPr>
        <w:t>N</w:t>
      </w:r>
      <w:r w:rsidR="00F97F52" w:rsidRPr="00A62F6B">
        <w:rPr>
          <w:lang w:eastAsia="zh-CN"/>
        </w:rPr>
        <w:t>OTE</w:t>
      </w:r>
      <w:r w:rsidRPr="00A62F6B">
        <w:rPr>
          <w:lang w:eastAsia="zh-CN"/>
        </w:rPr>
        <w:t>: The procedure shown was performed in a euthanized animal. All survival surgeries were conducted under strict aseptic conditions with sterile draping to ensure animal welfare and experimental success.</w:t>
      </w:r>
    </w:p>
    <w:p w14:paraId="47DD5838" w14:textId="77777777" w:rsidR="00F97F52" w:rsidRPr="00A62F6B" w:rsidRDefault="00F97F52" w:rsidP="00A62F6B">
      <w:pPr>
        <w:pBdr>
          <w:top w:val="nil"/>
          <w:left w:val="nil"/>
          <w:bottom w:val="nil"/>
          <w:right w:val="nil"/>
          <w:between w:val="nil"/>
        </w:pBdr>
        <w:rPr>
          <w:lang w:eastAsia="zh-CN"/>
        </w:rPr>
      </w:pPr>
    </w:p>
    <w:p w14:paraId="1672BCD3" w14:textId="024C3D9A" w:rsidR="00775765" w:rsidRPr="00A62F6B" w:rsidRDefault="00F97F52" w:rsidP="00A62F6B">
      <w:pPr>
        <w:pBdr>
          <w:top w:val="nil"/>
          <w:left w:val="nil"/>
          <w:bottom w:val="nil"/>
          <w:right w:val="nil"/>
          <w:between w:val="nil"/>
        </w:pBdr>
        <w:rPr>
          <w:lang w:eastAsia="zh-CN"/>
        </w:rPr>
      </w:pPr>
      <w:r w:rsidRPr="00A62F6B">
        <w:rPr>
          <w:lang w:eastAsia="zh-CN"/>
        </w:rPr>
        <w:t xml:space="preserve">3.1.11 </w:t>
      </w:r>
      <w:bookmarkStart w:id="68" w:name="OLE_LINK89"/>
      <w:r w:rsidR="000B7597" w:rsidRPr="00A62F6B">
        <w:rPr>
          <w:lang w:eastAsia="zh-CN"/>
        </w:rPr>
        <w:t>Keep the closed incision clean and apposed. Check for active subcutaneous bleeding, such as rap</w:t>
      </w:r>
      <w:r w:rsidR="007E5897" w:rsidRPr="00A62F6B">
        <w:rPr>
          <w:lang w:eastAsia="zh-CN"/>
        </w:rPr>
        <w:t>id swelling, hematoma formation</w:t>
      </w:r>
      <w:r w:rsidRPr="00A62F6B">
        <w:rPr>
          <w:lang w:eastAsia="zh-CN"/>
        </w:rPr>
        <w:t>,</w:t>
      </w:r>
      <w:r w:rsidR="000B7597" w:rsidRPr="00A62F6B">
        <w:rPr>
          <w:lang w:eastAsia="zh-CN"/>
        </w:rPr>
        <w:t xml:space="preserve"> or blood seeping through the suture line.</w:t>
      </w:r>
    </w:p>
    <w:bookmarkEnd w:id="42"/>
    <w:bookmarkEnd w:id="43"/>
    <w:bookmarkEnd w:id="68"/>
    <w:p w14:paraId="0FD08678" w14:textId="77777777" w:rsidR="000B7597" w:rsidRPr="00A62F6B" w:rsidRDefault="000B7597" w:rsidP="00A62F6B">
      <w:pPr>
        <w:pBdr>
          <w:top w:val="nil"/>
          <w:left w:val="nil"/>
          <w:bottom w:val="nil"/>
          <w:right w:val="nil"/>
          <w:between w:val="nil"/>
        </w:pBdr>
        <w:rPr>
          <w:lang w:eastAsia="zh-CN"/>
        </w:rPr>
      </w:pPr>
    </w:p>
    <w:p w14:paraId="15F35339" w14:textId="3B86BCBB" w:rsidR="006C2D04" w:rsidRPr="00A62F6B" w:rsidRDefault="00AC5050" w:rsidP="00A62F6B">
      <w:pPr>
        <w:pBdr>
          <w:top w:val="nil"/>
          <w:left w:val="nil"/>
          <w:bottom w:val="nil"/>
          <w:right w:val="nil"/>
          <w:between w:val="nil"/>
        </w:pBdr>
        <w:rPr>
          <w:lang w:eastAsia="zh-CN"/>
        </w:rPr>
      </w:pPr>
      <w:bookmarkStart w:id="69" w:name="_Hlk212625336"/>
      <w:r w:rsidRPr="009060C6">
        <w:rPr>
          <w:highlight w:val="yellow"/>
          <w:lang w:eastAsia="zh-CN"/>
        </w:rPr>
        <w:t>3.2</w:t>
      </w:r>
      <w:bookmarkStart w:id="70" w:name="_Hlk209902096"/>
      <w:r w:rsidRPr="009060C6">
        <w:rPr>
          <w:highlight w:val="yellow"/>
          <w:lang w:eastAsia="zh-CN"/>
        </w:rPr>
        <w:t xml:space="preserve"> </w:t>
      </w:r>
      <w:r w:rsidR="00752F18" w:rsidRPr="009060C6">
        <w:rPr>
          <w:highlight w:val="yellow"/>
          <w:lang w:eastAsia="zh-CN"/>
        </w:rPr>
        <w:t xml:space="preserve">Abdominal </w:t>
      </w:r>
      <w:r w:rsidR="00F97F52" w:rsidRPr="009060C6">
        <w:rPr>
          <w:highlight w:val="yellow"/>
          <w:lang w:eastAsia="zh-CN"/>
        </w:rPr>
        <w:t>a</w:t>
      </w:r>
      <w:r w:rsidR="00752F18" w:rsidRPr="009060C6">
        <w:rPr>
          <w:highlight w:val="yellow"/>
          <w:lang w:eastAsia="zh-CN"/>
        </w:rPr>
        <w:t xml:space="preserve">orta </w:t>
      </w:r>
      <w:r w:rsidR="00F97F52" w:rsidRPr="009060C6">
        <w:rPr>
          <w:highlight w:val="yellow"/>
          <w:lang w:eastAsia="zh-CN"/>
        </w:rPr>
        <w:t>i</w:t>
      </w:r>
      <w:r w:rsidR="00752F18" w:rsidRPr="009060C6">
        <w:rPr>
          <w:highlight w:val="yellow"/>
          <w:lang w:eastAsia="zh-CN"/>
        </w:rPr>
        <w:t>mplantation</w:t>
      </w:r>
      <w:bookmarkEnd w:id="70"/>
      <w:r w:rsidR="00752F18" w:rsidRPr="00A62F6B">
        <w:rPr>
          <w:lang w:eastAsia="zh-CN"/>
        </w:rPr>
        <w:t xml:space="preserve"> </w:t>
      </w:r>
    </w:p>
    <w:p w14:paraId="4D164A1B" w14:textId="77777777" w:rsidR="00752F18" w:rsidRPr="00A62F6B" w:rsidRDefault="00752F18" w:rsidP="00A62F6B">
      <w:pPr>
        <w:pBdr>
          <w:top w:val="nil"/>
          <w:left w:val="nil"/>
          <w:bottom w:val="nil"/>
          <w:right w:val="nil"/>
          <w:between w:val="nil"/>
        </w:pBdr>
        <w:rPr>
          <w:lang w:eastAsia="zh-CN"/>
        </w:rPr>
      </w:pPr>
    </w:p>
    <w:p w14:paraId="1BED1E29" w14:textId="7735DD13" w:rsidR="00752F18" w:rsidRPr="00A62F6B" w:rsidRDefault="00572050" w:rsidP="00A62F6B">
      <w:pPr>
        <w:pBdr>
          <w:top w:val="nil"/>
          <w:left w:val="nil"/>
          <w:bottom w:val="nil"/>
          <w:right w:val="nil"/>
          <w:between w:val="nil"/>
        </w:pBdr>
        <w:rPr>
          <w:lang w:eastAsia="zh-CN"/>
        </w:rPr>
      </w:pPr>
      <w:r w:rsidRPr="009060C6">
        <w:rPr>
          <w:highlight w:val="yellow"/>
          <w:lang w:eastAsia="zh-CN"/>
        </w:rPr>
        <w:t>3.2.</w:t>
      </w:r>
      <w:r w:rsidR="00AC5050" w:rsidRPr="009060C6">
        <w:rPr>
          <w:highlight w:val="yellow"/>
          <w:lang w:eastAsia="zh-CN"/>
        </w:rPr>
        <w:t xml:space="preserve">1 </w:t>
      </w:r>
      <w:r w:rsidR="00752F18" w:rsidRPr="009060C6">
        <w:rPr>
          <w:highlight w:val="yellow"/>
          <w:lang w:eastAsia="zh-CN"/>
        </w:rPr>
        <w:t>Position the animal in supine orientation with the head directed away from the surgeon.</w:t>
      </w:r>
      <w:r w:rsidR="00752F18" w:rsidRPr="00A62F6B">
        <w:rPr>
          <w:lang w:eastAsia="zh-CN"/>
        </w:rPr>
        <w:t xml:space="preserve"> </w:t>
      </w:r>
    </w:p>
    <w:p w14:paraId="4DF7FCD9" w14:textId="77777777" w:rsidR="00F71158" w:rsidRPr="00A62F6B" w:rsidRDefault="00F71158" w:rsidP="00A62F6B">
      <w:pPr>
        <w:pBdr>
          <w:top w:val="nil"/>
          <w:left w:val="nil"/>
          <w:bottom w:val="nil"/>
          <w:right w:val="nil"/>
          <w:between w:val="nil"/>
        </w:pBdr>
        <w:rPr>
          <w:lang w:eastAsia="zh-CN"/>
        </w:rPr>
      </w:pPr>
    </w:p>
    <w:p w14:paraId="60D1CDCA" w14:textId="55D0FDA4" w:rsidR="00F71158" w:rsidRPr="00A62F6B" w:rsidRDefault="00572050" w:rsidP="00A62F6B">
      <w:pPr>
        <w:pBdr>
          <w:top w:val="nil"/>
          <w:left w:val="nil"/>
          <w:bottom w:val="nil"/>
          <w:right w:val="nil"/>
          <w:between w:val="nil"/>
        </w:pBdr>
        <w:rPr>
          <w:lang w:eastAsia="zh-CN"/>
        </w:rPr>
      </w:pPr>
      <w:r w:rsidRPr="009060C6">
        <w:rPr>
          <w:highlight w:val="yellow"/>
          <w:lang w:eastAsia="zh-CN"/>
        </w:rPr>
        <w:t>3.2.2</w:t>
      </w:r>
      <w:r w:rsidR="00AC5050" w:rsidRPr="009060C6">
        <w:rPr>
          <w:highlight w:val="yellow"/>
          <w:lang w:eastAsia="zh-CN"/>
        </w:rPr>
        <w:t xml:space="preserve"> </w:t>
      </w:r>
      <w:r w:rsidR="00F71158" w:rsidRPr="009060C6">
        <w:rPr>
          <w:highlight w:val="yellow"/>
          <w:lang w:eastAsia="zh-CN"/>
        </w:rPr>
        <w:t>Make a 3</w:t>
      </w:r>
      <w:r w:rsidR="00FA75B7" w:rsidRPr="009060C6">
        <w:rPr>
          <w:highlight w:val="yellow"/>
          <w:lang w:eastAsia="zh-CN"/>
        </w:rPr>
        <w:t>-</w:t>
      </w:r>
      <w:r w:rsidR="00F71158" w:rsidRPr="009060C6">
        <w:rPr>
          <w:highlight w:val="yellow"/>
          <w:lang w:eastAsia="zh-CN"/>
        </w:rPr>
        <w:t>4 cm midline abdominal skin incision, followed by blunt dissection between the skin and abdominal wall.</w:t>
      </w:r>
    </w:p>
    <w:p w14:paraId="3A2D1C2A" w14:textId="77777777" w:rsidR="00F71158" w:rsidRPr="00A62F6B" w:rsidRDefault="00F71158" w:rsidP="00A62F6B">
      <w:pPr>
        <w:pBdr>
          <w:top w:val="nil"/>
          <w:left w:val="nil"/>
          <w:bottom w:val="nil"/>
          <w:right w:val="nil"/>
          <w:between w:val="nil"/>
        </w:pBdr>
        <w:rPr>
          <w:lang w:eastAsia="zh-CN"/>
        </w:rPr>
      </w:pPr>
    </w:p>
    <w:p w14:paraId="276E2801" w14:textId="0C982507" w:rsidR="00752F18" w:rsidRPr="00A62F6B" w:rsidRDefault="00572050" w:rsidP="00A62F6B">
      <w:pPr>
        <w:pBdr>
          <w:top w:val="nil"/>
          <w:left w:val="nil"/>
          <w:bottom w:val="nil"/>
          <w:right w:val="nil"/>
          <w:between w:val="nil"/>
        </w:pBdr>
        <w:rPr>
          <w:lang w:eastAsia="zh-CN"/>
        </w:rPr>
      </w:pPr>
      <w:r w:rsidRPr="00A62F6B">
        <w:rPr>
          <w:lang w:eastAsia="zh-CN"/>
        </w:rPr>
        <w:t>3.2.3</w:t>
      </w:r>
      <w:r w:rsidR="00AC5050" w:rsidRPr="00A62F6B">
        <w:rPr>
          <w:lang w:eastAsia="zh-CN"/>
        </w:rPr>
        <w:t xml:space="preserve"> </w:t>
      </w:r>
      <w:r w:rsidR="00F71158" w:rsidRPr="00A62F6B">
        <w:rPr>
          <w:lang w:eastAsia="zh-CN"/>
        </w:rPr>
        <w:t xml:space="preserve">Incise the </w:t>
      </w:r>
      <w:proofErr w:type="spellStart"/>
      <w:r w:rsidR="00F71158" w:rsidRPr="00A62F6B">
        <w:rPr>
          <w:lang w:eastAsia="zh-CN"/>
        </w:rPr>
        <w:t>linea</w:t>
      </w:r>
      <w:proofErr w:type="spellEnd"/>
      <w:r w:rsidR="00F71158" w:rsidRPr="00A62F6B">
        <w:rPr>
          <w:lang w:eastAsia="zh-CN"/>
        </w:rPr>
        <w:t xml:space="preserve"> alba along the midline and gently retract the intestines with moist gauze to expose the retroperitoneal space.</w:t>
      </w:r>
    </w:p>
    <w:p w14:paraId="217DE460" w14:textId="77777777" w:rsidR="00F71158" w:rsidRPr="00A62F6B" w:rsidRDefault="00F71158" w:rsidP="00A62F6B">
      <w:pPr>
        <w:pBdr>
          <w:top w:val="nil"/>
          <w:left w:val="nil"/>
          <w:bottom w:val="nil"/>
          <w:right w:val="nil"/>
          <w:between w:val="nil"/>
        </w:pBdr>
        <w:rPr>
          <w:lang w:eastAsia="zh-CN"/>
        </w:rPr>
      </w:pPr>
    </w:p>
    <w:p w14:paraId="4801808F" w14:textId="3D155B20" w:rsidR="00752F18" w:rsidRPr="00A62F6B" w:rsidRDefault="00572050" w:rsidP="00A62F6B">
      <w:pPr>
        <w:pBdr>
          <w:top w:val="nil"/>
          <w:left w:val="nil"/>
          <w:bottom w:val="nil"/>
          <w:right w:val="nil"/>
          <w:between w:val="nil"/>
        </w:pBdr>
        <w:rPr>
          <w:lang w:eastAsia="zh-CN"/>
        </w:rPr>
      </w:pPr>
      <w:r w:rsidRPr="00A62F6B">
        <w:rPr>
          <w:lang w:eastAsia="zh-CN"/>
        </w:rPr>
        <w:t>3.2.4</w:t>
      </w:r>
      <w:r w:rsidR="00AC5050" w:rsidRPr="00A62F6B">
        <w:rPr>
          <w:lang w:eastAsia="zh-CN"/>
        </w:rPr>
        <w:t xml:space="preserve"> </w:t>
      </w:r>
      <w:r w:rsidR="00752F18" w:rsidRPr="009060C6">
        <w:rPr>
          <w:highlight w:val="yellow"/>
          <w:lang w:eastAsia="zh-CN"/>
        </w:rPr>
        <w:t xml:space="preserve">Identify the pulsatile abdominal aorta adjacent to the inferior vena cava, </w:t>
      </w:r>
      <w:r w:rsidR="00752F18" w:rsidRPr="00943563">
        <w:rPr>
          <w:lang w:eastAsia="zh-CN"/>
        </w:rPr>
        <w:t>then carefully dissect surrounding fat/connective tissue with cotton swabs to expose the aortic segment from the left renal vein (superiorly) to the iliac bifurcation (inferiorly), clearing all ventral surface tissue</w:t>
      </w:r>
      <w:r w:rsidR="00F12C24" w:rsidRPr="00A62F6B">
        <w:rPr>
          <w:lang w:eastAsia="zh-CN"/>
        </w:rPr>
        <w:t xml:space="preserve"> </w:t>
      </w:r>
      <w:r w:rsidR="00F12C24" w:rsidRPr="00A62F6B">
        <w:t>(</w:t>
      </w:r>
      <w:r w:rsidR="00F12C24" w:rsidRPr="00A62F6B">
        <w:rPr>
          <w:b/>
          <w:bCs/>
        </w:rPr>
        <w:t xml:space="preserve">Figure </w:t>
      </w:r>
      <w:r w:rsidR="00F12C24" w:rsidRPr="00A62F6B">
        <w:rPr>
          <w:b/>
          <w:bCs/>
          <w:lang w:eastAsia="zh-CN"/>
        </w:rPr>
        <w:t>5A</w:t>
      </w:r>
      <w:r w:rsidR="00F12C24" w:rsidRPr="00A62F6B">
        <w:t>)</w:t>
      </w:r>
      <w:r w:rsidR="00752F18" w:rsidRPr="00A62F6B">
        <w:rPr>
          <w:lang w:eastAsia="zh-CN"/>
        </w:rPr>
        <w:t>.</w:t>
      </w:r>
    </w:p>
    <w:p w14:paraId="73FE955E" w14:textId="77777777" w:rsidR="00F71158" w:rsidRPr="00A62F6B" w:rsidRDefault="00F71158" w:rsidP="00A62F6B">
      <w:pPr>
        <w:pBdr>
          <w:top w:val="nil"/>
          <w:left w:val="nil"/>
          <w:bottom w:val="nil"/>
          <w:right w:val="nil"/>
          <w:between w:val="nil"/>
        </w:pBdr>
        <w:rPr>
          <w:lang w:eastAsia="zh-CN"/>
        </w:rPr>
      </w:pPr>
    </w:p>
    <w:p w14:paraId="7CADD1C0" w14:textId="15DEC688" w:rsidR="00752F18" w:rsidRPr="00A62F6B" w:rsidRDefault="00354074" w:rsidP="00A62F6B">
      <w:pPr>
        <w:pBdr>
          <w:top w:val="nil"/>
          <w:left w:val="nil"/>
          <w:bottom w:val="nil"/>
          <w:right w:val="nil"/>
          <w:between w:val="nil"/>
        </w:pBdr>
        <w:rPr>
          <w:lang w:eastAsia="zh-CN"/>
        </w:rPr>
      </w:pPr>
      <w:r w:rsidRPr="00A62F6B">
        <w:rPr>
          <w:lang w:eastAsia="zh-CN"/>
        </w:rPr>
        <w:t>N</w:t>
      </w:r>
      <w:r w:rsidR="00F97F52" w:rsidRPr="00A62F6B">
        <w:rPr>
          <w:lang w:eastAsia="zh-CN"/>
        </w:rPr>
        <w:t>OTE</w:t>
      </w:r>
      <w:r w:rsidRPr="00A62F6B">
        <w:rPr>
          <w:lang w:eastAsia="zh-CN"/>
        </w:rPr>
        <w:t xml:space="preserve">: </w:t>
      </w:r>
      <w:r w:rsidR="00752F18" w:rsidRPr="00A62F6B">
        <w:rPr>
          <w:lang w:eastAsia="zh-CN"/>
        </w:rPr>
        <w:t>The left renal vein crossing the ventral aortic surface serves as the critical landmark for proximal aortic mobilization.</w:t>
      </w:r>
    </w:p>
    <w:p w14:paraId="251413E0" w14:textId="77777777" w:rsidR="00F71158" w:rsidRPr="00A62F6B" w:rsidRDefault="00F71158" w:rsidP="00A62F6B">
      <w:pPr>
        <w:pBdr>
          <w:top w:val="nil"/>
          <w:left w:val="nil"/>
          <w:bottom w:val="nil"/>
          <w:right w:val="nil"/>
          <w:between w:val="nil"/>
        </w:pBdr>
        <w:rPr>
          <w:lang w:eastAsia="zh-CN"/>
        </w:rPr>
      </w:pPr>
    </w:p>
    <w:p w14:paraId="3354B0DB" w14:textId="5D014B3E" w:rsidR="00752F18" w:rsidRPr="00A62F6B" w:rsidRDefault="00572050" w:rsidP="00A62F6B">
      <w:pPr>
        <w:pBdr>
          <w:top w:val="nil"/>
          <w:left w:val="nil"/>
          <w:bottom w:val="nil"/>
          <w:right w:val="nil"/>
          <w:between w:val="nil"/>
        </w:pBdr>
        <w:rPr>
          <w:lang w:eastAsia="zh-CN"/>
        </w:rPr>
      </w:pPr>
      <w:r w:rsidRPr="00A62F6B">
        <w:rPr>
          <w:lang w:eastAsia="zh-CN"/>
        </w:rPr>
        <w:t>3.2.5</w:t>
      </w:r>
      <w:r w:rsidR="00AC5050" w:rsidRPr="00A62F6B">
        <w:rPr>
          <w:lang w:eastAsia="zh-CN"/>
        </w:rPr>
        <w:t xml:space="preserve"> </w:t>
      </w:r>
      <w:bookmarkStart w:id="71" w:name="OLE_LINK42"/>
      <w:r w:rsidR="00EA1041" w:rsidRPr="009060C6">
        <w:rPr>
          <w:highlight w:val="yellow"/>
          <w:lang w:eastAsia="zh-CN"/>
        </w:rPr>
        <w:t>Pass two saline-moistened 4-0 nonabsorbable sutures beneath the isolated abdominal aorta. Place the cranial suture at the left renal vein-aortic crossing and the caudal suture at the iliac bifurcation. Temporarily tighten both sutures to occlude blood flow</w:t>
      </w:r>
      <w:r w:rsidR="00855263" w:rsidRPr="00A62F6B">
        <w:rPr>
          <w:lang w:eastAsia="zh-CN"/>
        </w:rPr>
        <w:t xml:space="preserve"> </w:t>
      </w:r>
      <w:r w:rsidR="00855263" w:rsidRPr="00A62F6B">
        <w:t>(</w:t>
      </w:r>
      <w:r w:rsidR="00855263" w:rsidRPr="00A62F6B">
        <w:rPr>
          <w:b/>
          <w:bCs/>
        </w:rPr>
        <w:t xml:space="preserve">Figure </w:t>
      </w:r>
      <w:r w:rsidR="00855263" w:rsidRPr="00A62F6B">
        <w:rPr>
          <w:b/>
          <w:bCs/>
          <w:lang w:eastAsia="zh-CN"/>
        </w:rPr>
        <w:t>5B</w:t>
      </w:r>
      <w:r w:rsidR="00855263" w:rsidRPr="00A62F6B">
        <w:t>)</w:t>
      </w:r>
      <w:r w:rsidR="00F71158" w:rsidRPr="00A62F6B">
        <w:t>.</w:t>
      </w:r>
      <w:bookmarkEnd w:id="71"/>
    </w:p>
    <w:p w14:paraId="3291DC3B" w14:textId="77777777" w:rsidR="00F71158" w:rsidRPr="00A62F6B" w:rsidRDefault="00F71158" w:rsidP="00A62F6B">
      <w:pPr>
        <w:pBdr>
          <w:top w:val="nil"/>
          <w:left w:val="nil"/>
          <w:bottom w:val="nil"/>
          <w:right w:val="nil"/>
          <w:between w:val="nil"/>
        </w:pBdr>
        <w:rPr>
          <w:lang w:eastAsia="zh-CN"/>
        </w:rPr>
      </w:pPr>
    </w:p>
    <w:p w14:paraId="489D92BA" w14:textId="151752C3" w:rsidR="00F71158" w:rsidRPr="00A62F6B" w:rsidRDefault="00572050" w:rsidP="00A62F6B">
      <w:pPr>
        <w:pBdr>
          <w:top w:val="nil"/>
          <w:left w:val="nil"/>
          <w:bottom w:val="nil"/>
          <w:right w:val="nil"/>
          <w:between w:val="nil"/>
        </w:pBdr>
        <w:rPr>
          <w:lang w:eastAsia="zh-CN"/>
        </w:rPr>
      </w:pPr>
      <w:r w:rsidRPr="00A62F6B">
        <w:rPr>
          <w:lang w:eastAsia="zh-CN"/>
        </w:rPr>
        <w:t>3.2.6</w:t>
      </w:r>
      <w:r w:rsidR="00AC5050" w:rsidRPr="00A62F6B">
        <w:rPr>
          <w:lang w:eastAsia="zh-CN"/>
        </w:rPr>
        <w:t xml:space="preserve"> </w:t>
      </w:r>
      <w:r w:rsidR="00C67467" w:rsidRPr="00B137C6">
        <w:rPr>
          <w:lang w:eastAsia="zh-CN"/>
        </w:rPr>
        <w:t>Bend the tip of a 5 mL syringe needle to roughly 100°, then puncture the aortic wall just below the caudal mesenteric artery with care.</w:t>
      </w:r>
      <w:r w:rsidR="00C67467" w:rsidRPr="009060C6">
        <w:rPr>
          <w:highlight w:val="yellow"/>
          <w:lang w:eastAsia="zh-CN"/>
        </w:rPr>
        <w:t xml:space="preserve"> Using the needle as a guide, advance the catheter into the aorta through the entry site with specialized catheter-holding forceps, gently sliding it </w:t>
      </w:r>
      <w:r w:rsidR="00FA75B7" w:rsidRPr="009060C6">
        <w:rPr>
          <w:highlight w:val="yellow"/>
          <w:lang w:eastAsia="zh-CN"/>
        </w:rPr>
        <w:t>rostral</w:t>
      </w:r>
      <w:r w:rsidR="00C67467" w:rsidRPr="009060C6">
        <w:rPr>
          <w:highlight w:val="yellow"/>
          <w:lang w:eastAsia="zh-CN"/>
        </w:rPr>
        <w:t xml:space="preserve"> along the vessel.</w:t>
      </w:r>
    </w:p>
    <w:p w14:paraId="315E83E6" w14:textId="77777777" w:rsidR="00C67467" w:rsidRPr="00A62F6B" w:rsidRDefault="00C67467" w:rsidP="00A62F6B">
      <w:pPr>
        <w:pBdr>
          <w:top w:val="nil"/>
          <w:left w:val="nil"/>
          <w:bottom w:val="nil"/>
          <w:right w:val="nil"/>
          <w:between w:val="nil"/>
        </w:pBdr>
        <w:rPr>
          <w:lang w:eastAsia="zh-CN"/>
        </w:rPr>
      </w:pPr>
    </w:p>
    <w:p w14:paraId="6AFE97B8" w14:textId="502D3ABF" w:rsidR="00F71158" w:rsidRPr="00A62F6B" w:rsidRDefault="00572050" w:rsidP="00A62F6B">
      <w:pPr>
        <w:pBdr>
          <w:top w:val="nil"/>
          <w:left w:val="nil"/>
          <w:bottom w:val="nil"/>
          <w:right w:val="nil"/>
          <w:between w:val="nil"/>
        </w:pBdr>
        <w:rPr>
          <w:lang w:eastAsia="zh-CN"/>
        </w:rPr>
      </w:pPr>
      <w:r w:rsidRPr="00A62F6B">
        <w:rPr>
          <w:lang w:eastAsia="zh-CN"/>
        </w:rPr>
        <w:t>3.2.7</w:t>
      </w:r>
      <w:r w:rsidR="00AC5050" w:rsidRPr="00A62F6B">
        <w:rPr>
          <w:lang w:eastAsia="zh-CN"/>
        </w:rPr>
        <w:t xml:space="preserve"> </w:t>
      </w:r>
      <w:bookmarkStart w:id="72" w:name="OLE_LINK35"/>
      <w:r w:rsidR="000A2520" w:rsidRPr="009060C6">
        <w:rPr>
          <w:highlight w:val="yellow"/>
          <w:lang w:eastAsia="zh-CN"/>
        </w:rPr>
        <w:t>Withdraw</w:t>
      </w:r>
      <w:r w:rsidR="00752F18" w:rsidRPr="009060C6">
        <w:rPr>
          <w:highlight w:val="yellow"/>
          <w:lang w:eastAsia="zh-CN"/>
        </w:rPr>
        <w:t xml:space="preserve"> the needle and carefully advance the catheter cranially until its distal tip </w:t>
      </w:r>
      <w:r w:rsidR="00C67467" w:rsidRPr="009060C6">
        <w:rPr>
          <w:highlight w:val="yellow"/>
          <w:lang w:eastAsia="zh-CN"/>
        </w:rPr>
        <w:t>encounters slight resistance at the anterior occlusion suture</w:t>
      </w:r>
      <w:r w:rsidR="00855263" w:rsidRPr="00A62F6B">
        <w:rPr>
          <w:lang w:eastAsia="zh-CN"/>
        </w:rPr>
        <w:t xml:space="preserve"> </w:t>
      </w:r>
      <w:r w:rsidR="00855263" w:rsidRPr="00A62F6B">
        <w:t>(</w:t>
      </w:r>
      <w:r w:rsidR="00855263" w:rsidRPr="00A62F6B">
        <w:rPr>
          <w:b/>
          <w:bCs/>
        </w:rPr>
        <w:t xml:space="preserve">Figure </w:t>
      </w:r>
      <w:r w:rsidR="00855263" w:rsidRPr="00A62F6B">
        <w:rPr>
          <w:b/>
          <w:bCs/>
          <w:lang w:eastAsia="zh-CN"/>
        </w:rPr>
        <w:t>5C</w:t>
      </w:r>
      <w:r w:rsidR="00B70A77" w:rsidRPr="00A62F6B">
        <w:t xml:space="preserve"> and </w:t>
      </w:r>
      <w:r w:rsidR="0037747C" w:rsidRPr="00A62F6B">
        <w:rPr>
          <w:b/>
          <w:bCs/>
        </w:rPr>
        <w:t xml:space="preserve">Supplementary Figure </w:t>
      </w:r>
      <w:r w:rsidR="00412B69" w:rsidRPr="00A62F6B">
        <w:rPr>
          <w:b/>
          <w:bCs/>
          <w:lang w:eastAsia="zh-CN"/>
        </w:rPr>
        <w:t>2</w:t>
      </w:r>
      <w:r w:rsidR="00D160CE" w:rsidRPr="00A62F6B">
        <w:rPr>
          <w:b/>
          <w:bCs/>
          <w:lang w:eastAsia="zh-CN"/>
        </w:rPr>
        <w:t>C</w:t>
      </w:r>
      <w:r w:rsidR="0080351A" w:rsidRPr="00A62F6B">
        <w:rPr>
          <w:b/>
          <w:bCs/>
          <w:lang w:eastAsia="zh-CN"/>
        </w:rPr>
        <w:t xml:space="preserve"> </w:t>
      </w:r>
      <w:r w:rsidR="0080351A" w:rsidRPr="00A62F6B">
        <w:rPr>
          <w:lang w:eastAsia="zh-CN"/>
        </w:rPr>
        <w:t>and</w:t>
      </w:r>
      <w:r w:rsidR="00F97F52" w:rsidRPr="00A62F6B">
        <w:rPr>
          <w:b/>
          <w:bCs/>
          <w:lang w:eastAsia="zh-CN"/>
        </w:rPr>
        <w:t xml:space="preserve"> </w:t>
      </w:r>
      <w:r w:rsidR="00F97F52" w:rsidRPr="00A62F6B">
        <w:rPr>
          <w:b/>
          <w:bCs/>
        </w:rPr>
        <w:t xml:space="preserve">Supplementary Figure </w:t>
      </w:r>
      <w:r w:rsidR="00412B69" w:rsidRPr="00A62F6B">
        <w:rPr>
          <w:b/>
          <w:bCs/>
          <w:lang w:eastAsia="zh-CN"/>
        </w:rPr>
        <w:t>2</w:t>
      </w:r>
      <w:r w:rsidR="0080351A" w:rsidRPr="00A62F6B">
        <w:rPr>
          <w:b/>
          <w:bCs/>
          <w:lang w:eastAsia="zh-CN"/>
        </w:rPr>
        <w:t>D</w:t>
      </w:r>
      <w:r w:rsidR="0037747C" w:rsidRPr="00A62F6B">
        <w:rPr>
          <w:lang w:eastAsia="zh-CN"/>
        </w:rPr>
        <w:t>)</w:t>
      </w:r>
      <w:r w:rsidR="00C67467" w:rsidRPr="00A62F6B">
        <w:rPr>
          <w:lang w:eastAsia="zh-CN"/>
        </w:rPr>
        <w:t>.</w:t>
      </w:r>
    </w:p>
    <w:bookmarkEnd w:id="72"/>
    <w:p w14:paraId="228AE686" w14:textId="77777777" w:rsidR="00C67467" w:rsidRPr="00A62F6B" w:rsidRDefault="00C67467" w:rsidP="00A62F6B">
      <w:pPr>
        <w:pBdr>
          <w:top w:val="nil"/>
          <w:left w:val="nil"/>
          <w:bottom w:val="nil"/>
          <w:right w:val="nil"/>
          <w:between w:val="nil"/>
        </w:pBdr>
        <w:rPr>
          <w:lang w:eastAsia="zh-CN"/>
        </w:rPr>
      </w:pPr>
    </w:p>
    <w:p w14:paraId="0B402D59" w14:textId="6CF50618" w:rsidR="00B43AEB" w:rsidRPr="00A62F6B" w:rsidRDefault="00572050" w:rsidP="00A62F6B">
      <w:pPr>
        <w:pBdr>
          <w:top w:val="nil"/>
          <w:left w:val="nil"/>
          <w:bottom w:val="nil"/>
          <w:right w:val="nil"/>
          <w:between w:val="nil"/>
        </w:pBdr>
        <w:rPr>
          <w:lang w:eastAsia="zh-CN"/>
        </w:rPr>
      </w:pPr>
      <w:r w:rsidRPr="00A62F6B">
        <w:rPr>
          <w:lang w:eastAsia="zh-CN"/>
        </w:rPr>
        <w:t>3.2.8</w:t>
      </w:r>
      <w:r w:rsidR="00AC5050" w:rsidRPr="00A62F6B">
        <w:rPr>
          <w:lang w:eastAsia="zh-CN"/>
        </w:rPr>
        <w:t xml:space="preserve"> </w:t>
      </w:r>
      <w:bookmarkStart w:id="73" w:name="OLE_LINK43"/>
      <w:r w:rsidR="00C67467" w:rsidRPr="009060C6">
        <w:rPr>
          <w:highlight w:val="yellow"/>
          <w:lang w:eastAsia="zh-CN"/>
        </w:rPr>
        <w:t>Apply one drop of tissue adhesive to the catheter entry site and allow it to cure for 30 s.</w:t>
      </w:r>
      <w:r w:rsidR="00C67467" w:rsidRPr="00A62F6B">
        <w:rPr>
          <w:lang w:eastAsia="zh-CN"/>
        </w:rPr>
        <w:t xml:space="preserve"> Gradually release the caudal traction suture while closely monitoring for any bleeding at the insertion site</w:t>
      </w:r>
      <w:bookmarkEnd w:id="73"/>
      <w:r w:rsidR="005C1103" w:rsidRPr="00A62F6B">
        <w:rPr>
          <w:lang w:eastAsia="zh-CN"/>
        </w:rPr>
        <w:t xml:space="preserve"> (</w:t>
      </w:r>
      <w:bookmarkStart w:id="74" w:name="OLE_LINK81"/>
      <w:r w:rsidR="005C1103" w:rsidRPr="00A62F6B">
        <w:rPr>
          <w:b/>
          <w:bCs/>
        </w:rPr>
        <w:t xml:space="preserve">Supplementary Figure </w:t>
      </w:r>
      <w:r w:rsidR="00901AF7" w:rsidRPr="00A62F6B">
        <w:rPr>
          <w:b/>
          <w:bCs/>
          <w:lang w:eastAsia="zh-CN"/>
        </w:rPr>
        <w:t>3</w:t>
      </w:r>
      <w:bookmarkEnd w:id="74"/>
      <w:r w:rsidR="00901AF7" w:rsidRPr="00A62F6B">
        <w:rPr>
          <w:b/>
          <w:bCs/>
          <w:lang w:eastAsia="zh-CN"/>
        </w:rPr>
        <w:t>A</w:t>
      </w:r>
      <w:r w:rsidR="005C1103" w:rsidRPr="00A62F6B">
        <w:rPr>
          <w:lang w:eastAsia="zh-CN"/>
        </w:rPr>
        <w:t>)</w:t>
      </w:r>
      <w:r w:rsidR="00C67467" w:rsidRPr="00A62F6B">
        <w:rPr>
          <w:lang w:eastAsia="zh-CN"/>
        </w:rPr>
        <w:t xml:space="preserve">. </w:t>
      </w:r>
      <w:r w:rsidR="000B7597" w:rsidRPr="00A62F6B">
        <w:t>Confirm the catheter tip is positioned cranial to the left renal vein.</w:t>
      </w:r>
    </w:p>
    <w:p w14:paraId="70376E0F" w14:textId="77777777" w:rsidR="000B7597" w:rsidRPr="00A62F6B" w:rsidRDefault="000B7597" w:rsidP="00A62F6B">
      <w:pPr>
        <w:pBdr>
          <w:top w:val="nil"/>
          <w:left w:val="nil"/>
          <w:bottom w:val="nil"/>
          <w:right w:val="nil"/>
          <w:between w:val="nil"/>
        </w:pBdr>
        <w:rPr>
          <w:lang w:eastAsia="zh-CN"/>
        </w:rPr>
      </w:pPr>
    </w:p>
    <w:p w14:paraId="3FC1B12E" w14:textId="6EF3A4BB" w:rsidR="00E9504E" w:rsidRPr="00A62F6B" w:rsidRDefault="00572050" w:rsidP="00A62F6B">
      <w:pPr>
        <w:pBdr>
          <w:top w:val="nil"/>
          <w:left w:val="nil"/>
          <w:bottom w:val="nil"/>
          <w:right w:val="nil"/>
          <w:between w:val="nil"/>
        </w:pBdr>
        <w:rPr>
          <w:lang w:eastAsia="zh-CN"/>
        </w:rPr>
      </w:pPr>
      <w:r w:rsidRPr="00A62F6B">
        <w:rPr>
          <w:lang w:eastAsia="zh-CN"/>
        </w:rPr>
        <w:t>3.2.9</w:t>
      </w:r>
      <w:r w:rsidR="00AC5050" w:rsidRPr="00A62F6B">
        <w:rPr>
          <w:lang w:eastAsia="zh-CN"/>
        </w:rPr>
        <w:t xml:space="preserve"> </w:t>
      </w:r>
      <w:bookmarkStart w:id="75" w:name="OLE_LINK97"/>
      <w:r w:rsidR="00752F18" w:rsidRPr="009060C6">
        <w:rPr>
          <w:highlight w:val="yellow"/>
          <w:lang w:eastAsia="zh-CN"/>
        </w:rPr>
        <w:t>Prepare a 5</w:t>
      </w:r>
      <w:r w:rsidR="00C67467" w:rsidRPr="009060C6">
        <w:rPr>
          <w:highlight w:val="yellow"/>
          <w:lang w:eastAsia="zh-CN"/>
        </w:rPr>
        <w:t xml:space="preserve"> </w:t>
      </w:r>
      <w:r w:rsidR="00752F18" w:rsidRPr="009060C6">
        <w:rPr>
          <w:highlight w:val="yellow"/>
          <w:lang w:eastAsia="zh-CN"/>
        </w:rPr>
        <w:t>mm</w:t>
      </w:r>
      <w:r w:rsidR="005C1103" w:rsidRPr="009060C6">
        <w:rPr>
          <w:highlight w:val="yellow"/>
          <w:lang w:eastAsia="zh-CN"/>
        </w:rPr>
        <w:t xml:space="preserve"> </w:t>
      </w:r>
      <w:r w:rsidR="00F97F52" w:rsidRPr="009060C6">
        <w:rPr>
          <w:highlight w:val="yellow"/>
          <w:lang w:eastAsia="zh-CN"/>
        </w:rPr>
        <w:t>x</w:t>
      </w:r>
      <w:r w:rsidR="003D6295" w:rsidRPr="009060C6">
        <w:rPr>
          <w:highlight w:val="yellow"/>
          <w:lang w:eastAsia="zh-CN"/>
        </w:rPr>
        <w:t xml:space="preserve"> </w:t>
      </w:r>
      <w:r w:rsidR="005C1103" w:rsidRPr="009060C6">
        <w:rPr>
          <w:highlight w:val="yellow"/>
          <w:lang w:eastAsia="zh-CN"/>
        </w:rPr>
        <w:t>3</w:t>
      </w:r>
      <w:r w:rsidR="001B63C0" w:rsidRPr="009060C6">
        <w:rPr>
          <w:highlight w:val="yellow"/>
          <w:lang w:eastAsia="zh-CN"/>
        </w:rPr>
        <w:t xml:space="preserve"> </w:t>
      </w:r>
      <w:r w:rsidR="005C1103" w:rsidRPr="009060C6">
        <w:rPr>
          <w:highlight w:val="yellow"/>
          <w:lang w:eastAsia="zh-CN"/>
        </w:rPr>
        <w:t>mm</w:t>
      </w:r>
      <w:r w:rsidR="00752F18" w:rsidRPr="009060C6">
        <w:rPr>
          <w:highlight w:val="yellow"/>
          <w:lang w:eastAsia="zh-CN"/>
        </w:rPr>
        <w:t xml:space="preserve"> fibrous membrane patch and position it over the catheter insertion site</w:t>
      </w:r>
      <w:r w:rsidR="005C1103" w:rsidRPr="00153B07">
        <w:rPr>
          <w:lang w:eastAsia="zh-CN"/>
        </w:rPr>
        <w:t xml:space="preserve"> (</w:t>
      </w:r>
      <w:r w:rsidR="005C1103" w:rsidRPr="00153B07">
        <w:rPr>
          <w:b/>
          <w:bCs/>
        </w:rPr>
        <w:t xml:space="preserve">Supplementary Figure </w:t>
      </w:r>
      <w:r w:rsidR="00901AF7" w:rsidRPr="00153B07">
        <w:rPr>
          <w:b/>
          <w:bCs/>
          <w:lang w:eastAsia="zh-CN"/>
        </w:rPr>
        <w:t>3B</w:t>
      </w:r>
      <w:r w:rsidR="005C1103" w:rsidRPr="00153B07">
        <w:rPr>
          <w:lang w:eastAsia="zh-CN"/>
        </w:rPr>
        <w:t>)</w:t>
      </w:r>
      <w:r w:rsidR="00752F18" w:rsidRPr="009060C6">
        <w:rPr>
          <w:highlight w:val="yellow"/>
          <w:lang w:eastAsia="zh-CN"/>
        </w:rPr>
        <w:t>, then secure it with biocompatible adhesive to stabilize the catheter</w:t>
      </w:r>
      <w:r w:rsidR="00855263" w:rsidRPr="00153B07">
        <w:rPr>
          <w:lang w:eastAsia="zh-CN"/>
        </w:rPr>
        <w:t xml:space="preserve"> </w:t>
      </w:r>
      <w:r w:rsidR="00855263" w:rsidRPr="00153B07">
        <w:t>(</w:t>
      </w:r>
      <w:r w:rsidR="00855263" w:rsidRPr="00153B07">
        <w:rPr>
          <w:b/>
          <w:bCs/>
        </w:rPr>
        <w:t xml:space="preserve">Figure </w:t>
      </w:r>
      <w:r w:rsidR="00855263" w:rsidRPr="00153B07">
        <w:rPr>
          <w:b/>
          <w:bCs/>
          <w:lang w:eastAsia="zh-CN"/>
        </w:rPr>
        <w:t>5D</w:t>
      </w:r>
      <w:r w:rsidR="00855263" w:rsidRPr="00153B07">
        <w:t>)</w:t>
      </w:r>
      <w:r w:rsidR="00752F18" w:rsidRPr="00153B07">
        <w:rPr>
          <w:lang w:eastAsia="zh-CN"/>
        </w:rPr>
        <w:t>.</w:t>
      </w:r>
    </w:p>
    <w:bookmarkEnd w:id="75"/>
    <w:p w14:paraId="64361518" w14:textId="77777777" w:rsidR="00775765" w:rsidRPr="00A62F6B" w:rsidRDefault="00775765" w:rsidP="00A62F6B">
      <w:pPr>
        <w:pBdr>
          <w:top w:val="nil"/>
          <w:left w:val="nil"/>
          <w:bottom w:val="nil"/>
          <w:right w:val="nil"/>
          <w:between w:val="nil"/>
        </w:pBdr>
        <w:rPr>
          <w:lang w:eastAsia="zh-CN"/>
        </w:rPr>
      </w:pPr>
    </w:p>
    <w:p w14:paraId="317A66A7" w14:textId="77777777" w:rsidR="00F97F52" w:rsidRPr="00A62F6B" w:rsidRDefault="00F97F52" w:rsidP="00A62F6B">
      <w:pPr>
        <w:pBdr>
          <w:top w:val="nil"/>
          <w:left w:val="nil"/>
          <w:bottom w:val="nil"/>
          <w:right w:val="nil"/>
          <w:between w:val="nil"/>
        </w:pBdr>
        <w:rPr>
          <w:lang w:eastAsia="zh-CN"/>
        </w:rPr>
      </w:pPr>
      <w:bookmarkStart w:id="76" w:name="OLE_LINK105"/>
      <w:bookmarkStart w:id="77" w:name="OLE_LINK107"/>
      <w:r w:rsidRPr="00A62F6B">
        <w:rPr>
          <w:lang w:eastAsia="zh-CN"/>
        </w:rPr>
        <w:t xml:space="preserve">3.2.10 </w:t>
      </w:r>
      <w:bookmarkStart w:id="78" w:name="OLE_LINK96"/>
      <w:r w:rsidR="00A95FA3" w:rsidRPr="00A62F6B">
        <w:rPr>
          <w:lang w:eastAsia="zh-CN"/>
        </w:rPr>
        <w:t xml:space="preserve">Under clear visualization, check for active blood leakage from the puncture site or around the catheter. Stop immediately if bubbling or seepage occurs and apply corrective action. Gently tug </w:t>
      </w:r>
      <w:r w:rsidRPr="00A62F6B">
        <w:rPr>
          <w:lang w:eastAsia="zh-CN"/>
        </w:rPr>
        <w:t>on the catheter to ensure it remains securely in place</w:t>
      </w:r>
      <w:r w:rsidR="00A95FA3" w:rsidRPr="00A62F6B">
        <w:rPr>
          <w:lang w:eastAsia="zh-CN"/>
        </w:rPr>
        <w:t xml:space="preserve"> by the sutures and/or adhesive.</w:t>
      </w:r>
      <w:bookmarkStart w:id="79" w:name="OLE_LINK110"/>
      <w:bookmarkStart w:id="80" w:name="OLE_LINK111"/>
      <w:bookmarkEnd w:id="78"/>
      <w:r w:rsidR="00A95FA3" w:rsidRPr="00A62F6B">
        <w:rPr>
          <w:lang w:eastAsia="zh-CN"/>
        </w:rPr>
        <w:t xml:space="preserve"> </w:t>
      </w:r>
    </w:p>
    <w:p w14:paraId="6B2D24FE" w14:textId="77777777" w:rsidR="00F97F52" w:rsidRPr="00A62F6B" w:rsidRDefault="00F97F52" w:rsidP="00A62F6B">
      <w:pPr>
        <w:pBdr>
          <w:top w:val="nil"/>
          <w:left w:val="nil"/>
          <w:bottom w:val="nil"/>
          <w:right w:val="nil"/>
          <w:between w:val="nil"/>
        </w:pBdr>
        <w:rPr>
          <w:lang w:eastAsia="zh-CN"/>
        </w:rPr>
      </w:pPr>
    </w:p>
    <w:p w14:paraId="4B355177" w14:textId="63CE33AC" w:rsidR="00DE206F" w:rsidRPr="00A62F6B" w:rsidRDefault="00F97F52" w:rsidP="00A62F6B">
      <w:pPr>
        <w:pBdr>
          <w:top w:val="nil"/>
          <w:left w:val="nil"/>
          <w:bottom w:val="nil"/>
          <w:right w:val="nil"/>
          <w:between w:val="nil"/>
        </w:pBdr>
        <w:rPr>
          <w:lang w:eastAsia="zh-CN"/>
        </w:rPr>
      </w:pPr>
      <w:r w:rsidRPr="00A62F6B">
        <w:rPr>
          <w:lang w:eastAsia="zh-CN"/>
        </w:rPr>
        <w:t xml:space="preserve">NOTE: </w:t>
      </w:r>
      <w:r w:rsidR="00787333" w:rsidRPr="00A62F6B">
        <w:rPr>
          <w:lang w:eastAsia="zh-CN"/>
        </w:rPr>
        <w:t xml:space="preserve">When performing procedures on hypertensive animals, start with atraumatic clamps. Restore pressure gradually using a staged clamp-release protocol: release the distal clamp first to test the seal under low pressure, then release the proximal clamp only after confirming hemostasis. </w:t>
      </w:r>
    </w:p>
    <w:bookmarkEnd w:id="76"/>
    <w:bookmarkEnd w:id="77"/>
    <w:bookmarkEnd w:id="79"/>
    <w:bookmarkEnd w:id="80"/>
    <w:p w14:paraId="461DA166" w14:textId="77777777" w:rsidR="00247D22" w:rsidRPr="00A62F6B" w:rsidRDefault="00247D22" w:rsidP="00A62F6B">
      <w:pPr>
        <w:pBdr>
          <w:top w:val="nil"/>
          <w:left w:val="nil"/>
          <w:bottom w:val="nil"/>
          <w:right w:val="nil"/>
          <w:between w:val="nil"/>
        </w:pBdr>
        <w:rPr>
          <w:lang w:eastAsia="zh-CN"/>
        </w:rPr>
      </w:pPr>
    </w:p>
    <w:p w14:paraId="477A56E2" w14:textId="16808A1D" w:rsidR="00752F18" w:rsidRPr="00A62F6B" w:rsidRDefault="00572050" w:rsidP="00A62F6B">
      <w:pPr>
        <w:pBdr>
          <w:top w:val="nil"/>
          <w:left w:val="nil"/>
          <w:bottom w:val="nil"/>
          <w:right w:val="nil"/>
          <w:between w:val="nil"/>
        </w:pBdr>
        <w:rPr>
          <w:lang w:eastAsia="zh-CN"/>
        </w:rPr>
      </w:pPr>
      <w:r w:rsidRPr="00A62F6B">
        <w:rPr>
          <w:lang w:eastAsia="zh-CN"/>
        </w:rPr>
        <w:t>3.2.1</w:t>
      </w:r>
      <w:r w:rsidR="00F97F52" w:rsidRPr="00A62F6B">
        <w:rPr>
          <w:lang w:eastAsia="zh-CN"/>
        </w:rPr>
        <w:t>1</w:t>
      </w:r>
      <w:r w:rsidR="00AC5050" w:rsidRPr="00A62F6B">
        <w:rPr>
          <w:lang w:eastAsia="zh-CN"/>
        </w:rPr>
        <w:t xml:space="preserve"> </w:t>
      </w:r>
      <w:r w:rsidR="00C67467" w:rsidRPr="009060C6">
        <w:rPr>
          <w:highlight w:val="yellow"/>
          <w:lang w:eastAsia="zh-CN"/>
        </w:rPr>
        <w:t xml:space="preserve">Remove all abdominal gauze and gently reposition the intestines. Rinse the abdominal cavity with pre-warmed (37 °C) </w:t>
      </w:r>
      <w:r w:rsidR="00F97F52" w:rsidRPr="009060C6">
        <w:rPr>
          <w:highlight w:val="yellow"/>
          <w:lang w:eastAsia="zh-CN"/>
        </w:rPr>
        <w:t xml:space="preserve">saline </w:t>
      </w:r>
      <w:r w:rsidR="00F97F52" w:rsidRPr="00634111">
        <w:rPr>
          <w:lang w:eastAsia="zh-CN"/>
        </w:rPr>
        <w:t>and</w:t>
      </w:r>
      <w:r w:rsidR="00864D44" w:rsidRPr="00634111">
        <w:rPr>
          <w:lang w:eastAsia="zh-CN"/>
        </w:rPr>
        <w:t xml:space="preserve"> then</w:t>
      </w:r>
      <w:r w:rsidR="00C67467" w:rsidRPr="00634111">
        <w:rPr>
          <w:lang w:eastAsia="zh-CN"/>
        </w:rPr>
        <w:t xml:space="preserve"> confirm hemostasis at the catheter entry site.</w:t>
      </w:r>
    </w:p>
    <w:p w14:paraId="0D04F5D5" w14:textId="77777777" w:rsidR="00F71158" w:rsidRPr="00A62F6B" w:rsidRDefault="00F71158" w:rsidP="00A62F6B">
      <w:pPr>
        <w:pBdr>
          <w:top w:val="nil"/>
          <w:left w:val="nil"/>
          <w:bottom w:val="nil"/>
          <w:right w:val="nil"/>
          <w:between w:val="nil"/>
        </w:pBdr>
        <w:rPr>
          <w:lang w:eastAsia="zh-CN"/>
        </w:rPr>
      </w:pPr>
    </w:p>
    <w:p w14:paraId="3B6400A8" w14:textId="4C83AA51" w:rsidR="00752F18" w:rsidRPr="00A62F6B" w:rsidRDefault="00572050" w:rsidP="00A62F6B">
      <w:pPr>
        <w:pBdr>
          <w:top w:val="nil"/>
          <w:left w:val="nil"/>
          <w:bottom w:val="nil"/>
          <w:right w:val="nil"/>
          <w:between w:val="nil"/>
        </w:pBdr>
        <w:rPr>
          <w:lang w:eastAsia="zh-CN"/>
        </w:rPr>
      </w:pPr>
      <w:r w:rsidRPr="00A62F6B">
        <w:rPr>
          <w:lang w:eastAsia="zh-CN"/>
        </w:rPr>
        <w:t>3.2.1</w:t>
      </w:r>
      <w:r w:rsidR="00F97F52" w:rsidRPr="00A62F6B">
        <w:rPr>
          <w:lang w:eastAsia="zh-CN"/>
        </w:rPr>
        <w:t>2</w:t>
      </w:r>
      <w:r w:rsidR="00AC5050" w:rsidRPr="00A62F6B">
        <w:rPr>
          <w:lang w:eastAsia="zh-CN"/>
        </w:rPr>
        <w:t xml:space="preserve"> </w:t>
      </w:r>
      <w:bookmarkStart w:id="81" w:name="OLE_LINK44"/>
      <w:r w:rsidR="00752F18" w:rsidRPr="009060C6">
        <w:rPr>
          <w:highlight w:val="yellow"/>
          <w:lang w:eastAsia="zh-CN"/>
        </w:rPr>
        <w:t>Place the transmitter intra-abdominally among intestinal loops and secure it to the parietal peritoneum using 6-0 nonabsorbable sutures</w:t>
      </w:r>
      <w:r w:rsidR="00855263" w:rsidRPr="00A62F6B">
        <w:rPr>
          <w:lang w:eastAsia="zh-CN"/>
        </w:rPr>
        <w:t xml:space="preserve"> </w:t>
      </w:r>
      <w:r w:rsidR="00855263" w:rsidRPr="00A62F6B">
        <w:t>(</w:t>
      </w:r>
      <w:r w:rsidR="00855263" w:rsidRPr="00A62F6B">
        <w:rPr>
          <w:b/>
          <w:bCs/>
        </w:rPr>
        <w:t xml:space="preserve">Figure </w:t>
      </w:r>
      <w:r w:rsidR="00855263" w:rsidRPr="00A62F6B">
        <w:rPr>
          <w:b/>
          <w:bCs/>
          <w:lang w:eastAsia="zh-CN"/>
        </w:rPr>
        <w:t>6A</w:t>
      </w:r>
      <w:r w:rsidR="00855263" w:rsidRPr="00A62F6B">
        <w:t>)</w:t>
      </w:r>
      <w:r w:rsidR="00752F18" w:rsidRPr="00A62F6B">
        <w:rPr>
          <w:lang w:eastAsia="zh-CN"/>
        </w:rPr>
        <w:t>.</w:t>
      </w:r>
    </w:p>
    <w:bookmarkEnd w:id="81"/>
    <w:p w14:paraId="780C2AE9" w14:textId="77777777" w:rsidR="00F71158" w:rsidRPr="00A62F6B" w:rsidRDefault="00F71158" w:rsidP="00A62F6B">
      <w:pPr>
        <w:pBdr>
          <w:top w:val="nil"/>
          <w:left w:val="nil"/>
          <w:bottom w:val="nil"/>
          <w:right w:val="nil"/>
          <w:between w:val="nil"/>
        </w:pBdr>
        <w:rPr>
          <w:lang w:eastAsia="zh-CN"/>
        </w:rPr>
      </w:pPr>
    </w:p>
    <w:p w14:paraId="6D453825" w14:textId="59B58E5D" w:rsidR="00CA2BF2" w:rsidRPr="00A62F6B" w:rsidRDefault="00572050" w:rsidP="00A62F6B">
      <w:pPr>
        <w:pBdr>
          <w:top w:val="nil"/>
          <w:left w:val="nil"/>
          <w:bottom w:val="nil"/>
          <w:right w:val="nil"/>
          <w:between w:val="nil"/>
        </w:pBdr>
        <w:rPr>
          <w:lang w:eastAsia="zh-CN"/>
        </w:rPr>
      </w:pPr>
      <w:bookmarkStart w:id="82" w:name="OLE_LINK50"/>
      <w:bookmarkStart w:id="83" w:name="OLE_LINK51"/>
      <w:bookmarkStart w:id="84" w:name="OLE_LINK48"/>
      <w:bookmarkStart w:id="85" w:name="OLE_LINK49"/>
      <w:r w:rsidRPr="00A62F6B">
        <w:rPr>
          <w:lang w:eastAsia="zh-CN"/>
        </w:rPr>
        <w:t>3.2.1</w:t>
      </w:r>
      <w:r w:rsidR="00F97F52" w:rsidRPr="00A62F6B">
        <w:rPr>
          <w:lang w:eastAsia="zh-CN"/>
        </w:rPr>
        <w:t>3</w:t>
      </w:r>
      <w:r w:rsidR="00CA2BF2" w:rsidRPr="00A62F6B">
        <w:rPr>
          <w:lang w:eastAsia="zh-CN"/>
        </w:rPr>
        <w:t xml:space="preserve"> </w:t>
      </w:r>
      <w:bookmarkStart w:id="86" w:name="OLE_LINK55"/>
      <w:r w:rsidR="003B10E1" w:rsidRPr="00A62F6B">
        <w:rPr>
          <w:lang w:eastAsia="zh-CN"/>
        </w:rPr>
        <w:t xml:space="preserve">Optional: </w:t>
      </w:r>
      <w:r w:rsidR="00D71C4B" w:rsidRPr="00A62F6B">
        <w:rPr>
          <w:lang w:eastAsia="zh-CN"/>
        </w:rPr>
        <w:t>Perform this step when using implants with ECG leads</w:t>
      </w:r>
      <w:r w:rsidR="009112D9" w:rsidRPr="00A62F6B">
        <w:rPr>
          <w:lang w:eastAsia="zh-CN"/>
        </w:rPr>
        <w:t xml:space="preserve"> (HD-X11)</w:t>
      </w:r>
      <w:r w:rsidR="00D71C4B" w:rsidRPr="00A62F6B">
        <w:rPr>
          <w:lang w:eastAsia="zh-CN"/>
        </w:rPr>
        <w:t>.</w:t>
      </w:r>
      <w:bookmarkEnd w:id="82"/>
      <w:bookmarkEnd w:id="83"/>
      <w:r w:rsidR="00F97F52" w:rsidRPr="00A62F6B">
        <w:rPr>
          <w:lang w:eastAsia="zh-CN"/>
        </w:rPr>
        <w:t xml:space="preserve"> </w:t>
      </w:r>
      <w:r w:rsidR="00CA2BF2" w:rsidRPr="00A62F6B">
        <w:rPr>
          <w:lang w:eastAsia="zh-CN"/>
        </w:rPr>
        <w:t>Insert an 18</w:t>
      </w:r>
      <w:r w:rsidR="00F97F52" w:rsidRPr="00A62F6B">
        <w:rPr>
          <w:lang w:eastAsia="zh-CN"/>
        </w:rPr>
        <w:t xml:space="preserve"> G</w:t>
      </w:r>
      <w:r w:rsidR="00CA2BF2" w:rsidRPr="00A62F6B">
        <w:rPr>
          <w:lang w:eastAsia="zh-CN"/>
        </w:rPr>
        <w:t xml:space="preserve"> needle through the abdominal wall near the </w:t>
      </w:r>
      <w:r w:rsidR="00F12C24" w:rsidRPr="00A62F6B">
        <w:rPr>
          <w:lang w:eastAsia="zh-CN"/>
        </w:rPr>
        <w:t>right</w:t>
      </w:r>
      <w:r w:rsidR="00CA2BF2" w:rsidRPr="00A62F6B">
        <w:rPr>
          <w:lang w:eastAsia="zh-CN"/>
        </w:rPr>
        <w:t xml:space="preserve"> lateral incision (animal’s </w:t>
      </w:r>
      <w:r w:rsidR="00F12C24" w:rsidRPr="00A62F6B">
        <w:rPr>
          <w:lang w:eastAsia="zh-CN"/>
        </w:rPr>
        <w:t>right</w:t>
      </w:r>
      <w:r w:rsidR="00CA2BF2" w:rsidRPr="00A62F6B">
        <w:rPr>
          <w:lang w:eastAsia="zh-CN"/>
        </w:rPr>
        <w:t xml:space="preserve"> side) into the peritoneal cavity, avoiding internal organs</w:t>
      </w:r>
      <w:r w:rsidR="00F97F52" w:rsidRPr="00A62F6B">
        <w:rPr>
          <w:lang w:eastAsia="zh-CN"/>
        </w:rPr>
        <w:t>.</w:t>
      </w:r>
      <w:r w:rsidR="00CA2BF2" w:rsidRPr="00A62F6B">
        <w:rPr>
          <w:lang w:eastAsia="zh-CN"/>
        </w:rPr>
        <w:t xml:space="preserve"> Thread the </w:t>
      </w:r>
      <w:r w:rsidR="00F12C24" w:rsidRPr="00A62F6B">
        <w:rPr>
          <w:lang w:eastAsia="zh-CN"/>
        </w:rPr>
        <w:t>negative</w:t>
      </w:r>
      <w:r w:rsidR="00CA2BF2" w:rsidRPr="00A62F6B">
        <w:rPr>
          <w:lang w:eastAsia="zh-CN"/>
        </w:rPr>
        <w:t xml:space="preserve"> lead (</w:t>
      </w:r>
      <w:r w:rsidR="00F12C24" w:rsidRPr="00A62F6B">
        <w:rPr>
          <w:lang w:eastAsia="zh-CN"/>
        </w:rPr>
        <w:t>clear</w:t>
      </w:r>
      <w:r w:rsidR="00CA2BF2" w:rsidRPr="00A62F6B">
        <w:rPr>
          <w:lang w:eastAsia="zh-CN"/>
        </w:rPr>
        <w:t xml:space="preserve"> catheter) through the </w:t>
      </w:r>
      <w:r w:rsidR="00CA2BF2" w:rsidRPr="00A62F6B">
        <w:rPr>
          <w:lang w:eastAsia="zh-CN"/>
        </w:rPr>
        <w:lastRenderedPageBreak/>
        <w:t>needle and exteriorize it from the abdomen</w:t>
      </w:r>
      <w:r w:rsidR="00F97F52" w:rsidRPr="00A62F6B">
        <w:rPr>
          <w:lang w:eastAsia="zh-CN"/>
        </w:rPr>
        <w:t>.</w:t>
      </w:r>
      <w:r w:rsidR="00D37214" w:rsidRPr="00A62F6B">
        <w:rPr>
          <w:lang w:eastAsia="zh-CN"/>
        </w:rPr>
        <w:t xml:space="preserve"> </w:t>
      </w:r>
      <w:bookmarkStart w:id="87" w:name="OLE_LINK45"/>
      <w:r w:rsidR="00CA2BF2" w:rsidRPr="00A62F6B">
        <w:rPr>
          <w:lang w:eastAsia="zh-CN"/>
        </w:rPr>
        <w:t xml:space="preserve">Withdraw the needle while maintaining lead position. </w:t>
      </w:r>
      <w:bookmarkEnd w:id="87"/>
      <w:r w:rsidR="00D37214" w:rsidRPr="00A62F6B">
        <w:rPr>
          <w:lang w:eastAsia="zh-CN"/>
        </w:rPr>
        <w:t xml:space="preserve">Repeat the procedure on the opposite side to exteriorize the </w:t>
      </w:r>
      <w:r w:rsidR="00F12C24" w:rsidRPr="00A62F6B">
        <w:rPr>
          <w:lang w:eastAsia="zh-CN"/>
        </w:rPr>
        <w:t>posi</w:t>
      </w:r>
      <w:r w:rsidR="00D37214" w:rsidRPr="00A62F6B">
        <w:rPr>
          <w:lang w:eastAsia="zh-CN"/>
        </w:rPr>
        <w:t>tive lead (</w:t>
      </w:r>
      <w:r w:rsidR="00F12C24" w:rsidRPr="00A62F6B">
        <w:rPr>
          <w:lang w:eastAsia="zh-CN"/>
        </w:rPr>
        <w:t>red</w:t>
      </w:r>
      <w:r w:rsidR="00D37214" w:rsidRPr="00A62F6B">
        <w:rPr>
          <w:lang w:eastAsia="zh-CN"/>
        </w:rPr>
        <w:t xml:space="preserve"> catheter)</w:t>
      </w:r>
      <w:r w:rsidR="00855263" w:rsidRPr="00A62F6B">
        <w:t xml:space="preserve"> (</w:t>
      </w:r>
      <w:r w:rsidR="00855263" w:rsidRPr="00A62F6B">
        <w:rPr>
          <w:b/>
          <w:bCs/>
        </w:rPr>
        <w:t xml:space="preserve">Figure </w:t>
      </w:r>
      <w:r w:rsidR="008A25CE" w:rsidRPr="00A62F6B">
        <w:rPr>
          <w:b/>
          <w:bCs/>
          <w:lang w:eastAsia="zh-CN"/>
        </w:rPr>
        <w:t>6</w:t>
      </w:r>
      <w:r w:rsidR="00855263" w:rsidRPr="00A62F6B">
        <w:rPr>
          <w:b/>
          <w:bCs/>
          <w:lang w:eastAsia="zh-CN"/>
        </w:rPr>
        <w:t>B</w:t>
      </w:r>
      <w:r w:rsidR="008A25CE" w:rsidRPr="00A62F6B">
        <w:rPr>
          <w:b/>
          <w:bCs/>
          <w:lang w:eastAsia="zh-CN"/>
        </w:rPr>
        <w:t>-C</w:t>
      </w:r>
      <w:r w:rsidR="00855263" w:rsidRPr="00A62F6B">
        <w:t>)</w:t>
      </w:r>
      <w:r w:rsidR="00CA2BF2" w:rsidRPr="00A62F6B">
        <w:rPr>
          <w:lang w:eastAsia="zh-CN"/>
        </w:rPr>
        <w:t>.</w:t>
      </w:r>
    </w:p>
    <w:bookmarkEnd w:id="84"/>
    <w:bookmarkEnd w:id="85"/>
    <w:bookmarkEnd w:id="86"/>
    <w:p w14:paraId="1387CCDE" w14:textId="77777777" w:rsidR="00CA2BF2" w:rsidRPr="00A62F6B" w:rsidRDefault="00CA2BF2" w:rsidP="00A62F6B">
      <w:pPr>
        <w:pBdr>
          <w:top w:val="nil"/>
          <w:left w:val="nil"/>
          <w:bottom w:val="nil"/>
          <w:right w:val="nil"/>
          <w:between w:val="nil"/>
        </w:pBdr>
        <w:rPr>
          <w:lang w:eastAsia="zh-CN"/>
        </w:rPr>
      </w:pPr>
    </w:p>
    <w:p w14:paraId="1C173B89" w14:textId="73BBD4D4" w:rsidR="00CA2BF2" w:rsidRPr="00A62F6B" w:rsidRDefault="00572050" w:rsidP="00A62F6B">
      <w:pPr>
        <w:pBdr>
          <w:top w:val="nil"/>
          <w:left w:val="nil"/>
          <w:bottom w:val="nil"/>
          <w:right w:val="nil"/>
          <w:between w:val="nil"/>
        </w:pBdr>
        <w:rPr>
          <w:lang w:eastAsia="zh-CN"/>
        </w:rPr>
      </w:pPr>
      <w:r w:rsidRPr="00A62F6B">
        <w:rPr>
          <w:lang w:eastAsia="zh-CN"/>
        </w:rPr>
        <w:t>3.2.1</w:t>
      </w:r>
      <w:r w:rsidR="00F97F52" w:rsidRPr="00A62F6B">
        <w:rPr>
          <w:lang w:eastAsia="zh-CN"/>
        </w:rPr>
        <w:t>4</w:t>
      </w:r>
      <w:r w:rsidR="00CA2BF2" w:rsidRPr="00A62F6B">
        <w:rPr>
          <w:lang w:eastAsia="zh-CN"/>
        </w:rPr>
        <w:t xml:space="preserve"> </w:t>
      </w:r>
      <w:r w:rsidR="00CA2BF2" w:rsidRPr="009060C6">
        <w:rPr>
          <w:highlight w:val="yellow"/>
          <w:lang w:eastAsia="zh-CN"/>
        </w:rPr>
        <w:t xml:space="preserve">Abdominal </w:t>
      </w:r>
      <w:r w:rsidR="00F97F52" w:rsidRPr="009060C6">
        <w:rPr>
          <w:highlight w:val="yellow"/>
          <w:lang w:eastAsia="zh-CN"/>
        </w:rPr>
        <w:t>w</w:t>
      </w:r>
      <w:r w:rsidR="00CA2BF2" w:rsidRPr="009060C6">
        <w:rPr>
          <w:highlight w:val="yellow"/>
          <w:lang w:eastAsia="zh-CN"/>
        </w:rPr>
        <w:t xml:space="preserve">all </w:t>
      </w:r>
      <w:r w:rsidR="00F97F52" w:rsidRPr="009060C6">
        <w:rPr>
          <w:highlight w:val="yellow"/>
          <w:lang w:eastAsia="zh-CN"/>
        </w:rPr>
        <w:t>c</w:t>
      </w:r>
      <w:r w:rsidR="00CA2BF2" w:rsidRPr="009060C6">
        <w:rPr>
          <w:highlight w:val="yellow"/>
          <w:lang w:eastAsia="zh-CN"/>
        </w:rPr>
        <w:t>losure</w:t>
      </w:r>
      <w:r w:rsidR="00F97F52" w:rsidRPr="009060C6">
        <w:rPr>
          <w:highlight w:val="yellow"/>
          <w:lang w:eastAsia="zh-CN"/>
        </w:rPr>
        <w:t xml:space="preserve">: </w:t>
      </w:r>
      <w:r w:rsidR="00CA2BF2" w:rsidRPr="009060C6">
        <w:rPr>
          <w:highlight w:val="yellow"/>
          <w:lang w:eastAsia="zh-CN"/>
        </w:rPr>
        <w:t>Suture the abdominal wall using a simple interrupted pattern with 5-0 or 6-0 nonabsorbable sutures.</w:t>
      </w:r>
    </w:p>
    <w:p w14:paraId="4253C213" w14:textId="77777777" w:rsidR="00CA2BF2" w:rsidRPr="00A62F6B" w:rsidRDefault="00CA2BF2" w:rsidP="00A62F6B">
      <w:pPr>
        <w:pBdr>
          <w:top w:val="nil"/>
          <w:left w:val="nil"/>
          <w:bottom w:val="nil"/>
          <w:right w:val="nil"/>
          <w:between w:val="nil"/>
        </w:pBdr>
        <w:rPr>
          <w:lang w:eastAsia="zh-CN"/>
        </w:rPr>
      </w:pPr>
    </w:p>
    <w:p w14:paraId="200F7EA5" w14:textId="169596E0" w:rsidR="00752F18" w:rsidRPr="00A62F6B" w:rsidRDefault="00572050" w:rsidP="00A62F6B">
      <w:pPr>
        <w:pBdr>
          <w:top w:val="nil"/>
          <w:left w:val="nil"/>
          <w:bottom w:val="nil"/>
          <w:right w:val="nil"/>
          <w:between w:val="nil"/>
        </w:pBdr>
        <w:rPr>
          <w:lang w:eastAsia="zh-CN"/>
        </w:rPr>
      </w:pPr>
      <w:r w:rsidRPr="00A62F6B">
        <w:rPr>
          <w:lang w:eastAsia="zh-CN"/>
        </w:rPr>
        <w:t>3.2.1</w:t>
      </w:r>
      <w:r w:rsidR="00F97F52" w:rsidRPr="00A62F6B">
        <w:rPr>
          <w:lang w:eastAsia="zh-CN"/>
        </w:rPr>
        <w:t>5</w:t>
      </w:r>
      <w:r w:rsidR="00CA2BF2" w:rsidRPr="00A62F6B">
        <w:rPr>
          <w:lang w:eastAsia="zh-CN"/>
        </w:rPr>
        <w:t xml:space="preserve"> Lead </w:t>
      </w:r>
      <w:r w:rsidR="00F97F52" w:rsidRPr="00A62F6B">
        <w:rPr>
          <w:lang w:eastAsia="zh-CN"/>
        </w:rPr>
        <w:t>p</w:t>
      </w:r>
      <w:r w:rsidR="00CA2BF2" w:rsidRPr="00A62F6B">
        <w:rPr>
          <w:lang w:eastAsia="zh-CN"/>
        </w:rPr>
        <w:t xml:space="preserve">reparation and </w:t>
      </w:r>
      <w:r w:rsidR="00F97F52" w:rsidRPr="00A62F6B">
        <w:rPr>
          <w:lang w:eastAsia="zh-CN"/>
        </w:rPr>
        <w:t>p</w:t>
      </w:r>
      <w:r w:rsidR="00CA2BF2" w:rsidRPr="00A62F6B">
        <w:rPr>
          <w:lang w:eastAsia="zh-CN"/>
        </w:rPr>
        <w:t>lacement</w:t>
      </w:r>
      <w:r w:rsidR="00F97F52" w:rsidRPr="00A62F6B">
        <w:rPr>
          <w:lang w:eastAsia="zh-CN"/>
        </w:rPr>
        <w:t>:</w:t>
      </w:r>
      <w:bookmarkStart w:id="88" w:name="OLE_LINK46"/>
      <w:r w:rsidR="00F97F52" w:rsidRPr="00A62F6B">
        <w:rPr>
          <w:lang w:eastAsia="zh-CN"/>
        </w:rPr>
        <w:t xml:space="preserve"> </w:t>
      </w:r>
      <w:r w:rsidR="00CA2BF2" w:rsidRPr="00A62F6B">
        <w:rPr>
          <w:lang w:eastAsia="zh-CN"/>
        </w:rPr>
        <w:t>Trim excess lead length, leaving a small coil; remove ~1 cm of terminal silicone to expose wires and secure tubing with 5-0/6-0 sutures. Tunnel the positive lead to the left caudal rib and the negative lead to the right pectoral muscle, anchoring each with stay sutures</w:t>
      </w:r>
      <w:r w:rsidR="00022170" w:rsidRPr="00A62F6B">
        <w:rPr>
          <w:lang w:eastAsia="zh-CN"/>
        </w:rPr>
        <w:t xml:space="preserve"> </w:t>
      </w:r>
      <w:r w:rsidR="008A25CE" w:rsidRPr="00A62F6B">
        <w:t>(</w:t>
      </w:r>
      <w:r w:rsidR="008A25CE" w:rsidRPr="00A62F6B">
        <w:rPr>
          <w:b/>
          <w:bCs/>
        </w:rPr>
        <w:t xml:space="preserve">Figure </w:t>
      </w:r>
      <w:r w:rsidR="008A25CE" w:rsidRPr="00A62F6B">
        <w:rPr>
          <w:b/>
          <w:bCs/>
          <w:lang w:eastAsia="zh-CN"/>
        </w:rPr>
        <w:t>6D</w:t>
      </w:r>
      <w:r w:rsidR="008A25CE" w:rsidRPr="00A62F6B">
        <w:t>)</w:t>
      </w:r>
      <w:r w:rsidR="00CA2BF2" w:rsidRPr="00A62F6B">
        <w:rPr>
          <w:lang w:eastAsia="zh-CN"/>
        </w:rPr>
        <w:t>.</w:t>
      </w:r>
    </w:p>
    <w:bookmarkEnd w:id="88"/>
    <w:p w14:paraId="0BB8865F" w14:textId="77777777" w:rsidR="00CA2BF2" w:rsidRPr="00A62F6B" w:rsidRDefault="00CA2BF2" w:rsidP="00A62F6B">
      <w:pPr>
        <w:pBdr>
          <w:top w:val="nil"/>
          <w:left w:val="nil"/>
          <w:bottom w:val="nil"/>
          <w:right w:val="nil"/>
          <w:between w:val="nil"/>
        </w:pBdr>
        <w:rPr>
          <w:lang w:eastAsia="zh-CN"/>
        </w:rPr>
      </w:pPr>
    </w:p>
    <w:p w14:paraId="652B5224" w14:textId="7A821071" w:rsidR="008C2119" w:rsidRPr="00A62F6B" w:rsidRDefault="00572050" w:rsidP="00A62F6B">
      <w:pPr>
        <w:pBdr>
          <w:top w:val="nil"/>
          <w:left w:val="nil"/>
          <w:bottom w:val="nil"/>
          <w:right w:val="nil"/>
          <w:between w:val="nil"/>
        </w:pBdr>
        <w:rPr>
          <w:lang w:eastAsia="zh-CN"/>
        </w:rPr>
      </w:pPr>
      <w:r w:rsidRPr="00A62F6B">
        <w:rPr>
          <w:lang w:eastAsia="zh-CN"/>
        </w:rPr>
        <w:t>3.2.1</w:t>
      </w:r>
      <w:r w:rsidR="00F97F52" w:rsidRPr="00A62F6B">
        <w:rPr>
          <w:lang w:eastAsia="zh-CN"/>
        </w:rPr>
        <w:t>6</w:t>
      </w:r>
      <w:r w:rsidR="00CA2BF2" w:rsidRPr="00A62F6B">
        <w:rPr>
          <w:lang w:eastAsia="zh-CN"/>
        </w:rPr>
        <w:t xml:space="preserve"> </w:t>
      </w:r>
      <w:r w:rsidR="00022170" w:rsidRPr="009060C6">
        <w:rPr>
          <w:highlight w:val="yellow"/>
          <w:lang w:eastAsia="zh-CN"/>
        </w:rPr>
        <w:t>Close the incision with interrupted sutures to prevent wound dehiscence</w:t>
      </w:r>
      <w:r w:rsidR="008A25CE" w:rsidRPr="00A62F6B">
        <w:rPr>
          <w:lang w:eastAsia="zh-CN"/>
        </w:rPr>
        <w:t xml:space="preserve"> </w:t>
      </w:r>
      <w:r w:rsidR="008A25CE" w:rsidRPr="00A62F6B">
        <w:t>(</w:t>
      </w:r>
      <w:r w:rsidR="008A25CE" w:rsidRPr="00A62F6B">
        <w:rPr>
          <w:b/>
          <w:bCs/>
        </w:rPr>
        <w:t xml:space="preserve">Figure </w:t>
      </w:r>
      <w:r w:rsidR="008A25CE" w:rsidRPr="00A62F6B">
        <w:rPr>
          <w:b/>
          <w:bCs/>
          <w:lang w:eastAsia="zh-CN"/>
        </w:rPr>
        <w:t>6E</w:t>
      </w:r>
      <w:r w:rsidR="008A25CE" w:rsidRPr="00A62F6B">
        <w:t>)</w:t>
      </w:r>
      <w:r w:rsidR="00752F18" w:rsidRPr="00A62F6B">
        <w:rPr>
          <w:lang w:eastAsia="zh-CN"/>
        </w:rPr>
        <w:t>.</w:t>
      </w:r>
    </w:p>
    <w:p w14:paraId="4AB6ABDD" w14:textId="59C05182" w:rsidR="008C2119" w:rsidRPr="00A62F6B" w:rsidRDefault="008C2119" w:rsidP="00A62F6B">
      <w:pPr>
        <w:pBdr>
          <w:top w:val="nil"/>
          <w:left w:val="nil"/>
          <w:bottom w:val="nil"/>
          <w:right w:val="nil"/>
          <w:between w:val="nil"/>
        </w:pBdr>
        <w:rPr>
          <w:lang w:eastAsia="zh-CN"/>
        </w:rPr>
      </w:pPr>
    </w:p>
    <w:p w14:paraId="45AB252D" w14:textId="7CDF2491" w:rsidR="00113C98" w:rsidRPr="00A62F6B" w:rsidRDefault="008937FD" w:rsidP="00A62F6B">
      <w:pPr>
        <w:pBdr>
          <w:top w:val="nil"/>
          <w:left w:val="nil"/>
          <w:bottom w:val="nil"/>
          <w:right w:val="nil"/>
          <w:between w:val="nil"/>
        </w:pBdr>
      </w:pPr>
      <w:bookmarkStart w:id="89" w:name="OLE_LINK5"/>
      <w:r w:rsidRPr="00A62F6B">
        <w:rPr>
          <w:lang w:eastAsia="zh-CN"/>
        </w:rPr>
        <w:t>N</w:t>
      </w:r>
      <w:r w:rsidR="00F97F52" w:rsidRPr="00A62F6B">
        <w:rPr>
          <w:lang w:eastAsia="zh-CN"/>
        </w:rPr>
        <w:t>OTE</w:t>
      </w:r>
      <w:r w:rsidRPr="00A62F6B">
        <w:rPr>
          <w:lang w:eastAsia="zh-CN"/>
        </w:rPr>
        <w:t xml:space="preserve">: </w:t>
      </w:r>
      <w:bookmarkEnd w:id="89"/>
      <w:r w:rsidR="00F97F52" w:rsidRPr="00A62F6B">
        <w:t>This study p</w:t>
      </w:r>
      <w:r w:rsidR="00113C98" w:rsidRPr="00A62F6B">
        <w:t>erform</w:t>
      </w:r>
      <w:r w:rsidR="00F97F52" w:rsidRPr="00A62F6B">
        <w:t>s</w:t>
      </w:r>
      <w:r w:rsidR="00113C98" w:rsidRPr="00A62F6B">
        <w:t xml:space="preserve"> the procedure on a euthanized animal for demonstration. Conduct all survival surgeries under strict aseptic conditions with sterile draping to ensure animal welfare and procedural success.</w:t>
      </w:r>
    </w:p>
    <w:p w14:paraId="1834E9A8" w14:textId="77777777" w:rsidR="00113C98" w:rsidRPr="00A62F6B" w:rsidRDefault="00113C98" w:rsidP="00A62F6B">
      <w:pPr>
        <w:pBdr>
          <w:top w:val="nil"/>
          <w:left w:val="nil"/>
          <w:bottom w:val="nil"/>
          <w:right w:val="nil"/>
          <w:between w:val="nil"/>
        </w:pBdr>
        <w:rPr>
          <w:lang w:eastAsia="zh-CN"/>
        </w:rPr>
      </w:pPr>
    </w:p>
    <w:p w14:paraId="11B41693" w14:textId="0F141819" w:rsidR="00F71158" w:rsidRPr="00A62F6B" w:rsidRDefault="00CA2BF2" w:rsidP="00A62F6B">
      <w:pPr>
        <w:pBdr>
          <w:top w:val="nil"/>
          <w:left w:val="nil"/>
          <w:bottom w:val="nil"/>
          <w:right w:val="nil"/>
          <w:between w:val="nil"/>
        </w:pBdr>
        <w:rPr>
          <w:b/>
          <w:lang w:eastAsia="zh-CN"/>
        </w:rPr>
      </w:pPr>
      <w:bookmarkStart w:id="90" w:name="OLE_LINK53"/>
      <w:bookmarkStart w:id="91" w:name="OLE_LINK54"/>
      <w:r w:rsidRPr="00A62F6B">
        <w:rPr>
          <w:b/>
          <w:lang w:eastAsia="zh-CN"/>
        </w:rPr>
        <w:t xml:space="preserve">4. </w:t>
      </w:r>
      <w:r w:rsidR="00AF4C22" w:rsidRPr="00A62F6B">
        <w:rPr>
          <w:b/>
          <w:lang w:eastAsia="zh-CN"/>
        </w:rPr>
        <w:t xml:space="preserve">Surgical </w:t>
      </w:r>
      <w:r w:rsidR="00F97F52" w:rsidRPr="00A62F6B">
        <w:rPr>
          <w:b/>
          <w:lang w:eastAsia="zh-CN"/>
        </w:rPr>
        <w:t>r</w:t>
      </w:r>
      <w:r w:rsidR="00AF4C22" w:rsidRPr="00A62F6B">
        <w:rPr>
          <w:b/>
          <w:lang w:eastAsia="zh-CN"/>
        </w:rPr>
        <w:t>ecovery</w:t>
      </w:r>
    </w:p>
    <w:p w14:paraId="5DB60539" w14:textId="77777777" w:rsidR="00AF4C22" w:rsidRPr="00A62F6B" w:rsidRDefault="00AF4C22" w:rsidP="00A62F6B">
      <w:pPr>
        <w:pBdr>
          <w:top w:val="nil"/>
          <w:left w:val="nil"/>
          <w:bottom w:val="nil"/>
          <w:right w:val="nil"/>
          <w:between w:val="nil"/>
        </w:pBdr>
        <w:rPr>
          <w:b/>
          <w:lang w:eastAsia="zh-CN"/>
        </w:rPr>
      </w:pPr>
    </w:p>
    <w:p w14:paraId="632545A4" w14:textId="109AA2D8" w:rsidR="00AF4C22" w:rsidRPr="00A62F6B" w:rsidRDefault="00CA2BF2" w:rsidP="00A62F6B">
      <w:pPr>
        <w:pBdr>
          <w:top w:val="nil"/>
          <w:left w:val="nil"/>
          <w:bottom w:val="nil"/>
          <w:right w:val="nil"/>
          <w:between w:val="nil"/>
        </w:pBdr>
        <w:rPr>
          <w:lang w:eastAsia="zh-CN"/>
        </w:rPr>
      </w:pPr>
      <w:r w:rsidRPr="00A62F6B">
        <w:rPr>
          <w:lang w:eastAsia="zh-CN"/>
        </w:rPr>
        <w:t xml:space="preserve">4.1 </w:t>
      </w:r>
      <w:r w:rsidR="00AF4C22" w:rsidRPr="00943563">
        <w:rPr>
          <w:lang w:eastAsia="zh-CN"/>
        </w:rPr>
        <w:t xml:space="preserve">Anesthesia </w:t>
      </w:r>
      <w:r w:rsidR="00F97F52" w:rsidRPr="00943563">
        <w:rPr>
          <w:lang w:eastAsia="zh-CN"/>
        </w:rPr>
        <w:t>t</w:t>
      </w:r>
      <w:r w:rsidR="00AF4C22" w:rsidRPr="00943563">
        <w:rPr>
          <w:lang w:eastAsia="zh-CN"/>
        </w:rPr>
        <w:t>ermination</w:t>
      </w:r>
      <w:r w:rsidR="00F97F52" w:rsidRPr="00943563">
        <w:rPr>
          <w:lang w:eastAsia="zh-CN"/>
        </w:rPr>
        <w:t xml:space="preserve">: </w:t>
      </w:r>
      <w:r w:rsidR="00AF4C22" w:rsidRPr="00943563">
        <w:rPr>
          <w:lang w:eastAsia="zh-CN"/>
        </w:rPr>
        <w:t xml:space="preserve">Discontinue gas anesthesia and remove the delivery apparatus. </w:t>
      </w:r>
      <w:r w:rsidR="00AF4C22" w:rsidRPr="009060C6">
        <w:rPr>
          <w:highlight w:val="yellow"/>
          <w:lang w:eastAsia="zh-CN"/>
        </w:rPr>
        <w:t>Transfer the animal to a 37</w:t>
      </w:r>
      <w:r w:rsidR="00FA75B7" w:rsidRPr="009060C6">
        <w:rPr>
          <w:highlight w:val="yellow"/>
          <w:lang w:eastAsia="zh-CN"/>
        </w:rPr>
        <w:t xml:space="preserve"> </w:t>
      </w:r>
      <w:bookmarkStart w:id="92" w:name="OLE_LINK92"/>
      <w:r w:rsidR="00AF4C22" w:rsidRPr="009060C6">
        <w:rPr>
          <w:highlight w:val="yellow"/>
          <w:lang w:eastAsia="zh-CN"/>
        </w:rPr>
        <w:t>°</w:t>
      </w:r>
      <w:bookmarkEnd w:id="92"/>
      <w:r w:rsidR="00AF4C22" w:rsidRPr="009060C6">
        <w:rPr>
          <w:highlight w:val="yellow"/>
          <w:lang w:eastAsia="zh-CN"/>
        </w:rPr>
        <w:t>C warming pad to maintain normothermia until spontaneous movement fully resumes.</w:t>
      </w:r>
      <w:r w:rsidR="00F97F52" w:rsidRPr="00A62F6B">
        <w:rPr>
          <w:lang w:eastAsia="zh-CN"/>
        </w:rPr>
        <w:t xml:space="preserve"> Do not leave the animal unattended until it has regained sufficient consciousness to maintain sternal recumbency.</w:t>
      </w:r>
    </w:p>
    <w:p w14:paraId="00A10048" w14:textId="77777777" w:rsidR="00AF4C22" w:rsidRPr="00A62F6B" w:rsidRDefault="00AF4C22" w:rsidP="00A62F6B">
      <w:pPr>
        <w:pBdr>
          <w:top w:val="nil"/>
          <w:left w:val="nil"/>
          <w:bottom w:val="nil"/>
          <w:right w:val="nil"/>
          <w:between w:val="nil"/>
        </w:pBdr>
        <w:rPr>
          <w:lang w:eastAsia="zh-CN"/>
        </w:rPr>
      </w:pPr>
    </w:p>
    <w:p w14:paraId="381002A6" w14:textId="65D05D15" w:rsidR="00AF4C22" w:rsidRPr="00A62F6B" w:rsidRDefault="00AF4C22" w:rsidP="00A62F6B">
      <w:pPr>
        <w:pBdr>
          <w:top w:val="nil"/>
          <w:left w:val="nil"/>
          <w:bottom w:val="nil"/>
          <w:right w:val="nil"/>
          <w:between w:val="nil"/>
        </w:pBdr>
        <w:rPr>
          <w:lang w:eastAsia="zh-CN"/>
        </w:rPr>
      </w:pPr>
      <w:r w:rsidRPr="00A62F6B">
        <w:rPr>
          <w:lang w:eastAsia="zh-CN"/>
        </w:rPr>
        <w:t>4.2</w:t>
      </w:r>
      <w:r w:rsidR="00CA2BF2" w:rsidRPr="00A62F6B">
        <w:rPr>
          <w:lang w:eastAsia="zh-CN"/>
        </w:rPr>
        <w:t xml:space="preserve"> </w:t>
      </w:r>
      <w:r w:rsidRPr="009060C6">
        <w:rPr>
          <w:highlight w:val="yellow"/>
          <w:lang w:eastAsia="zh-CN"/>
        </w:rPr>
        <w:t xml:space="preserve">Postoperative </w:t>
      </w:r>
      <w:r w:rsidR="00F97F52" w:rsidRPr="009060C6">
        <w:rPr>
          <w:highlight w:val="yellow"/>
          <w:lang w:eastAsia="zh-CN"/>
        </w:rPr>
        <w:t>a</w:t>
      </w:r>
      <w:r w:rsidRPr="009060C6">
        <w:rPr>
          <w:highlight w:val="yellow"/>
          <w:lang w:eastAsia="zh-CN"/>
        </w:rPr>
        <w:t>nalgesia</w:t>
      </w:r>
      <w:r w:rsidR="00F97F52" w:rsidRPr="009060C6">
        <w:rPr>
          <w:highlight w:val="yellow"/>
          <w:lang w:eastAsia="zh-CN"/>
        </w:rPr>
        <w:t xml:space="preserve">: </w:t>
      </w:r>
      <w:r w:rsidR="00D71C4B" w:rsidRPr="009060C6">
        <w:rPr>
          <w:highlight w:val="yellow"/>
          <w:lang w:eastAsia="zh-CN"/>
        </w:rPr>
        <w:t>Administer meloxicam subcutaneously at 5 mg/kg body weight for postoperative pain relief</w:t>
      </w:r>
      <w:r w:rsidR="00DB3FD8" w:rsidRPr="009060C6">
        <w:rPr>
          <w:highlight w:val="yellow"/>
          <w:lang w:eastAsia="zh-CN"/>
        </w:rPr>
        <w:fldChar w:fldCharType="begin">
          <w:fldData xml:space="preserve">PEVuZE5vdGU+PENpdGU+PEF1dGhvcj5DYXJib25lPC9BdXRob3I+PFllYXI+MjAxMjwvWWVhcj48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</w:fldData>
        </w:fldChar>
      </w:r>
      <w:r w:rsidR="008E1AB6" w:rsidRPr="009060C6">
        <w:rPr>
          <w:highlight w:val="yellow"/>
          <w:lang w:eastAsia="zh-CN"/>
        </w:rPr>
        <w:instrText xml:space="preserve"> ADDIN EN.CITE </w:instrText>
      </w:r>
      <w:r w:rsidR="008E1AB6" w:rsidRPr="009060C6">
        <w:rPr>
          <w:highlight w:val="yellow"/>
          <w:lang w:eastAsia="zh-CN"/>
        </w:rPr>
        <w:fldChar w:fldCharType="begin">
          <w:fldData xml:space="preserve">PEVuZE5vdGU+PENpdGU+PEF1dGhvcj5DYXJib25lPC9BdXRob3I+PFllYXI+MjAxMjwvWWVhcj48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</w:fldData>
        </w:fldChar>
      </w:r>
      <w:r w:rsidR="008E1AB6" w:rsidRPr="009060C6">
        <w:rPr>
          <w:highlight w:val="yellow"/>
          <w:lang w:eastAsia="zh-CN"/>
        </w:rPr>
        <w:instrText xml:space="preserve"> ADDIN EN.CITE.DATA </w:instrText>
      </w:r>
      <w:r w:rsidR="008E1AB6" w:rsidRPr="009060C6">
        <w:rPr>
          <w:highlight w:val="yellow"/>
          <w:lang w:eastAsia="zh-CN"/>
        </w:rPr>
      </w:r>
      <w:r w:rsidR="008E1AB6" w:rsidRPr="009060C6">
        <w:rPr>
          <w:highlight w:val="yellow"/>
          <w:lang w:eastAsia="zh-CN"/>
        </w:rPr>
        <w:fldChar w:fldCharType="end"/>
      </w:r>
      <w:r w:rsidR="00DB3FD8" w:rsidRPr="009060C6">
        <w:rPr>
          <w:highlight w:val="yellow"/>
          <w:lang w:eastAsia="zh-CN"/>
        </w:rPr>
      </w:r>
      <w:r w:rsidR="00DB3FD8" w:rsidRPr="009060C6">
        <w:rPr>
          <w:highlight w:val="yellow"/>
          <w:lang w:eastAsia="zh-CN"/>
        </w:rPr>
        <w:fldChar w:fldCharType="separate"/>
      </w:r>
      <w:r w:rsidR="008E1AB6" w:rsidRPr="009060C6">
        <w:rPr>
          <w:highlight w:val="yellow"/>
          <w:vertAlign w:val="superscript"/>
          <w:lang w:eastAsia="zh-CN"/>
        </w:rPr>
        <w:t>19-22</w:t>
      </w:r>
      <w:r w:rsidR="00DB3FD8" w:rsidRPr="009060C6">
        <w:rPr>
          <w:highlight w:val="yellow"/>
          <w:lang w:eastAsia="zh-CN"/>
        </w:rPr>
        <w:fldChar w:fldCharType="end"/>
      </w:r>
      <w:r w:rsidRPr="009060C6">
        <w:rPr>
          <w:highlight w:val="yellow"/>
          <w:lang w:eastAsia="zh-CN"/>
        </w:rPr>
        <w:t>.</w:t>
      </w:r>
    </w:p>
    <w:p w14:paraId="734AB815" w14:textId="77777777" w:rsidR="00CA2BF2" w:rsidRPr="00A62F6B" w:rsidRDefault="00CA2BF2" w:rsidP="00A62F6B">
      <w:pPr>
        <w:pBdr>
          <w:top w:val="nil"/>
          <w:left w:val="nil"/>
          <w:bottom w:val="nil"/>
          <w:right w:val="nil"/>
          <w:between w:val="nil"/>
        </w:pBdr>
        <w:rPr>
          <w:lang w:eastAsia="zh-CN"/>
        </w:rPr>
      </w:pPr>
    </w:p>
    <w:p w14:paraId="76D4DFC2" w14:textId="2E453363" w:rsidR="00AF4C22" w:rsidRPr="00A62F6B" w:rsidRDefault="00AF4C22" w:rsidP="00A62F6B">
      <w:pPr>
        <w:pBdr>
          <w:top w:val="nil"/>
          <w:left w:val="nil"/>
          <w:bottom w:val="nil"/>
          <w:right w:val="nil"/>
          <w:between w:val="nil"/>
        </w:pBdr>
        <w:rPr>
          <w:lang w:eastAsia="zh-CN"/>
        </w:rPr>
      </w:pPr>
      <w:r w:rsidRPr="00A62F6B">
        <w:rPr>
          <w:lang w:eastAsia="zh-CN"/>
        </w:rPr>
        <w:t>N</w:t>
      </w:r>
      <w:r w:rsidR="00F97F52" w:rsidRPr="00A62F6B">
        <w:rPr>
          <w:lang w:eastAsia="zh-CN"/>
        </w:rPr>
        <w:t>OTE</w:t>
      </w:r>
      <w:r w:rsidRPr="00A62F6B">
        <w:rPr>
          <w:lang w:eastAsia="zh-CN"/>
        </w:rPr>
        <w:t xml:space="preserve">: To prevent pain proactively, preemptive analgesia </w:t>
      </w:r>
      <w:r w:rsidRPr="00A62F6B">
        <w:t>may be administered prior to surgery.</w:t>
      </w:r>
    </w:p>
    <w:p w14:paraId="6111F3FC" w14:textId="77777777" w:rsidR="00AF4C22" w:rsidRPr="00A62F6B" w:rsidRDefault="00AF4C22" w:rsidP="00A62F6B">
      <w:pPr>
        <w:pBdr>
          <w:top w:val="nil"/>
          <w:left w:val="nil"/>
          <w:bottom w:val="nil"/>
          <w:right w:val="nil"/>
          <w:between w:val="nil"/>
        </w:pBdr>
        <w:rPr>
          <w:lang w:eastAsia="zh-CN"/>
        </w:rPr>
      </w:pPr>
    </w:p>
    <w:p w14:paraId="691DF19A" w14:textId="44068979" w:rsidR="00B259F5" w:rsidRPr="00A62F6B" w:rsidRDefault="00CA2BF2" w:rsidP="00A62F6B">
      <w:pPr>
        <w:pBdr>
          <w:top w:val="nil"/>
          <w:left w:val="nil"/>
          <w:bottom w:val="nil"/>
          <w:right w:val="nil"/>
          <w:between w:val="nil"/>
        </w:pBdr>
        <w:rPr>
          <w:lang w:eastAsia="zh-CN"/>
        </w:rPr>
      </w:pPr>
      <w:r w:rsidRPr="00A62F6B">
        <w:rPr>
          <w:lang w:eastAsia="zh-CN"/>
        </w:rPr>
        <w:t xml:space="preserve">4.3 </w:t>
      </w:r>
      <w:r w:rsidR="00AF4C22" w:rsidRPr="00A62F6B">
        <w:rPr>
          <w:lang w:eastAsia="zh-CN"/>
        </w:rPr>
        <w:t xml:space="preserve">Recovery </w:t>
      </w:r>
      <w:r w:rsidR="00F97F52" w:rsidRPr="00A62F6B">
        <w:rPr>
          <w:lang w:eastAsia="zh-CN"/>
        </w:rPr>
        <w:t>m</w:t>
      </w:r>
      <w:r w:rsidR="00AF4C22" w:rsidRPr="00A62F6B">
        <w:rPr>
          <w:lang w:eastAsia="zh-CN"/>
        </w:rPr>
        <w:t>onitoring</w:t>
      </w:r>
      <w:r w:rsidR="00F97F52" w:rsidRPr="00A62F6B">
        <w:rPr>
          <w:lang w:eastAsia="zh-CN"/>
        </w:rPr>
        <w:t>:</w:t>
      </w:r>
      <w:bookmarkStart w:id="93" w:name="OLE_LINK128"/>
      <w:bookmarkStart w:id="94" w:name="OLE_LINK129"/>
      <w:r w:rsidR="00F97F52" w:rsidRPr="00A62F6B">
        <w:rPr>
          <w:lang w:eastAsia="zh-CN"/>
        </w:rPr>
        <w:t xml:space="preserve"> </w:t>
      </w:r>
      <w:r w:rsidR="00B259F5" w:rsidRPr="00A62F6B">
        <w:t>Systematically monitor mice for pain and infection after surgery. Assess spontaneous pain using the Mouse Grimace Scale (MGS) by scoring orbital tightening, nose bulge, cheek bulge, ear position</w:t>
      </w:r>
      <w:r w:rsidR="00F97F52" w:rsidRPr="00A62F6B">
        <w:t>,</w:t>
      </w:r>
      <w:r w:rsidR="00B259F5" w:rsidRPr="00A62F6B">
        <w:t xml:space="preserve"> and whisker change. Record daily clinical observations, including weight loss, reduced food or water intake, hunched posture, piloerection, decreased activity</w:t>
      </w:r>
      <w:r w:rsidR="00F97F52" w:rsidRPr="00A62F6B">
        <w:t>,</w:t>
      </w:r>
      <w:r w:rsidR="00B259F5" w:rsidRPr="00A62F6B">
        <w:t xml:space="preserve"> and social isolation. Examine the surgical site daily for redness, swelling, heat</w:t>
      </w:r>
      <w:r w:rsidR="00F97F52" w:rsidRPr="00A62F6B">
        <w:t>,</w:t>
      </w:r>
      <w:r w:rsidR="00B259F5" w:rsidRPr="00A62F6B">
        <w:t xml:space="preserve"> or discharge </w:t>
      </w:r>
      <w:r w:rsidR="00B259F5" w:rsidRPr="00A62F6B">
        <w:rPr>
          <w:lang w:eastAsia="zh-CN"/>
        </w:rPr>
        <w:t>(</w:t>
      </w:r>
      <w:r w:rsidR="00B259F5" w:rsidRPr="00A62F6B">
        <w:rPr>
          <w:b/>
          <w:bCs/>
          <w:lang w:eastAsia="zh-CN"/>
        </w:rPr>
        <w:t>Supplementary Table 1</w:t>
      </w:r>
      <w:r w:rsidR="00B259F5" w:rsidRPr="00A62F6B">
        <w:rPr>
          <w:lang w:eastAsia="zh-CN"/>
        </w:rPr>
        <w:t>)</w:t>
      </w:r>
      <w:r w:rsidR="00B259F5" w:rsidRPr="00A62F6B">
        <w:t>. Administer analgesics or consult a veterinarian according to predefined humane endpoints if abnormal behavior or appearance is observed</w:t>
      </w:r>
      <w:r w:rsidR="00384D8A" w:rsidRPr="00A62F6B">
        <w:fldChar w:fldCharType="begin">
          <w:fldData xml:space="preserve">PEVuZE5vdGU+PENpdGU+PEF1dGhvcj5PbGl2ZXI8L0F1dGhvcj48WWVhcj4yMDIzPC9ZZWFyPjxS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</w:fldData>
        </w:fldChar>
      </w:r>
      <w:r w:rsidR="008E1AB6" w:rsidRPr="00A62F6B">
        <w:instrText xml:space="preserve"> ADDIN EN.CITE </w:instrText>
      </w:r>
      <w:r w:rsidR="008E1AB6" w:rsidRPr="00A62F6B">
        <w:fldChar w:fldCharType="begin">
          <w:fldData xml:space="preserve">PEVuZE5vdGU+PENpdGU+PEF1dGhvcj5PbGl2ZXI8L0F1dGhvcj48WWVhcj4yMDIzPC9ZZWFyPjxS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</w:fldData>
        </w:fldChar>
      </w:r>
      <w:r w:rsidR="008E1AB6" w:rsidRPr="00A62F6B">
        <w:instrText xml:space="preserve"> ADDIN EN.CITE.DATA </w:instrText>
      </w:r>
      <w:r w:rsidR="008E1AB6" w:rsidRPr="00A62F6B">
        <w:fldChar w:fldCharType="end"/>
      </w:r>
      <w:r w:rsidR="00384D8A" w:rsidRPr="00A62F6B">
        <w:fldChar w:fldCharType="separate"/>
      </w:r>
      <w:r w:rsidR="008E1AB6" w:rsidRPr="00A62F6B">
        <w:rPr>
          <w:vertAlign w:val="superscript"/>
        </w:rPr>
        <w:t>23-27</w:t>
      </w:r>
      <w:r w:rsidR="00384D8A" w:rsidRPr="00A62F6B">
        <w:fldChar w:fldCharType="end"/>
      </w:r>
      <w:r w:rsidR="00B259F5" w:rsidRPr="00A62F6B">
        <w:t xml:space="preserve">. After full recovery (typically 10 days post-surgery), </w:t>
      </w:r>
      <w:r w:rsidR="0008548C">
        <w:t xml:space="preserve">individually house mice </w:t>
      </w:r>
      <w:r w:rsidR="00B259F5" w:rsidRPr="00A62F6B">
        <w:t>in standard cages on telemetry receiver plates for continuous data acquisition.</w:t>
      </w:r>
    </w:p>
    <w:bookmarkEnd w:id="90"/>
    <w:bookmarkEnd w:id="91"/>
    <w:bookmarkEnd w:id="93"/>
    <w:bookmarkEnd w:id="94"/>
    <w:p w14:paraId="3AC51ACF" w14:textId="77777777" w:rsidR="00AF4C22" w:rsidRPr="00A62F6B" w:rsidRDefault="00AF4C22" w:rsidP="00A62F6B">
      <w:pPr>
        <w:pBdr>
          <w:top w:val="nil"/>
          <w:left w:val="nil"/>
          <w:bottom w:val="nil"/>
          <w:right w:val="nil"/>
          <w:between w:val="nil"/>
        </w:pBdr>
        <w:rPr>
          <w:lang w:eastAsia="zh-CN"/>
        </w:rPr>
      </w:pPr>
    </w:p>
    <w:p w14:paraId="74BEE14F" w14:textId="773A77A3" w:rsidR="00AF4C22" w:rsidRPr="00A62F6B" w:rsidRDefault="00CA2BF2" w:rsidP="00A62F6B">
      <w:pPr>
        <w:pBdr>
          <w:top w:val="nil"/>
          <w:left w:val="nil"/>
          <w:bottom w:val="nil"/>
          <w:right w:val="nil"/>
          <w:between w:val="nil"/>
        </w:pBdr>
        <w:rPr>
          <w:b/>
          <w:lang w:eastAsia="zh-CN"/>
        </w:rPr>
      </w:pPr>
      <w:r w:rsidRPr="009060C6">
        <w:rPr>
          <w:b/>
          <w:highlight w:val="yellow"/>
          <w:lang w:eastAsia="zh-CN"/>
        </w:rPr>
        <w:t xml:space="preserve">5. </w:t>
      </w:r>
      <w:r w:rsidR="00AF4C22" w:rsidRPr="009060C6">
        <w:rPr>
          <w:b/>
          <w:highlight w:val="yellow"/>
          <w:lang w:eastAsia="zh-CN"/>
        </w:rPr>
        <w:t xml:space="preserve">Data </w:t>
      </w:r>
      <w:r w:rsidR="00F97F52" w:rsidRPr="009060C6">
        <w:rPr>
          <w:b/>
          <w:highlight w:val="yellow"/>
          <w:lang w:eastAsia="zh-CN"/>
        </w:rPr>
        <w:t>r</w:t>
      </w:r>
      <w:r w:rsidR="00AF4C22" w:rsidRPr="009060C6">
        <w:rPr>
          <w:b/>
          <w:highlight w:val="yellow"/>
          <w:lang w:eastAsia="zh-CN"/>
        </w:rPr>
        <w:t xml:space="preserve">ecording and </w:t>
      </w:r>
      <w:r w:rsidR="00F97F52" w:rsidRPr="009060C6">
        <w:rPr>
          <w:b/>
          <w:highlight w:val="yellow"/>
          <w:lang w:eastAsia="zh-CN"/>
        </w:rPr>
        <w:t>a</w:t>
      </w:r>
      <w:r w:rsidR="00AF4C22" w:rsidRPr="009060C6">
        <w:rPr>
          <w:b/>
          <w:highlight w:val="yellow"/>
          <w:lang w:eastAsia="zh-CN"/>
        </w:rPr>
        <w:t>nalysis</w:t>
      </w:r>
    </w:p>
    <w:p w14:paraId="166E127B" w14:textId="77777777" w:rsidR="00C35708" w:rsidRPr="00A62F6B" w:rsidRDefault="00C35708" w:rsidP="00A62F6B">
      <w:pPr>
        <w:pBdr>
          <w:top w:val="nil"/>
          <w:left w:val="nil"/>
          <w:bottom w:val="nil"/>
          <w:right w:val="nil"/>
          <w:between w:val="nil"/>
        </w:pBdr>
        <w:rPr>
          <w:b/>
          <w:lang w:eastAsia="zh-CN"/>
        </w:rPr>
      </w:pPr>
    </w:p>
    <w:p w14:paraId="032CFAB0" w14:textId="32FD31AD" w:rsidR="00AF4C22" w:rsidRPr="00A62F6B" w:rsidRDefault="00CA2BF2" w:rsidP="00A62F6B">
      <w:pPr>
        <w:pBdr>
          <w:top w:val="nil"/>
          <w:left w:val="nil"/>
          <w:bottom w:val="nil"/>
          <w:right w:val="nil"/>
          <w:between w:val="nil"/>
        </w:pBdr>
        <w:rPr>
          <w:lang w:eastAsia="zh-CN"/>
        </w:rPr>
      </w:pPr>
      <w:r w:rsidRPr="00B137C6">
        <w:rPr>
          <w:highlight w:val="yellow"/>
          <w:lang w:eastAsia="zh-CN"/>
        </w:rPr>
        <w:t xml:space="preserve">5.1 </w:t>
      </w:r>
      <w:r w:rsidR="00AF4C22" w:rsidRPr="00B137C6">
        <w:rPr>
          <w:highlight w:val="yellow"/>
          <w:lang w:eastAsia="zh-CN"/>
        </w:rPr>
        <w:t xml:space="preserve">Transmitter </w:t>
      </w:r>
      <w:r w:rsidR="00F97F52" w:rsidRPr="00B137C6">
        <w:rPr>
          <w:highlight w:val="yellow"/>
          <w:lang w:eastAsia="zh-CN"/>
        </w:rPr>
        <w:t>i</w:t>
      </w:r>
      <w:r w:rsidR="00AF4C22" w:rsidRPr="00B137C6">
        <w:rPr>
          <w:highlight w:val="yellow"/>
          <w:lang w:eastAsia="zh-CN"/>
        </w:rPr>
        <w:t xml:space="preserve">mplantation and </w:t>
      </w:r>
      <w:r w:rsidR="00F97F52" w:rsidRPr="00B137C6">
        <w:rPr>
          <w:highlight w:val="yellow"/>
          <w:lang w:eastAsia="zh-CN"/>
        </w:rPr>
        <w:t>o</w:t>
      </w:r>
      <w:r w:rsidR="00AF4C22" w:rsidRPr="00B137C6">
        <w:rPr>
          <w:highlight w:val="yellow"/>
          <w:lang w:eastAsia="zh-CN"/>
        </w:rPr>
        <w:t>peration</w:t>
      </w:r>
      <w:r w:rsidR="00F97F52" w:rsidRPr="00B137C6">
        <w:rPr>
          <w:highlight w:val="yellow"/>
          <w:lang w:eastAsia="zh-CN"/>
        </w:rPr>
        <w:t xml:space="preserve">: </w:t>
      </w:r>
      <w:r w:rsidR="00853220" w:rsidRPr="00B137C6">
        <w:rPr>
          <w:highlight w:val="yellow"/>
          <w:lang w:eastAsia="zh-CN"/>
        </w:rPr>
        <w:t xml:space="preserve">Control the implantable transmitter by using a strong magnet to switch it ON or OFF. Confirm successful activation by verifying the presence of </w:t>
      </w:r>
      <w:r w:rsidR="00853220" w:rsidRPr="00B137C6">
        <w:rPr>
          <w:highlight w:val="yellow"/>
          <w:lang w:eastAsia="zh-CN"/>
        </w:rPr>
        <w:lastRenderedPageBreak/>
        <w:t>an audible signal on a nearby FM radio.</w:t>
      </w:r>
      <w:r w:rsidR="00853220" w:rsidRPr="00A62F6B">
        <w:rPr>
          <w:lang w:eastAsia="zh-CN"/>
        </w:rPr>
        <w:t xml:space="preserve"> </w:t>
      </w:r>
    </w:p>
    <w:p w14:paraId="0081090A" w14:textId="77777777" w:rsidR="00897DE2" w:rsidRPr="00A62F6B" w:rsidRDefault="00897DE2" w:rsidP="00A62F6B">
      <w:pPr>
        <w:pBdr>
          <w:top w:val="nil"/>
          <w:left w:val="nil"/>
          <w:bottom w:val="nil"/>
          <w:right w:val="nil"/>
          <w:between w:val="nil"/>
        </w:pBdr>
        <w:rPr>
          <w:lang w:eastAsia="zh-CN"/>
        </w:rPr>
      </w:pPr>
    </w:p>
    <w:p w14:paraId="6A27FB24" w14:textId="7E8138FF" w:rsidR="00836858" w:rsidRPr="00B137C6" w:rsidRDefault="00CA2BF2" w:rsidP="00A62F6B">
      <w:pPr>
        <w:pBdr>
          <w:top w:val="nil"/>
          <w:left w:val="nil"/>
          <w:bottom w:val="nil"/>
          <w:right w:val="nil"/>
          <w:between w:val="nil"/>
        </w:pBdr>
        <w:rPr>
          <w:highlight w:val="yellow"/>
          <w:lang w:eastAsia="zh-CN"/>
        </w:rPr>
      </w:pPr>
      <w:r w:rsidRPr="00B137C6">
        <w:rPr>
          <w:highlight w:val="yellow"/>
          <w:lang w:eastAsia="zh-CN"/>
        </w:rPr>
        <w:t xml:space="preserve">5.2 </w:t>
      </w:r>
      <w:bookmarkStart w:id="95" w:name="_Hlk211987191"/>
      <w:r w:rsidR="00AF4C22" w:rsidRPr="00B137C6">
        <w:rPr>
          <w:highlight w:val="yellow"/>
          <w:lang w:eastAsia="zh-CN"/>
        </w:rPr>
        <w:t xml:space="preserve">Transmitter </w:t>
      </w:r>
      <w:r w:rsidR="00F97F52" w:rsidRPr="00B137C6">
        <w:rPr>
          <w:highlight w:val="yellow"/>
          <w:lang w:eastAsia="zh-CN"/>
        </w:rPr>
        <w:t>c</w:t>
      </w:r>
      <w:r w:rsidR="00AF4C22" w:rsidRPr="00B137C6">
        <w:rPr>
          <w:highlight w:val="yellow"/>
          <w:lang w:eastAsia="zh-CN"/>
        </w:rPr>
        <w:t>onfiguration</w:t>
      </w:r>
      <w:bookmarkEnd w:id="95"/>
      <w:r w:rsidR="00AF4C22" w:rsidRPr="00B137C6">
        <w:rPr>
          <w:highlight w:val="yellow"/>
          <w:lang w:eastAsia="zh-CN"/>
        </w:rPr>
        <w:t xml:space="preserve"> and </w:t>
      </w:r>
      <w:r w:rsidR="00F97F52" w:rsidRPr="00B137C6">
        <w:rPr>
          <w:highlight w:val="yellow"/>
          <w:lang w:eastAsia="zh-CN"/>
        </w:rPr>
        <w:t>d</w:t>
      </w:r>
      <w:r w:rsidR="00AF4C22" w:rsidRPr="00B137C6">
        <w:rPr>
          <w:highlight w:val="yellow"/>
          <w:lang w:eastAsia="zh-CN"/>
        </w:rPr>
        <w:t xml:space="preserve">ata </w:t>
      </w:r>
      <w:r w:rsidR="00F97F52" w:rsidRPr="00B137C6">
        <w:rPr>
          <w:highlight w:val="yellow"/>
          <w:lang w:eastAsia="zh-CN"/>
        </w:rPr>
        <w:t>a</w:t>
      </w:r>
      <w:r w:rsidR="00AF4C22" w:rsidRPr="00B137C6">
        <w:rPr>
          <w:highlight w:val="yellow"/>
          <w:lang w:eastAsia="zh-CN"/>
        </w:rPr>
        <w:t>cquisition</w:t>
      </w:r>
    </w:p>
    <w:p w14:paraId="37E49817" w14:textId="77777777" w:rsidR="00F97F52" w:rsidRPr="00B137C6" w:rsidRDefault="00F97F52" w:rsidP="00A62F6B">
      <w:pPr>
        <w:pBdr>
          <w:top w:val="nil"/>
          <w:left w:val="nil"/>
          <w:bottom w:val="nil"/>
          <w:right w:val="nil"/>
          <w:between w:val="nil"/>
        </w:pBdr>
        <w:rPr>
          <w:b/>
          <w:highlight w:val="yellow"/>
          <w:lang w:eastAsia="zh-CN"/>
        </w:rPr>
      </w:pPr>
    </w:p>
    <w:p w14:paraId="39B179E0" w14:textId="72327B8C" w:rsidR="00836858" w:rsidRPr="00943563" w:rsidRDefault="00572050" w:rsidP="00A62F6B">
      <w:pPr>
        <w:pBdr>
          <w:top w:val="nil"/>
          <w:left w:val="nil"/>
          <w:bottom w:val="nil"/>
          <w:right w:val="nil"/>
          <w:between w:val="nil"/>
        </w:pBdr>
      </w:pPr>
      <w:bookmarkStart w:id="96" w:name="OLE_LINK130"/>
      <w:bookmarkStart w:id="97" w:name="OLE_LINK131"/>
      <w:r w:rsidRPr="00943563">
        <w:rPr>
          <w:lang w:eastAsia="zh-CN"/>
        </w:rPr>
        <w:t>5.2.1</w:t>
      </w:r>
      <w:r w:rsidR="00CA2BF2" w:rsidRPr="00943563">
        <w:rPr>
          <w:lang w:eastAsia="zh-CN"/>
        </w:rPr>
        <w:t xml:space="preserve"> </w:t>
      </w:r>
      <w:r w:rsidR="008E32CB" w:rsidRPr="00943563">
        <w:rPr>
          <w:lang w:eastAsia="zh-CN"/>
        </w:rPr>
        <w:t>Acquire data using the software (</w:t>
      </w:r>
      <w:proofErr w:type="spellStart"/>
      <w:r w:rsidR="008E32CB" w:rsidRPr="00943563">
        <w:rPr>
          <w:lang w:eastAsia="zh-CN"/>
        </w:rPr>
        <w:t>Ponemah</w:t>
      </w:r>
      <w:proofErr w:type="spellEnd"/>
      <w:r w:rsidR="008E32CB" w:rsidRPr="00943563">
        <w:rPr>
          <w:lang w:eastAsia="zh-CN"/>
        </w:rPr>
        <w:t xml:space="preserve"> v5.00).</w:t>
      </w:r>
      <w:r w:rsidR="00AF4C22" w:rsidRPr="00943563">
        <w:rPr>
          <w:lang w:eastAsia="zh-CN"/>
        </w:rPr>
        <w:t xml:space="preserve"> </w:t>
      </w:r>
      <w:r w:rsidR="007021BA" w:rsidRPr="00943563">
        <w:t xml:space="preserve">Refer to </w:t>
      </w:r>
      <w:bookmarkStart w:id="98" w:name="_Hlk211987016"/>
      <w:r w:rsidR="007021BA" w:rsidRPr="00943563">
        <w:rPr>
          <w:b/>
          <w:bCs/>
        </w:rPr>
        <w:t>Supplementary</w:t>
      </w:r>
      <w:bookmarkEnd w:id="98"/>
      <w:r w:rsidR="007021BA" w:rsidRPr="00943563">
        <w:rPr>
          <w:b/>
          <w:bCs/>
        </w:rPr>
        <w:t xml:space="preserve"> </w:t>
      </w:r>
      <w:r w:rsidR="00D1196A" w:rsidRPr="00943563">
        <w:rPr>
          <w:b/>
          <w:bCs/>
          <w:lang w:eastAsia="zh-CN"/>
        </w:rPr>
        <w:t>File</w:t>
      </w:r>
      <w:r w:rsidR="007021BA" w:rsidRPr="00943563">
        <w:rPr>
          <w:b/>
          <w:bCs/>
        </w:rPr>
        <w:t xml:space="preserve"> </w:t>
      </w:r>
      <w:r w:rsidR="00D1196A" w:rsidRPr="00943563">
        <w:rPr>
          <w:b/>
          <w:bCs/>
          <w:lang w:eastAsia="zh-CN"/>
        </w:rPr>
        <w:t>1</w:t>
      </w:r>
      <w:r w:rsidR="007021BA" w:rsidRPr="00943563">
        <w:t xml:space="preserve"> for configuration options.</w:t>
      </w:r>
    </w:p>
    <w:p w14:paraId="5727BDCA" w14:textId="77777777" w:rsidR="00F97F52" w:rsidRPr="00B137C6" w:rsidRDefault="00F97F52" w:rsidP="00A62F6B">
      <w:pPr>
        <w:pBdr>
          <w:top w:val="nil"/>
          <w:left w:val="nil"/>
          <w:bottom w:val="nil"/>
          <w:right w:val="nil"/>
          <w:between w:val="nil"/>
        </w:pBdr>
        <w:rPr>
          <w:highlight w:val="yellow"/>
          <w:lang w:eastAsia="zh-CN"/>
        </w:rPr>
      </w:pPr>
    </w:p>
    <w:p w14:paraId="1BA266F4" w14:textId="15A690B7" w:rsidR="00836858" w:rsidRPr="00B137C6" w:rsidRDefault="00572050" w:rsidP="00A62F6B">
      <w:pPr>
        <w:pBdr>
          <w:top w:val="nil"/>
          <w:left w:val="nil"/>
          <w:bottom w:val="nil"/>
          <w:right w:val="nil"/>
          <w:between w:val="nil"/>
        </w:pBdr>
        <w:rPr>
          <w:highlight w:val="yellow"/>
        </w:rPr>
      </w:pPr>
      <w:r w:rsidRPr="00B137C6">
        <w:rPr>
          <w:highlight w:val="yellow"/>
          <w:lang w:eastAsia="zh-CN"/>
        </w:rPr>
        <w:t>5.2.2</w:t>
      </w:r>
      <w:r w:rsidR="00CA2BF2" w:rsidRPr="00B137C6">
        <w:rPr>
          <w:highlight w:val="yellow"/>
          <w:lang w:eastAsia="zh-CN"/>
        </w:rPr>
        <w:t xml:space="preserve"> </w:t>
      </w:r>
      <w:bookmarkStart w:id="99" w:name="_Hlk211986635"/>
      <w:bookmarkStart w:id="100" w:name="OLE_LINK36"/>
      <w:r w:rsidR="00F239DC" w:rsidRPr="00B137C6">
        <w:rPr>
          <w:highlight w:val="yellow"/>
          <w:lang w:eastAsia="zh-CN"/>
        </w:rPr>
        <w:t xml:space="preserve">Open </w:t>
      </w:r>
      <w:proofErr w:type="spellStart"/>
      <w:r w:rsidR="00F239DC" w:rsidRPr="00B137C6">
        <w:rPr>
          <w:highlight w:val="yellow"/>
          <w:lang w:eastAsia="zh-CN"/>
        </w:rPr>
        <w:t>Ponemah</w:t>
      </w:r>
      <w:proofErr w:type="spellEnd"/>
      <w:r w:rsidR="00F239DC" w:rsidRPr="00B137C6">
        <w:rPr>
          <w:highlight w:val="yellow"/>
          <w:lang w:eastAsia="zh-CN"/>
        </w:rPr>
        <w:t xml:space="preserve"> v5.00</w:t>
      </w:r>
      <w:bookmarkEnd w:id="99"/>
      <w:r w:rsidR="007021BA" w:rsidRPr="00B137C6">
        <w:rPr>
          <w:highlight w:val="yellow"/>
          <w:lang w:eastAsia="zh-CN"/>
        </w:rPr>
        <w:t xml:space="preserve">, </w:t>
      </w:r>
      <w:bookmarkStart w:id="101" w:name="_Hlk211986679"/>
      <w:r w:rsidR="007021BA" w:rsidRPr="00B137C6">
        <w:rPr>
          <w:highlight w:val="yellow"/>
          <w:lang w:eastAsia="zh-CN"/>
        </w:rPr>
        <w:t>create a new experiment</w:t>
      </w:r>
      <w:bookmarkEnd w:id="101"/>
      <w:r w:rsidR="007021BA" w:rsidRPr="00B137C6">
        <w:rPr>
          <w:highlight w:val="yellow"/>
          <w:lang w:eastAsia="zh-CN"/>
        </w:rPr>
        <w:t xml:space="preserve"> or open an existing one. </w:t>
      </w:r>
      <w:bookmarkStart w:id="102" w:name="_Hlk211986706"/>
      <w:r w:rsidR="007021BA" w:rsidRPr="00B137C6">
        <w:rPr>
          <w:highlight w:val="yellow"/>
          <w:lang w:eastAsia="zh-CN"/>
        </w:rPr>
        <w:t>G</w:t>
      </w:r>
      <w:r w:rsidR="00F239DC" w:rsidRPr="00B137C6">
        <w:rPr>
          <w:highlight w:val="yellow"/>
          <w:lang w:eastAsia="zh-CN"/>
        </w:rPr>
        <w:t>o</w:t>
      </w:r>
      <w:r w:rsidR="00CE4FC0" w:rsidRPr="00B137C6">
        <w:rPr>
          <w:highlight w:val="yellow"/>
          <w:lang w:eastAsia="zh-CN"/>
        </w:rPr>
        <w:t xml:space="preserve"> to </w:t>
      </w:r>
      <w:r w:rsidR="00CE4FC0" w:rsidRPr="00B137C6">
        <w:rPr>
          <w:b/>
          <w:bCs/>
          <w:highlight w:val="yellow"/>
          <w:lang w:eastAsia="zh-CN"/>
        </w:rPr>
        <w:t>Configuration</w:t>
      </w:r>
      <w:r w:rsidR="00CE4FC0" w:rsidRPr="00B137C6">
        <w:rPr>
          <w:highlight w:val="yellow"/>
          <w:lang w:eastAsia="zh-CN"/>
        </w:rPr>
        <w:t xml:space="preserve"> </w:t>
      </w:r>
      <w:bookmarkStart w:id="103" w:name="OLE_LINK38"/>
      <w:r w:rsidR="00CE4FC0" w:rsidRPr="00B137C6">
        <w:rPr>
          <w:highlight w:val="yellow"/>
          <w:lang w:eastAsia="zh-CN"/>
        </w:rPr>
        <w:t>&gt;</w:t>
      </w:r>
      <w:bookmarkEnd w:id="103"/>
      <w:r w:rsidR="00CE4FC0" w:rsidRPr="00B137C6">
        <w:rPr>
          <w:highlight w:val="yellow"/>
          <w:lang w:eastAsia="zh-CN"/>
        </w:rPr>
        <w:t xml:space="preserve"> </w:t>
      </w:r>
      <w:r w:rsidR="00D52FE2" w:rsidRPr="00B137C6">
        <w:rPr>
          <w:b/>
          <w:bCs/>
          <w:highlight w:val="yellow"/>
          <w:lang w:eastAsia="zh-CN"/>
        </w:rPr>
        <w:t>Hardware</w:t>
      </w:r>
      <w:r w:rsidR="00D52FE2" w:rsidRPr="00B137C6">
        <w:rPr>
          <w:highlight w:val="yellow"/>
          <w:lang w:eastAsia="zh-CN"/>
        </w:rPr>
        <w:t xml:space="preserve"> and</w:t>
      </w:r>
      <w:r w:rsidR="00CE4FC0" w:rsidRPr="00B137C6">
        <w:rPr>
          <w:highlight w:val="yellow"/>
          <w:lang w:eastAsia="zh-CN"/>
        </w:rPr>
        <w:t xml:space="preserve"> </w:t>
      </w:r>
      <w:r w:rsidR="00105D14" w:rsidRPr="00B137C6">
        <w:rPr>
          <w:highlight w:val="yellow"/>
          <w:lang w:eastAsia="zh-CN"/>
        </w:rPr>
        <w:t xml:space="preserve">click </w:t>
      </w:r>
      <w:r w:rsidR="00105D14" w:rsidRPr="00B137C6">
        <w:rPr>
          <w:b/>
          <w:bCs/>
          <w:highlight w:val="yellow"/>
          <w:lang w:eastAsia="zh-CN"/>
        </w:rPr>
        <w:t xml:space="preserve">Edit APR Configuration </w:t>
      </w:r>
      <w:r w:rsidR="00105D14" w:rsidRPr="00B137C6">
        <w:rPr>
          <w:highlight w:val="yellow"/>
          <w:lang w:eastAsia="zh-CN"/>
        </w:rPr>
        <w:t>to</w:t>
      </w:r>
      <w:r w:rsidR="00105D14" w:rsidRPr="00B137C6">
        <w:rPr>
          <w:b/>
          <w:bCs/>
          <w:highlight w:val="yellow"/>
          <w:lang w:eastAsia="zh-CN"/>
        </w:rPr>
        <w:t xml:space="preserve"> </w:t>
      </w:r>
      <w:r w:rsidR="00CE4FC0" w:rsidRPr="00B137C6">
        <w:rPr>
          <w:highlight w:val="yellow"/>
          <w:lang w:eastAsia="zh-CN"/>
        </w:rPr>
        <w:t>select an empty receiver.</w:t>
      </w:r>
      <w:bookmarkEnd w:id="96"/>
      <w:bookmarkEnd w:id="97"/>
      <w:r w:rsidR="0086539F" w:rsidRPr="00B137C6">
        <w:rPr>
          <w:highlight w:val="yellow"/>
        </w:rPr>
        <w:t xml:space="preserve"> </w:t>
      </w:r>
      <w:bookmarkEnd w:id="102"/>
    </w:p>
    <w:p w14:paraId="36F02D2B" w14:textId="77777777" w:rsidR="00F97F52" w:rsidRPr="00B137C6" w:rsidRDefault="00F97F52" w:rsidP="00A62F6B">
      <w:pPr>
        <w:pBdr>
          <w:top w:val="nil"/>
          <w:left w:val="nil"/>
          <w:bottom w:val="nil"/>
          <w:right w:val="nil"/>
          <w:between w:val="nil"/>
        </w:pBdr>
        <w:rPr>
          <w:highlight w:val="yellow"/>
          <w:lang w:eastAsia="zh-CN"/>
        </w:rPr>
      </w:pPr>
    </w:p>
    <w:bookmarkEnd w:id="100"/>
    <w:p w14:paraId="3C047C7D" w14:textId="08A4EC44" w:rsidR="00836858" w:rsidRPr="00B137C6" w:rsidRDefault="00572050" w:rsidP="00A62F6B">
      <w:pPr>
        <w:pBdr>
          <w:top w:val="nil"/>
          <w:left w:val="nil"/>
          <w:bottom w:val="nil"/>
          <w:right w:val="nil"/>
          <w:between w:val="nil"/>
        </w:pBdr>
        <w:rPr>
          <w:highlight w:val="yellow"/>
          <w:lang w:eastAsia="zh-CN"/>
        </w:rPr>
      </w:pPr>
      <w:r w:rsidRPr="00B137C6">
        <w:rPr>
          <w:highlight w:val="yellow"/>
          <w:lang w:eastAsia="zh-CN"/>
        </w:rPr>
        <w:t>5.2.3</w:t>
      </w:r>
      <w:r w:rsidR="00CA2BF2" w:rsidRPr="00B137C6">
        <w:rPr>
          <w:highlight w:val="yellow"/>
          <w:lang w:eastAsia="zh-CN"/>
        </w:rPr>
        <w:t xml:space="preserve"> </w:t>
      </w:r>
      <w:bookmarkStart w:id="104" w:name="_Hlk211986789"/>
      <w:r w:rsidR="00105D14" w:rsidRPr="00B137C6">
        <w:rPr>
          <w:highlight w:val="yellow"/>
          <w:lang w:eastAsia="zh-CN"/>
        </w:rPr>
        <w:t xml:space="preserve">Open </w:t>
      </w:r>
      <w:r w:rsidR="00105D14" w:rsidRPr="00B137C6">
        <w:rPr>
          <w:b/>
          <w:bCs/>
          <w:highlight w:val="yellow"/>
          <w:lang w:eastAsia="zh-CN"/>
        </w:rPr>
        <w:t>Hardware</w:t>
      </w:r>
      <w:r w:rsidR="00897DE2" w:rsidRPr="00B137C6">
        <w:rPr>
          <w:b/>
          <w:bCs/>
          <w:highlight w:val="yellow"/>
          <w:lang w:eastAsia="zh-CN"/>
        </w:rPr>
        <w:t xml:space="preserve"> </w:t>
      </w:r>
      <w:r w:rsidR="00105D14" w:rsidRPr="00B137C6">
        <w:rPr>
          <w:highlight w:val="yellow"/>
          <w:lang w:eastAsia="zh-CN"/>
        </w:rPr>
        <w:t>&gt;</w:t>
      </w:r>
      <w:r w:rsidR="00105D14" w:rsidRPr="00B137C6">
        <w:rPr>
          <w:b/>
          <w:bCs/>
          <w:highlight w:val="yellow"/>
          <w:shd w:val="clear" w:color="auto" w:fill="FFFFFF"/>
        </w:rPr>
        <w:t xml:space="preserve"> </w:t>
      </w:r>
      <w:r w:rsidR="00105D14" w:rsidRPr="00B137C6">
        <w:rPr>
          <w:b/>
          <w:bCs/>
          <w:highlight w:val="yellow"/>
          <w:lang w:eastAsia="zh-CN"/>
        </w:rPr>
        <w:t xml:space="preserve">Edit MX2 Configuration </w:t>
      </w:r>
      <w:r w:rsidR="00105D14" w:rsidRPr="00B137C6">
        <w:rPr>
          <w:highlight w:val="yellow"/>
          <w:lang w:eastAsia="zh-CN"/>
        </w:rPr>
        <w:t>to connect the implant</w:t>
      </w:r>
      <w:r w:rsidR="00552D7E" w:rsidRPr="00B137C6">
        <w:rPr>
          <w:highlight w:val="yellow"/>
          <w:lang w:eastAsia="zh-CN"/>
        </w:rPr>
        <w:t xml:space="preserve">. Select the </w:t>
      </w:r>
      <w:r w:rsidR="00F97F52" w:rsidRPr="00B137C6">
        <w:rPr>
          <w:b/>
          <w:bCs/>
          <w:highlight w:val="yellow"/>
          <w:lang w:eastAsia="zh-CN"/>
        </w:rPr>
        <w:t>R</w:t>
      </w:r>
      <w:r w:rsidR="00552D7E" w:rsidRPr="00B137C6">
        <w:rPr>
          <w:b/>
          <w:bCs/>
          <w:highlight w:val="yellow"/>
          <w:lang w:eastAsia="zh-CN"/>
        </w:rPr>
        <w:t xml:space="preserve">eceiver </w:t>
      </w:r>
      <w:r w:rsidR="00F97F52" w:rsidRPr="00B137C6">
        <w:rPr>
          <w:b/>
          <w:bCs/>
          <w:highlight w:val="yellow"/>
          <w:lang w:eastAsia="zh-CN"/>
        </w:rPr>
        <w:t>A</w:t>
      </w:r>
      <w:r w:rsidR="00552D7E" w:rsidRPr="00B137C6">
        <w:rPr>
          <w:b/>
          <w:bCs/>
          <w:highlight w:val="yellow"/>
          <w:lang w:eastAsia="zh-CN"/>
        </w:rPr>
        <w:t xml:space="preserve">ssociated with </w:t>
      </w:r>
      <w:r w:rsidR="009324E4" w:rsidRPr="00B137C6">
        <w:rPr>
          <w:b/>
          <w:bCs/>
          <w:highlight w:val="yellow"/>
          <w:lang w:eastAsia="zh-CN"/>
        </w:rPr>
        <w:t xml:space="preserve">the Implant </w:t>
      </w:r>
      <w:r w:rsidR="009324E4" w:rsidRPr="00B137C6">
        <w:rPr>
          <w:highlight w:val="yellow"/>
          <w:lang w:eastAsia="zh-CN"/>
        </w:rPr>
        <w:t>and configure the following parameters: name, implant model, signal type, sample rate,</w:t>
      </w:r>
      <w:r w:rsidR="007E5897" w:rsidRPr="00B137C6">
        <w:rPr>
          <w:highlight w:val="yellow"/>
          <w:lang w:eastAsia="zh-CN"/>
        </w:rPr>
        <w:t xml:space="preserve"> </w:t>
      </w:r>
      <w:r w:rsidR="00552D7E" w:rsidRPr="00B137C6">
        <w:rPr>
          <w:highlight w:val="yellow"/>
          <w:lang w:eastAsia="zh-CN"/>
        </w:rPr>
        <w:t xml:space="preserve">and </w:t>
      </w:r>
      <w:r w:rsidR="00682297" w:rsidRPr="00B137C6">
        <w:rPr>
          <w:highlight w:val="yellow"/>
          <w:lang w:eastAsia="zh-CN"/>
        </w:rPr>
        <w:t>s</w:t>
      </w:r>
      <w:r w:rsidR="00552D7E" w:rsidRPr="00B137C6">
        <w:rPr>
          <w:highlight w:val="yellow"/>
          <w:lang w:eastAsia="zh-CN"/>
        </w:rPr>
        <w:t xml:space="preserve">erial </w:t>
      </w:r>
      <w:r w:rsidR="00682297" w:rsidRPr="00B137C6">
        <w:rPr>
          <w:highlight w:val="yellow"/>
          <w:lang w:eastAsia="zh-CN"/>
        </w:rPr>
        <w:t>n</w:t>
      </w:r>
      <w:r w:rsidR="00552D7E" w:rsidRPr="00B137C6">
        <w:rPr>
          <w:highlight w:val="yellow"/>
          <w:lang w:eastAsia="zh-CN"/>
        </w:rPr>
        <w:t>umber</w:t>
      </w:r>
      <w:r w:rsidR="00CE4FC0" w:rsidRPr="00B137C6">
        <w:rPr>
          <w:highlight w:val="yellow"/>
          <w:lang w:eastAsia="zh-CN"/>
        </w:rPr>
        <w:t>.</w:t>
      </w:r>
    </w:p>
    <w:p w14:paraId="601FCB84" w14:textId="77777777" w:rsidR="00F97F52" w:rsidRPr="00B137C6" w:rsidRDefault="00F97F52" w:rsidP="00A62F6B">
      <w:pPr>
        <w:pBdr>
          <w:top w:val="nil"/>
          <w:left w:val="nil"/>
          <w:bottom w:val="nil"/>
          <w:right w:val="nil"/>
          <w:between w:val="nil"/>
        </w:pBdr>
        <w:rPr>
          <w:highlight w:val="yellow"/>
          <w:lang w:eastAsia="zh-CN"/>
        </w:rPr>
      </w:pPr>
    </w:p>
    <w:p w14:paraId="041DF315" w14:textId="4E89ABD7" w:rsidR="00AB0D5E" w:rsidRPr="00B137C6" w:rsidRDefault="00572050" w:rsidP="00A62F6B">
      <w:pPr>
        <w:pBdr>
          <w:top w:val="nil"/>
          <w:left w:val="nil"/>
          <w:bottom w:val="nil"/>
          <w:right w:val="nil"/>
          <w:between w:val="nil"/>
        </w:pBdr>
        <w:rPr>
          <w:highlight w:val="yellow"/>
          <w:lang w:eastAsia="zh-CN"/>
        </w:rPr>
      </w:pPr>
      <w:bookmarkStart w:id="105" w:name="OLE_LINK37"/>
      <w:bookmarkEnd w:id="104"/>
      <w:r w:rsidRPr="00B137C6">
        <w:rPr>
          <w:highlight w:val="yellow"/>
          <w:lang w:eastAsia="zh-CN"/>
        </w:rPr>
        <w:t>5.2.4</w:t>
      </w:r>
      <w:r w:rsidR="00CA2BF2" w:rsidRPr="00B137C6">
        <w:rPr>
          <w:highlight w:val="yellow"/>
          <w:lang w:eastAsia="zh-CN"/>
        </w:rPr>
        <w:t xml:space="preserve"> </w:t>
      </w:r>
      <w:bookmarkStart w:id="106" w:name="_Hlk211986878"/>
      <w:r w:rsidR="00AB0D5E" w:rsidRPr="00B137C6">
        <w:rPr>
          <w:highlight w:val="yellow"/>
          <w:lang w:eastAsia="zh-CN"/>
        </w:rPr>
        <w:t xml:space="preserve">Click </w:t>
      </w:r>
      <w:r w:rsidR="00AB0D5E" w:rsidRPr="00B137C6">
        <w:rPr>
          <w:b/>
          <w:bCs/>
          <w:highlight w:val="yellow"/>
          <w:lang w:eastAsia="zh-CN"/>
        </w:rPr>
        <w:t>Search for HD Implant</w:t>
      </w:r>
      <w:r w:rsidR="00AB0D5E" w:rsidRPr="00B137C6">
        <w:rPr>
          <w:highlight w:val="yellow"/>
          <w:lang w:eastAsia="zh-CN"/>
        </w:rPr>
        <w:t>.</w:t>
      </w:r>
      <w:r w:rsidR="00AB0D5E" w:rsidRPr="00B137C6">
        <w:rPr>
          <w:highlight w:val="yellow"/>
        </w:rPr>
        <w:t xml:space="preserve"> </w:t>
      </w:r>
      <w:r w:rsidR="00AB0D5E" w:rsidRPr="00B137C6">
        <w:rPr>
          <w:highlight w:val="yellow"/>
          <w:lang w:eastAsia="zh-CN"/>
        </w:rPr>
        <w:t>Activate the implant using a magnet and place it on the designated detection plate until the system recognizes the signal.</w:t>
      </w:r>
      <w:r w:rsidR="00AB0D5E" w:rsidRPr="00B137C6">
        <w:rPr>
          <w:highlight w:val="yellow"/>
        </w:rPr>
        <w:t xml:space="preserve"> </w:t>
      </w:r>
      <w:bookmarkStart w:id="107" w:name="OLE_LINK112"/>
      <w:r w:rsidR="00AB0D5E" w:rsidRPr="00B137C6">
        <w:rPr>
          <w:highlight w:val="yellow"/>
          <w:lang w:eastAsia="zh-CN"/>
        </w:rPr>
        <w:t xml:space="preserve">Click </w:t>
      </w:r>
      <w:r w:rsidR="00552D7E" w:rsidRPr="00B137C6">
        <w:rPr>
          <w:b/>
          <w:bCs/>
          <w:highlight w:val="yellow"/>
          <w:lang w:eastAsia="zh-CN"/>
        </w:rPr>
        <w:t>Save</w:t>
      </w:r>
      <w:r w:rsidR="00AB0D5E" w:rsidRPr="00B137C6">
        <w:rPr>
          <w:highlight w:val="yellow"/>
          <w:lang w:eastAsia="zh-CN"/>
        </w:rPr>
        <w:t xml:space="preserve"> to confirm.</w:t>
      </w:r>
      <w:bookmarkEnd w:id="107"/>
    </w:p>
    <w:p w14:paraId="388AD9E0" w14:textId="77777777" w:rsidR="00F97F52" w:rsidRPr="00B137C6" w:rsidRDefault="00F97F52" w:rsidP="00A62F6B">
      <w:pPr>
        <w:pBdr>
          <w:top w:val="nil"/>
          <w:left w:val="nil"/>
          <w:bottom w:val="nil"/>
          <w:right w:val="nil"/>
          <w:between w:val="nil"/>
        </w:pBdr>
        <w:rPr>
          <w:highlight w:val="yellow"/>
          <w:lang w:eastAsia="zh-CN"/>
        </w:rPr>
      </w:pPr>
    </w:p>
    <w:bookmarkEnd w:id="106"/>
    <w:p w14:paraId="061EFD04" w14:textId="34510E63" w:rsidR="007021BA" w:rsidRPr="00B137C6" w:rsidRDefault="00552D7E" w:rsidP="00A62F6B">
      <w:pPr>
        <w:pBdr>
          <w:top w:val="nil"/>
          <w:left w:val="nil"/>
          <w:bottom w:val="nil"/>
          <w:right w:val="nil"/>
          <w:between w:val="nil"/>
        </w:pBdr>
        <w:rPr>
          <w:lang w:eastAsia="zh-CN"/>
        </w:rPr>
      </w:pPr>
      <w:r w:rsidRPr="00B137C6">
        <w:rPr>
          <w:lang w:eastAsia="zh-CN"/>
        </w:rPr>
        <w:t xml:space="preserve">5.2.5 </w:t>
      </w:r>
      <w:bookmarkStart w:id="108" w:name="_Hlk211986924"/>
      <w:r w:rsidR="00682297" w:rsidRPr="00B137C6">
        <w:rPr>
          <w:lang w:eastAsia="zh-CN"/>
        </w:rPr>
        <w:t xml:space="preserve">Configure </w:t>
      </w:r>
      <w:r w:rsidR="00682297" w:rsidRPr="00B137C6">
        <w:rPr>
          <w:b/>
          <w:bCs/>
          <w:lang w:eastAsia="zh-CN"/>
        </w:rPr>
        <w:t>Subject Details</w:t>
      </w:r>
      <w:r w:rsidR="00682297" w:rsidRPr="00B137C6">
        <w:rPr>
          <w:lang w:eastAsia="zh-CN"/>
        </w:rPr>
        <w:t xml:space="preserve"> by setting the subject name, gender, and species, then select the </w:t>
      </w:r>
      <w:r w:rsidR="00F97F52" w:rsidRPr="00B137C6">
        <w:rPr>
          <w:b/>
          <w:bCs/>
          <w:lang w:eastAsia="zh-CN"/>
        </w:rPr>
        <w:t>D</w:t>
      </w:r>
      <w:r w:rsidR="00682297" w:rsidRPr="00B137C6">
        <w:rPr>
          <w:b/>
          <w:bCs/>
          <w:lang w:eastAsia="zh-CN"/>
        </w:rPr>
        <w:t xml:space="preserve">etection </w:t>
      </w:r>
      <w:r w:rsidR="00F97F52" w:rsidRPr="00B137C6">
        <w:rPr>
          <w:b/>
          <w:bCs/>
          <w:lang w:eastAsia="zh-CN"/>
        </w:rPr>
        <w:t>I</w:t>
      </w:r>
      <w:r w:rsidR="00682297" w:rsidRPr="00B137C6">
        <w:rPr>
          <w:b/>
          <w:bCs/>
          <w:lang w:eastAsia="zh-CN"/>
        </w:rPr>
        <w:t xml:space="preserve">tems </w:t>
      </w:r>
      <w:r w:rsidR="00F97F52" w:rsidRPr="00B137C6">
        <w:rPr>
          <w:b/>
          <w:bCs/>
          <w:lang w:eastAsia="zh-CN"/>
        </w:rPr>
        <w:t>C</w:t>
      </w:r>
      <w:r w:rsidR="00682297" w:rsidRPr="00B137C6">
        <w:rPr>
          <w:b/>
          <w:bCs/>
          <w:lang w:eastAsia="zh-CN"/>
        </w:rPr>
        <w:t xml:space="preserve">orresponding to the </w:t>
      </w:r>
      <w:r w:rsidR="00F97F52" w:rsidRPr="00B137C6">
        <w:rPr>
          <w:b/>
          <w:bCs/>
          <w:lang w:eastAsia="zh-CN"/>
        </w:rPr>
        <w:t>I</w:t>
      </w:r>
      <w:r w:rsidR="00682297" w:rsidRPr="00B137C6">
        <w:rPr>
          <w:b/>
          <w:bCs/>
          <w:lang w:eastAsia="zh-CN"/>
        </w:rPr>
        <w:t xml:space="preserve">mplant </w:t>
      </w:r>
      <w:r w:rsidR="00F97F52" w:rsidRPr="00B137C6">
        <w:rPr>
          <w:b/>
          <w:bCs/>
          <w:lang w:eastAsia="zh-CN"/>
        </w:rPr>
        <w:t>T</w:t>
      </w:r>
      <w:r w:rsidR="00682297" w:rsidRPr="00B137C6">
        <w:rPr>
          <w:b/>
          <w:bCs/>
          <w:lang w:eastAsia="zh-CN"/>
        </w:rPr>
        <w:t>ype</w:t>
      </w:r>
      <w:r w:rsidR="00682297" w:rsidRPr="00B137C6">
        <w:rPr>
          <w:lang w:eastAsia="zh-CN"/>
        </w:rPr>
        <w:t>.</w:t>
      </w:r>
      <w:bookmarkEnd w:id="108"/>
    </w:p>
    <w:p w14:paraId="6A547C08" w14:textId="77777777" w:rsidR="00F97F52" w:rsidRPr="00B137C6" w:rsidRDefault="00F97F52" w:rsidP="00A62F6B">
      <w:pPr>
        <w:pBdr>
          <w:top w:val="nil"/>
          <w:left w:val="nil"/>
          <w:bottom w:val="nil"/>
          <w:right w:val="nil"/>
          <w:between w:val="nil"/>
        </w:pBdr>
        <w:rPr>
          <w:lang w:eastAsia="zh-CN"/>
        </w:rPr>
      </w:pPr>
    </w:p>
    <w:p w14:paraId="3167E437" w14:textId="1AEA25C4" w:rsidR="00836858" w:rsidRPr="00B137C6" w:rsidRDefault="00572050" w:rsidP="00A62F6B">
      <w:pPr>
        <w:pBdr>
          <w:top w:val="nil"/>
          <w:left w:val="nil"/>
          <w:bottom w:val="nil"/>
          <w:right w:val="nil"/>
          <w:between w:val="nil"/>
        </w:pBdr>
        <w:rPr>
          <w:highlight w:val="yellow"/>
          <w:lang w:eastAsia="zh-CN"/>
        </w:rPr>
      </w:pPr>
      <w:r w:rsidRPr="00B137C6">
        <w:rPr>
          <w:highlight w:val="yellow"/>
          <w:lang w:eastAsia="zh-CN"/>
        </w:rPr>
        <w:t>5.2.</w:t>
      </w:r>
      <w:r w:rsidR="00682297" w:rsidRPr="00B137C6">
        <w:rPr>
          <w:highlight w:val="yellow"/>
          <w:lang w:eastAsia="zh-CN"/>
        </w:rPr>
        <w:t>6</w:t>
      </w:r>
      <w:r w:rsidR="00CA2BF2" w:rsidRPr="00B137C6">
        <w:rPr>
          <w:highlight w:val="yellow"/>
          <w:lang w:eastAsia="zh-CN"/>
        </w:rPr>
        <w:t xml:space="preserve"> </w:t>
      </w:r>
      <w:bookmarkStart w:id="109" w:name="_Hlk211986949"/>
      <w:r w:rsidR="00AF4C22" w:rsidRPr="00B137C6">
        <w:rPr>
          <w:highlight w:val="yellow"/>
          <w:lang w:eastAsia="zh-CN"/>
        </w:rPr>
        <w:t xml:space="preserve">Select </w:t>
      </w:r>
      <w:r w:rsidR="00F97F52" w:rsidRPr="00B137C6">
        <w:rPr>
          <w:b/>
          <w:bCs/>
          <w:highlight w:val="yellow"/>
          <w:lang w:eastAsia="zh-CN"/>
        </w:rPr>
        <w:t>T</w:t>
      </w:r>
      <w:r w:rsidR="00AF4C22" w:rsidRPr="00B137C6">
        <w:rPr>
          <w:b/>
          <w:bCs/>
          <w:highlight w:val="yellow"/>
          <w:lang w:eastAsia="zh-CN"/>
        </w:rPr>
        <w:t xml:space="preserve">arget </w:t>
      </w:r>
      <w:r w:rsidR="00F97F52" w:rsidRPr="00B137C6">
        <w:rPr>
          <w:b/>
          <w:bCs/>
          <w:highlight w:val="yellow"/>
          <w:lang w:eastAsia="zh-CN"/>
        </w:rPr>
        <w:t>T</w:t>
      </w:r>
      <w:r w:rsidR="00AF4C22" w:rsidRPr="00B137C6">
        <w:rPr>
          <w:b/>
          <w:bCs/>
          <w:highlight w:val="yellow"/>
          <w:lang w:eastAsia="zh-CN"/>
        </w:rPr>
        <w:t>ransmitter</w:t>
      </w:r>
      <w:r w:rsidR="00836858" w:rsidRPr="00B137C6">
        <w:rPr>
          <w:b/>
          <w:bCs/>
          <w:highlight w:val="yellow"/>
          <w:lang w:eastAsia="zh-CN"/>
        </w:rPr>
        <w:t>(</w:t>
      </w:r>
      <w:r w:rsidR="00AF4C22" w:rsidRPr="00B137C6">
        <w:rPr>
          <w:b/>
          <w:bCs/>
          <w:highlight w:val="yellow"/>
          <w:lang w:eastAsia="zh-CN"/>
        </w:rPr>
        <w:t>s</w:t>
      </w:r>
      <w:r w:rsidR="00836858" w:rsidRPr="00B137C6">
        <w:rPr>
          <w:b/>
          <w:bCs/>
          <w:highlight w:val="yellow"/>
          <w:lang w:eastAsia="zh-CN"/>
        </w:rPr>
        <w:t>)</w:t>
      </w:r>
      <w:r w:rsidR="00AF4C22" w:rsidRPr="00B137C6">
        <w:rPr>
          <w:b/>
          <w:bCs/>
          <w:highlight w:val="yellow"/>
          <w:lang w:eastAsia="zh-CN"/>
        </w:rPr>
        <w:t>,</w:t>
      </w:r>
      <w:r w:rsidR="00AF4C22" w:rsidRPr="00B137C6">
        <w:rPr>
          <w:highlight w:val="yellow"/>
          <w:lang w:eastAsia="zh-CN"/>
        </w:rPr>
        <w:t xml:space="preserve"> clic</w:t>
      </w:r>
      <w:r w:rsidR="00985538" w:rsidRPr="00B137C6">
        <w:rPr>
          <w:highlight w:val="yellow"/>
          <w:lang w:eastAsia="zh-CN"/>
        </w:rPr>
        <w:t xml:space="preserve">k and choose </w:t>
      </w:r>
      <w:r w:rsidR="00AB6AB8" w:rsidRPr="00B137C6">
        <w:rPr>
          <w:b/>
          <w:bCs/>
          <w:highlight w:val="yellow"/>
          <w:lang w:eastAsia="zh-CN"/>
        </w:rPr>
        <w:t>Play Button (triangle initial symbol)</w:t>
      </w:r>
      <w:r w:rsidR="00AB6AB8" w:rsidRPr="00B137C6">
        <w:rPr>
          <w:highlight w:val="yellow"/>
          <w:lang w:eastAsia="zh-CN"/>
        </w:rPr>
        <w:t xml:space="preserve"> </w:t>
      </w:r>
      <w:r w:rsidR="00AF4C22" w:rsidRPr="00B137C6">
        <w:rPr>
          <w:highlight w:val="yellow"/>
          <w:lang w:eastAsia="zh-CN"/>
        </w:rPr>
        <w:t xml:space="preserve">to </w:t>
      </w:r>
      <w:r w:rsidR="00836858" w:rsidRPr="00B137C6">
        <w:rPr>
          <w:highlight w:val="yellow"/>
          <w:lang w:eastAsia="zh-CN"/>
        </w:rPr>
        <w:t xml:space="preserve">initiate signal acquisition. </w:t>
      </w:r>
      <w:r w:rsidR="00682297" w:rsidRPr="00B137C6">
        <w:rPr>
          <w:highlight w:val="yellow"/>
          <w:lang w:eastAsia="zh-CN"/>
        </w:rPr>
        <w:t xml:space="preserve">Click </w:t>
      </w:r>
      <w:r w:rsidR="00682297" w:rsidRPr="00B137C6">
        <w:rPr>
          <w:b/>
          <w:bCs/>
          <w:highlight w:val="yellow"/>
          <w:lang w:eastAsia="zh-CN"/>
        </w:rPr>
        <w:t>OK</w:t>
      </w:r>
      <w:r w:rsidR="00682297" w:rsidRPr="00B137C6">
        <w:rPr>
          <w:highlight w:val="yellow"/>
          <w:lang w:eastAsia="zh-CN"/>
        </w:rPr>
        <w:t xml:space="preserve"> to confirm.</w:t>
      </w:r>
    </w:p>
    <w:p w14:paraId="1A8FB9ED" w14:textId="77777777" w:rsidR="00F97F52" w:rsidRPr="00B137C6" w:rsidRDefault="00F97F52" w:rsidP="00A62F6B">
      <w:pPr>
        <w:pBdr>
          <w:top w:val="nil"/>
          <w:left w:val="nil"/>
          <w:bottom w:val="nil"/>
          <w:right w:val="nil"/>
          <w:between w:val="nil"/>
        </w:pBdr>
        <w:rPr>
          <w:highlight w:val="yellow"/>
          <w:lang w:eastAsia="zh-CN"/>
        </w:rPr>
      </w:pPr>
    </w:p>
    <w:bookmarkEnd w:id="109"/>
    <w:p w14:paraId="3FBE9DBF" w14:textId="28CA5AA9" w:rsidR="00AF4C22" w:rsidRPr="00B137C6" w:rsidRDefault="00572050" w:rsidP="00A62F6B">
      <w:pPr>
        <w:pBdr>
          <w:top w:val="nil"/>
          <w:left w:val="nil"/>
          <w:bottom w:val="nil"/>
          <w:right w:val="nil"/>
          <w:between w:val="nil"/>
        </w:pBdr>
        <w:rPr>
          <w:highlight w:val="yellow"/>
          <w:lang w:eastAsia="zh-CN"/>
        </w:rPr>
      </w:pPr>
      <w:r w:rsidRPr="00B137C6">
        <w:rPr>
          <w:highlight w:val="yellow"/>
          <w:lang w:eastAsia="zh-CN"/>
        </w:rPr>
        <w:t>5.2.</w:t>
      </w:r>
      <w:r w:rsidR="00682297" w:rsidRPr="00B137C6">
        <w:rPr>
          <w:highlight w:val="yellow"/>
          <w:lang w:eastAsia="zh-CN"/>
        </w:rPr>
        <w:t>7</w:t>
      </w:r>
      <w:r w:rsidR="00CA2BF2" w:rsidRPr="00B137C6">
        <w:rPr>
          <w:highlight w:val="yellow"/>
          <w:lang w:eastAsia="zh-CN"/>
        </w:rPr>
        <w:t xml:space="preserve"> </w:t>
      </w:r>
      <w:r w:rsidR="00AB6AB8" w:rsidRPr="00B137C6">
        <w:rPr>
          <w:highlight w:val="yellow"/>
          <w:lang w:eastAsia="zh-CN"/>
        </w:rPr>
        <w:t xml:space="preserve">Click the </w:t>
      </w:r>
      <w:r w:rsidR="00AB6AB8" w:rsidRPr="00B137C6">
        <w:rPr>
          <w:b/>
          <w:bCs/>
          <w:highlight w:val="yellow"/>
          <w:lang w:eastAsia="zh-CN"/>
        </w:rPr>
        <w:t>Pause Button</w:t>
      </w:r>
      <w:r w:rsidR="00AB6AB8" w:rsidRPr="00B137C6">
        <w:rPr>
          <w:highlight w:val="yellow"/>
          <w:lang w:eastAsia="zh-CN"/>
        </w:rPr>
        <w:t xml:space="preserve"> to end the recording.</w:t>
      </w:r>
    </w:p>
    <w:p w14:paraId="5E98B529" w14:textId="77777777" w:rsidR="00F97F52" w:rsidRPr="00B137C6" w:rsidRDefault="00F97F52" w:rsidP="00A62F6B">
      <w:pPr>
        <w:pBdr>
          <w:top w:val="nil"/>
          <w:left w:val="nil"/>
          <w:bottom w:val="nil"/>
          <w:right w:val="nil"/>
          <w:between w:val="nil"/>
        </w:pBdr>
        <w:rPr>
          <w:highlight w:val="yellow"/>
          <w:lang w:eastAsia="zh-CN"/>
        </w:rPr>
      </w:pPr>
    </w:p>
    <w:bookmarkEnd w:id="105"/>
    <w:p w14:paraId="34F8AE4B" w14:textId="40B9BC3A" w:rsidR="00AF4C22" w:rsidRPr="00943563" w:rsidRDefault="00572050" w:rsidP="00A62F6B">
      <w:pPr>
        <w:pBdr>
          <w:top w:val="nil"/>
          <w:left w:val="nil"/>
          <w:bottom w:val="nil"/>
          <w:right w:val="nil"/>
          <w:between w:val="nil"/>
        </w:pBdr>
        <w:rPr>
          <w:lang w:eastAsia="zh-CN"/>
        </w:rPr>
      </w:pPr>
      <w:r w:rsidRPr="00943563">
        <w:rPr>
          <w:lang w:eastAsia="zh-CN"/>
        </w:rPr>
        <w:t>5.2.</w:t>
      </w:r>
      <w:r w:rsidR="00682297" w:rsidRPr="00943563">
        <w:rPr>
          <w:lang w:eastAsia="zh-CN"/>
        </w:rPr>
        <w:t>8</w:t>
      </w:r>
      <w:r w:rsidR="00CA2BF2" w:rsidRPr="00943563">
        <w:rPr>
          <w:lang w:eastAsia="zh-CN"/>
        </w:rPr>
        <w:t xml:space="preserve"> </w:t>
      </w:r>
      <w:bookmarkStart w:id="110" w:name="OLE_LINK133"/>
      <w:bookmarkStart w:id="111" w:name="OLE_LINK134"/>
      <w:r w:rsidR="00836858" w:rsidRPr="00943563">
        <w:rPr>
          <w:lang w:eastAsia="zh-CN"/>
        </w:rPr>
        <w:t>For experimental data collection, sample according to experimental requirements.</w:t>
      </w:r>
      <w:bookmarkEnd w:id="110"/>
      <w:bookmarkEnd w:id="111"/>
    </w:p>
    <w:p w14:paraId="5510FCEB" w14:textId="5FE9ECE6" w:rsidR="00836858" w:rsidRPr="00B137C6" w:rsidRDefault="00836858" w:rsidP="00A62F6B">
      <w:pPr>
        <w:pBdr>
          <w:top w:val="nil"/>
          <w:left w:val="nil"/>
          <w:bottom w:val="nil"/>
          <w:right w:val="nil"/>
          <w:between w:val="nil"/>
        </w:pBdr>
        <w:rPr>
          <w:b/>
          <w:highlight w:val="yellow"/>
          <w:lang w:eastAsia="zh-CN"/>
        </w:rPr>
      </w:pPr>
    </w:p>
    <w:p w14:paraId="74CAD451" w14:textId="77777777" w:rsidR="00F97F52" w:rsidRPr="00153B07" w:rsidRDefault="00CA2BF2" w:rsidP="00A62F6B">
      <w:pPr>
        <w:pBdr>
          <w:top w:val="nil"/>
          <w:left w:val="nil"/>
          <w:bottom w:val="nil"/>
          <w:right w:val="nil"/>
          <w:between w:val="nil"/>
        </w:pBdr>
        <w:rPr>
          <w:lang w:eastAsia="zh-CN"/>
        </w:rPr>
      </w:pPr>
      <w:bookmarkStart w:id="112" w:name="OLE_LINK158"/>
      <w:bookmarkStart w:id="113" w:name="OLE_LINK159"/>
      <w:bookmarkStart w:id="114" w:name="_GoBack"/>
      <w:bookmarkEnd w:id="114"/>
      <w:r w:rsidRPr="00153B07">
        <w:rPr>
          <w:lang w:eastAsia="zh-CN"/>
        </w:rPr>
        <w:t xml:space="preserve">5.3 </w:t>
      </w:r>
      <w:r w:rsidR="00AF4C22" w:rsidRPr="00153B07">
        <w:rPr>
          <w:lang w:eastAsia="zh-CN"/>
        </w:rPr>
        <w:t xml:space="preserve">Data </w:t>
      </w:r>
      <w:r w:rsidR="00F97F52" w:rsidRPr="00153B07">
        <w:rPr>
          <w:lang w:eastAsia="zh-CN"/>
        </w:rPr>
        <w:t>a</w:t>
      </w:r>
      <w:r w:rsidR="00AF4C22" w:rsidRPr="00153B07">
        <w:rPr>
          <w:lang w:eastAsia="zh-CN"/>
        </w:rPr>
        <w:t>nalysis</w:t>
      </w:r>
    </w:p>
    <w:p w14:paraId="7B23AD3C" w14:textId="481550D5" w:rsidR="00AF4C22" w:rsidRPr="00B137C6" w:rsidRDefault="00FA75B7" w:rsidP="00A62F6B">
      <w:pPr>
        <w:pBdr>
          <w:top w:val="nil"/>
          <w:left w:val="nil"/>
          <w:bottom w:val="nil"/>
          <w:right w:val="nil"/>
          <w:between w:val="nil"/>
        </w:pBdr>
        <w:rPr>
          <w:b/>
          <w:highlight w:val="yellow"/>
          <w:lang w:eastAsia="zh-CN"/>
        </w:rPr>
      </w:pPr>
      <w:r w:rsidRPr="00B137C6">
        <w:rPr>
          <w:highlight w:val="yellow"/>
          <w:lang w:eastAsia="zh-CN"/>
        </w:rPr>
        <w:t xml:space="preserve"> </w:t>
      </w:r>
    </w:p>
    <w:p w14:paraId="55F99381" w14:textId="1693E580" w:rsidR="00587807" w:rsidRPr="00A62F6B" w:rsidRDefault="00572050" w:rsidP="00A62F6B">
      <w:pPr>
        <w:pBdr>
          <w:top w:val="nil"/>
          <w:left w:val="nil"/>
          <w:bottom w:val="nil"/>
          <w:right w:val="nil"/>
          <w:between w:val="nil"/>
        </w:pBdr>
        <w:rPr>
          <w:lang w:eastAsia="zh-CN"/>
        </w:rPr>
      </w:pPr>
      <w:r w:rsidRPr="00B137C6">
        <w:rPr>
          <w:highlight w:val="yellow"/>
          <w:lang w:eastAsia="zh-CN"/>
        </w:rPr>
        <w:t>5.3.1</w:t>
      </w:r>
      <w:r w:rsidR="007C1CC9" w:rsidRPr="00B137C6">
        <w:rPr>
          <w:highlight w:val="yellow"/>
          <w:lang w:eastAsia="zh-CN"/>
        </w:rPr>
        <w:t xml:space="preserve"> </w:t>
      </w:r>
      <w:r w:rsidR="00587807" w:rsidRPr="00B137C6">
        <w:rPr>
          <w:highlight w:val="yellow"/>
          <w:lang w:eastAsia="zh-CN"/>
        </w:rPr>
        <w:t>Load telemetry data</w:t>
      </w:r>
      <w:r w:rsidR="00F97F52" w:rsidRPr="00B137C6">
        <w:rPr>
          <w:highlight w:val="yellow"/>
          <w:lang w:eastAsia="zh-CN"/>
        </w:rPr>
        <w:t xml:space="preserve">. </w:t>
      </w:r>
      <w:r w:rsidR="00587807" w:rsidRPr="00B137C6">
        <w:rPr>
          <w:highlight w:val="yellow"/>
          <w:lang w:eastAsia="zh-CN"/>
        </w:rPr>
        <w:t xml:space="preserve">In the software, navigate to </w:t>
      </w:r>
      <w:r w:rsidR="00587807" w:rsidRPr="00B137C6">
        <w:rPr>
          <w:b/>
          <w:bCs/>
          <w:highlight w:val="yellow"/>
          <w:lang w:eastAsia="zh-CN"/>
        </w:rPr>
        <w:t xml:space="preserve">File </w:t>
      </w:r>
      <w:r w:rsidR="008054EA" w:rsidRPr="00B137C6">
        <w:rPr>
          <w:b/>
          <w:bCs/>
          <w:highlight w:val="yellow"/>
          <w:lang w:eastAsia="zh-CN"/>
        </w:rPr>
        <w:t>&gt;</w:t>
      </w:r>
      <w:r w:rsidR="00587807" w:rsidRPr="00B137C6">
        <w:rPr>
          <w:b/>
          <w:bCs/>
          <w:highlight w:val="yellow"/>
          <w:lang w:eastAsia="zh-CN"/>
        </w:rPr>
        <w:t xml:space="preserve"> Load Data</w:t>
      </w:r>
      <w:r w:rsidR="00587807" w:rsidRPr="00B137C6">
        <w:rPr>
          <w:highlight w:val="yellow"/>
          <w:lang w:eastAsia="zh-CN"/>
        </w:rPr>
        <w:t xml:space="preserve">. Select </w:t>
      </w:r>
      <w:r w:rsidR="00F97F52" w:rsidRPr="00B137C6">
        <w:rPr>
          <w:b/>
          <w:bCs/>
          <w:highlight w:val="yellow"/>
          <w:lang w:eastAsia="zh-CN"/>
        </w:rPr>
        <w:t>T</w:t>
      </w:r>
      <w:r w:rsidR="00587807" w:rsidRPr="00B137C6">
        <w:rPr>
          <w:b/>
          <w:bCs/>
          <w:highlight w:val="yellow"/>
          <w:lang w:eastAsia="zh-CN"/>
        </w:rPr>
        <w:t xml:space="preserve">arget </w:t>
      </w:r>
      <w:r w:rsidR="00F97F52" w:rsidRPr="00B137C6">
        <w:rPr>
          <w:b/>
          <w:bCs/>
          <w:highlight w:val="yellow"/>
          <w:lang w:eastAsia="zh-CN"/>
        </w:rPr>
        <w:t>P</w:t>
      </w:r>
      <w:r w:rsidR="00587807" w:rsidRPr="00B137C6">
        <w:rPr>
          <w:b/>
          <w:bCs/>
          <w:highlight w:val="yellow"/>
          <w:lang w:eastAsia="zh-CN"/>
        </w:rPr>
        <w:t>arameters</w:t>
      </w:r>
      <w:r w:rsidR="00587807" w:rsidRPr="00B137C6">
        <w:rPr>
          <w:highlight w:val="yellow"/>
          <w:lang w:eastAsia="zh-CN"/>
        </w:rPr>
        <w:t>.</w:t>
      </w:r>
      <w:r w:rsidR="00F97F52" w:rsidRPr="00B137C6">
        <w:rPr>
          <w:highlight w:val="yellow"/>
          <w:lang w:eastAsia="zh-CN"/>
        </w:rPr>
        <w:t xml:space="preserve"> </w:t>
      </w:r>
      <w:r w:rsidR="00587807" w:rsidRPr="00B137C6">
        <w:rPr>
          <w:highlight w:val="yellow"/>
          <w:shd w:val="clear" w:color="auto" w:fill="FFFFFF" w:themeFill="background1"/>
          <w:lang w:eastAsia="zh-CN"/>
        </w:rPr>
        <w:t xml:space="preserve">Choose </w:t>
      </w:r>
      <w:r w:rsidR="00F97F52" w:rsidRPr="00B137C6">
        <w:rPr>
          <w:b/>
          <w:bCs/>
          <w:highlight w:val="yellow"/>
          <w:shd w:val="clear" w:color="auto" w:fill="FFFFFF" w:themeFill="background1"/>
          <w:lang w:eastAsia="zh-CN"/>
        </w:rPr>
        <w:t>T</w:t>
      </w:r>
      <w:r w:rsidR="00587807" w:rsidRPr="00B137C6">
        <w:rPr>
          <w:b/>
          <w:bCs/>
          <w:highlight w:val="yellow"/>
          <w:shd w:val="clear" w:color="auto" w:fill="FFFFFF" w:themeFill="background1"/>
          <w:lang w:eastAsia="zh-CN"/>
        </w:rPr>
        <w:t>ransmitters from the Form List</w:t>
      </w:r>
      <w:r w:rsidR="00587807" w:rsidRPr="00B137C6">
        <w:rPr>
          <w:highlight w:val="yellow"/>
          <w:shd w:val="clear" w:color="auto" w:fill="FFFFFF" w:themeFill="background1"/>
          <w:lang w:eastAsia="zh-CN"/>
        </w:rPr>
        <w:t xml:space="preserve"> and set the analysis timeframe according to </w:t>
      </w:r>
      <w:r w:rsidR="00C35708" w:rsidRPr="00B137C6">
        <w:rPr>
          <w:highlight w:val="yellow"/>
          <w:shd w:val="clear" w:color="auto" w:fill="FFFFFF" w:themeFill="background1"/>
          <w:lang w:eastAsia="zh-CN"/>
        </w:rPr>
        <w:t xml:space="preserve">recorded </w:t>
      </w:r>
      <w:r w:rsidR="00587807" w:rsidRPr="00B137C6">
        <w:rPr>
          <w:highlight w:val="yellow"/>
          <w:shd w:val="clear" w:color="auto" w:fill="FFFFFF" w:themeFill="background1"/>
          <w:lang w:eastAsia="zh-CN"/>
        </w:rPr>
        <w:t>start/stop times.</w:t>
      </w:r>
    </w:p>
    <w:bookmarkEnd w:id="25"/>
    <w:bookmarkEnd w:id="69"/>
    <w:p w14:paraId="629CA6B6" w14:textId="77777777" w:rsidR="00587807" w:rsidRPr="00A62F6B" w:rsidRDefault="00587807" w:rsidP="00A62F6B">
      <w:pPr>
        <w:pBdr>
          <w:top w:val="nil"/>
          <w:left w:val="nil"/>
          <w:bottom w:val="nil"/>
          <w:right w:val="nil"/>
          <w:between w:val="nil"/>
        </w:pBdr>
        <w:rPr>
          <w:lang w:eastAsia="zh-CN"/>
        </w:rPr>
      </w:pPr>
    </w:p>
    <w:p w14:paraId="5837E625" w14:textId="21C8542C" w:rsidR="00587807" w:rsidRPr="00A62F6B" w:rsidRDefault="00572050" w:rsidP="00A62F6B">
      <w:pPr>
        <w:pBdr>
          <w:top w:val="nil"/>
          <w:left w:val="nil"/>
          <w:bottom w:val="nil"/>
          <w:right w:val="nil"/>
          <w:between w:val="nil"/>
        </w:pBdr>
        <w:rPr>
          <w:lang w:eastAsia="zh-CN"/>
        </w:rPr>
      </w:pPr>
      <w:r w:rsidRPr="00A62F6B">
        <w:rPr>
          <w:lang w:eastAsia="zh-CN"/>
        </w:rPr>
        <w:t>5.3.</w:t>
      </w:r>
      <w:r w:rsidR="00587807" w:rsidRPr="00A62F6B">
        <w:rPr>
          <w:lang w:eastAsia="zh-CN"/>
        </w:rPr>
        <w:t>2</w:t>
      </w:r>
      <w:r w:rsidR="007C1CC9" w:rsidRPr="00A62F6B">
        <w:rPr>
          <w:lang w:eastAsia="zh-CN"/>
        </w:rPr>
        <w:t xml:space="preserve"> </w:t>
      </w:r>
      <w:r w:rsidR="00587807" w:rsidRPr="00A62F6B">
        <w:rPr>
          <w:lang w:eastAsia="zh-CN"/>
        </w:rPr>
        <w:t>Determine BP offset:</w:t>
      </w:r>
      <w:r w:rsidR="00F97F52" w:rsidRPr="00A62F6B">
        <w:rPr>
          <w:lang w:eastAsia="zh-CN"/>
        </w:rPr>
        <w:t xml:space="preserve"> </w:t>
      </w:r>
      <w:r w:rsidR="00587807" w:rsidRPr="00A62F6B">
        <w:rPr>
          <w:lang w:eastAsia="zh-CN"/>
        </w:rPr>
        <w:t>Extract data from the 30 min period preceding sampling termination.</w:t>
      </w:r>
      <w:r w:rsidR="00F97F52" w:rsidRPr="00A62F6B">
        <w:rPr>
          <w:lang w:eastAsia="zh-CN"/>
        </w:rPr>
        <w:t xml:space="preserve"> </w:t>
      </w:r>
      <w:r w:rsidR="00587807" w:rsidRPr="00A62F6B">
        <w:rPr>
          <w:lang w:eastAsia="zh-CN"/>
        </w:rPr>
        <w:t>Calculate and report values as Mean ± SEM.</w:t>
      </w:r>
    </w:p>
    <w:p w14:paraId="7384EB69" w14:textId="77777777" w:rsidR="00587807" w:rsidRPr="00A62F6B" w:rsidRDefault="00587807" w:rsidP="00A62F6B">
      <w:pPr>
        <w:pBdr>
          <w:top w:val="nil"/>
          <w:left w:val="nil"/>
          <w:bottom w:val="nil"/>
          <w:right w:val="nil"/>
          <w:between w:val="nil"/>
        </w:pBdr>
        <w:rPr>
          <w:lang w:eastAsia="zh-CN"/>
        </w:rPr>
      </w:pPr>
    </w:p>
    <w:p w14:paraId="5CE1A912" w14:textId="0A3176C7" w:rsidR="00412B69" w:rsidRPr="00A62F6B" w:rsidRDefault="00572050" w:rsidP="00A62F6B">
      <w:pPr>
        <w:pBdr>
          <w:top w:val="nil"/>
          <w:left w:val="nil"/>
          <w:bottom w:val="nil"/>
          <w:right w:val="nil"/>
          <w:between w:val="nil"/>
        </w:pBdr>
      </w:pPr>
      <w:bookmarkStart w:id="115" w:name="OLE_LINK66"/>
      <w:r w:rsidRPr="00A62F6B">
        <w:rPr>
          <w:lang w:eastAsia="zh-CN"/>
        </w:rPr>
        <w:t>5.3.</w:t>
      </w:r>
      <w:r w:rsidR="007C1CC9" w:rsidRPr="00A62F6B">
        <w:rPr>
          <w:lang w:eastAsia="zh-CN"/>
        </w:rPr>
        <w:t>3</w:t>
      </w:r>
      <w:bookmarkEnd w:id="115"/>
      <w:r w:rsidR="007C1CC9" w:rsidRPr="00A62F6B">
        <w:rPr>
          <w:lang w:eastAsia="zh-CN"/>
        </w:rPr>
        <w:t xml:space="preserve"> </w:t>
      </w:r>
      <w:r w:rsidR="00587807" w:rsidRPr="00A62F6B">
        <w:rPr>
          <w:lang w:eastAsia="zh-CN"/>
        </w:rPr>
        <w:t xml:space="preserve">Export cardiovascular parameters, including pulse pressure, </w:t>
      </w:r>
      <w:r w:rsidR="0009009D" w:rsidRPr="00A62F6B">
        <w:rPr>
          <w:bCs/>
          <w:lang w:eastAsia="zh-CN"/>
        </w:rPr>
        <w:t xml:space="preserve">systolic </w:t>
      </w:r>
      <w:r w:rsidR="00FB3267" w:rsidRPr="00A62F6B">
        <w:rPr>
          <w:bCs/>
          <w:lang w:eastAsia="zh-CN"/>
        </w:rPr>
        <w:t>BP</w:t>
      </w:r>
      <w:r w:rsidR="0009009D" w:rsidRPr="00A62F6B">
        <w:rPr>
          <w:bCs/>
          <w:lang w:eastAsia="zh-CN"/>
        </w:rPr>
        <w:t xml:space="preserve"> (SBP),</w:t>
      </w:r>
      <w:r w:rsidR="00C35708" w:rsidRPr="00A62F6B">
        <w:rPr>
          <w:lang w:eastAsia="zh-CN"/>
        </w:rPr>
        <w:t xml:space="preserve"> </w:t>
      </w:r>
      <w:r w:rsidR="0009009D" w:rsidRPr="00A62F6B">
        <w:rPr>
          <w:bCs/>
          <w:lang w:eastAsia="zh-CN"/>
        </w:rPr>
        <w:t xml:space="preserve">diastolic </w:t>
      </w:r>
      <w:r w:rsidR="00FB3267" w:rsidRPr="00A62F6B">
        <w:rPr>
          <w:bCs/>
          <w:lang w:eastAsia="zh-CN"/>
        </w:rPr>
        <w:t>BP</w:t>
      </w:r>
      <w:r w:rsidR="0009009D" w:rsidRPr="00A62F6B">
        <w:rPr>
          <w:bCs/>
          <w:lang w:eastAsia="zh-CN"/>
        </w:rPr>
        <w:t xml:space="preserve"> (DBP)</w:t>
      </w:r>
      <w:r w:rsidR="00C35708" w:rsidRPr="00A62F6B">
        <w:rPr>
          <w:lang w:eastAsia="zh-CN"/>
        </w:rPr>
        <w:t xml:space="preserve">, </w:t>
      </w:r>
      <w:r w:rsidR="0009009D" w:rsidRPr="00A62F6B">
        <w:rPr>
          <w:bCs/>
          <w:lang w:eastAsia="zh-CN"/>
        </w:rPr>
        <w:t>mean arterial pressure (MAP)</w:t>
      </w:r>
      <w:r w:rsidR="00C35708" w:rsidRPr="00A62F6B">
        <w:rPr>
          <w:lang w:eastAsia="zh-CN"/>
        </w:rPr>
        <w:t xml:space="preserve">, </w:t>
      </w:r>
      <w:r w:rsidR="0009009D" w:rsidRPr="00A62F6B">
        <w:rPr>
          <w:bCs/>
          <w:lang w:eastAsia="zh-CN"/>
        </w:rPr>
        <w:t>HR</w:t>
      </w:r>
      <w:r w:rsidR="001C03C1" w:rsidRPr="00A62F6B">
        <w:rPr>
          <w:bCs/>
          <w:lang w:eastAsia="zh-CN"/>
        </w:rPr>
        <w:t>,</w:t>
      </w:r>
      <w:r w:rsidR="0009009D" w:rsidRPr="00A62F6B">
        <w:rPr>
          <w:bCs/>
          <w:lang w:eastAsia="zh-CN"/>
        </w:rPr>
        <w:t xml:space="preserve"> </w:t>
      </w:r>
      <w:r w:rsidR="00587807" w:rsidRPr="00A62F6B">
        <w:rPr>
          <w:lang w:eastAsia="zh-CN"/>
        </w:rPr>
        <w:t>and activity counts</w:t>
      </w:r>
      <w:r w:rsidR="008A25CE" w:rsidRPr="00A62F6B">
        <w:rPr>
          <w:lang w:eastAsia="zh-CN"/>
        </w:rPr>
        <w:t xml:space="preserve"> </w:t>
      </w:r>
      <w:r w:rsidR="008A25CE" w:rsidRPr="00A62F6B">
        <w:t>(</w:t>
      </w:r>
      <w:bookmarkStart w:id="116" w:name="OLE_LINK71"/>
      <w:bookmarkStart w:id="117" w:name="OLE_LINK72"/>
      <w:r w:rsidR="008A25CE" w:rsidRPr="00A62F6B">
        <w:rPr>
          <w:b/>
          <w:bCs/>
        </w:rPr>
        <w:t xml:space="preserve">Figure </w:t>
      </w:r>
      <w:r w:rsidR="008A25CE" w:rsidRPr="00A62F6B">
        <w:rPr>
          <w:b/>
          <w:bCs/>
          <w:lang w:eastAsia="zh-CN"/>
        </w:rPr>
        <w:t>7A</w:t>
      </w:r>
      <w:bookmarkEnd w:id="116"/>
      <w:bookmarkEnd w:id="117"/>
      <w:r w:rsidR="008A25CE" w:rsidRPr="00A62F6B">
        <w:t>)</w:t>
      </w:r>
      <w:r w:rsidR="00587807" w:rsidRPr="00A62F6B">
        <w:rPr>
          <w:lang w:eastAsia="zh-CN"/>
        </w:rPr>
        <w:t>.</w:t>
      </w:r>
      <w:r w:rsidR="00412B69" w:rsidRPr="00A62F6B">
        <w:t xml:space="preserve"> </w:t>
      </w:r>
      <w:r w:rsidR="00384627" w:rsidRPr="00A62F6B">
        <w:t>Use the tail-cuff method</w:t>
      </w:r>
      <w:r w:rsidR="004663EC" w:rsidRPr="00A62F6B">
        <w:fldChar w:fldCharType="begin">
          <w:fldData xml:space="preserve">PEVuZE5vdGU+PENpdGU+PEF1dGhvcj5EYXVnaGVydHk8L0F1dGhvcj48WWVhcj4yMDA5PC9ZZWFy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yNzwvbnVtYmVyPjxlZGl0aW9uPjIwMDkvMDYvMDM8L2VkaXRpb24+PGtl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</w:fldData>
        </w:fldChar>
      </w:r>
      <w:r w:rsidR="004663EC" w:rsidRPr="00A62F6B">
        <w:instrText xml:space="preserve"> ADDIN EN.CITE </w:instrText>
      </w:r>
      <w:r w:rsidR="004663EC" w:rsidRPr="00A62F6B">
        <w:fldChar w:fldCharType="begin">
          <w:fldData xml:space="preserve">PEVuZE5vdGU+PENpdGU+PEF1dGhvcj5EYXVnaGVydHk8L0F1dGhvcj48WWVhcj4yMDA5PC9ZZWFy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yNzwvbnVtYmVyPjxlZGl0aW9uPjIwMDkvMDYvMDM8L2VkaXRpb24+PGtl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</w:fldData>
        </w:fldChar>
      </w:r>
      <w:r w:rsidR="004663EC" w:rsidRPr="00A62F6B">
        <w:instrText xml:space="preserve"> ADDIN EN.CITE.DATA </w:instrText>
      </w:r>
      <w:r w:rsidR="004663EC" w:rsidRPr="00A62F6B">
        <w:fldChar w:fldCharType="end"/>
      </w:r>
      <w:r w:rsidR="004663EC" w:rsidRPr="00A62F6B">
        <w:fldChar w:fldCharType="separate"/>
      </w:r>
      <w:r w:rsidR="004663EC" w:rsidRPr="00A62F6B">
        <w:rPr>
          <w:vertAlign w:val="superscript"/>
        </w:rPr>
        <w:t>5,6,28</w:t>
      </w:r>
      <w:r w:rsidR="004663EC" w:rsidRPr="00A62F6B">
        <w:fldChar w:fldCharType="end"/>
      </w:r>
      <w:r w:rsidR="00384627" w:rsidRPr="00A62F6B">
        <w:t xml:space="preserve"> (</w:t>
      </w:r>
      <w:r w:rsidR="00384627" w:rsidRPr="00A62F6B">
        <w:rPr>
          <w:b/>
          <w:bCs/>
        </w:rPr>
        <w:t xml:space="preserve">Supplementary File </w:t>
      </w:r>
      <w:r w:rsidR="00D1196A" w:rsidRPr="00A62F6B">
        <w:rPr>
          <w:b/>
          <w:bCs/>
          <w:lang w:eastAsia="zh-CN"/>
        </w:rPr>
        <w:t>2</w:t>
      </w:r>
      <w:r w:rsidR="00384627" w:rsidRPr="00A62F6B">
        <w:t xml:space="preserve">) to measure BP in mice via the Volume Pressure Recording (VPR) </w:t>
      </w:r>
      <w:r w:rsidR="001C03C1" w:rsidRPr="00A62F6B">
        <w:t>principle and</w:t>
      </w:r>
      <w:r w:rsidR="00384627" w:rsidRPr="00A62F6B">
        <w:t xml:space="preserve"> generate pressure curves for analysis (</w:t>
      </w:r>
      <w:r w:rsidR="00384627" w:rsidRPr="00A62F6B">
        <w:rPr>
          <w:b/>
          <w:bCs/>
        </w:rPr>
        <w:t>Figure 7B</w:t>
      </w:r>
      <w:r w:rsidR="00384627" w:rsidRPr="00A62F6B">
        <w:t>).</w:t>
      </w:r>
    </w:p>
    <w:p w14:paraId="10AA37A4" w14:textId="77777777" w:rsidR="00384627" w:rsidRPr="00A62F6B" w:rsidRDefault="00384627" w:rsidP="00A62F6B">
      <w:pPr>
        <w:pBdr>
          <w:top w:val="nil"/>
          <w:left w:val="nil"/>
          <w:bottom w:val="nil"/>
          <w:right w:val="nil"/>
          <w:between w:val="nil"/>
        </w:pBdr>
        <w:rPr>
          <w:lang w:eastAsia="zh-CN"/>
        </w:rPr>
      </w:pPr>
    </w:p>
    <w:p w14:paraId="543F11E6" w14:textId="7B05DB89" w:rsidR="001B0635" w:rsidRPr="00A62F6B" w:rsidRDefault="001B0635" w:rsidP="00A62F6B">
      <w:pPr>
        <w:rPr>
          <w:lang w:eastAsia="zh-CN"/>
        </w:rPr>
      </w:pPr>
      <w:r w:rsidRPr="00A62F6B">
        <w:rPr>
          <w:lang w:eastAsia="zh-CN"/>
        </w:rPr>
        <w:t xml:space="preserve">5.3.4 </w:t>
      </w:r>
      <w:r w:rsidR="001D5608" w:rsidRPr="00A62F6B">
        <w:rPr>
          <w:lang w:eastAsia="zh-CN"/>
        </w:rPr>
        <w:t xml:space="preserve">Statistical </w:t>
      </w:r>
      <w:r w:rsidR="001C03C1" w:rsidRPr="00A62F6B">
        <w:rPr>
          <w:lang w:eastAsia="zh-CN"/>
        </w:rPr>
        <w:t>a</w:t>
      </w:r>
      <w:r w:rsidR="001D5608" w:rsidRPr="00A62F6B">
        <w:rPr>
          <w:lang w:eastAsia="zh-CN"/>
        </w:rPr>
        <w:t>nalysis</w:t>
      </w:r>
      <w:r w:rsidR="001C03C1" w:rsidRPr="00A62F6B">
        <w:rPr>
          <w:lang w:eastAsia="zh-CN"/>
        </w:rPr>
        <w:t>: Express d</w:t>
      </w:r>
      <w:r w:rsidR="001619F0" w:rsidRPr="00A62F6B">
        <w:t xml:space="preserve">ata as mean ± SEM. </w:t>
      </w:r>
      <w:r w:rsidR="001C03C1" w:rsidRPr="00A62F6B">
        <w:t>Conduct s</w:t>
      </w:r>
      <w:r w:rsidR="001619F0" w:rsidRPr="00A62F6B">
        <w:t xml:space="preserve">tatistical analyses using GraphPad Prism 8.0. </w:t>
      </w:r>
      <w:r w:rsidR="001C03C1" w:rsidRPr="00A62F6B">
        <w:t>Evaluate d</w:t>
      </w:r>
      <w:r w:rsidR="001619F0" w:rsidRPr="00A62F6B">
        <w:t>ifferences between group means with an unpaired</w:t>
      </w:r>
      <w:r w:rsidR="001619F0" w:rsidRPr="00A62F6B">
        <w:rPr>
          <w:lang w:eastAsia="zh-CN"/>
        </w:rPr>
        <w:t xml:space="preserve"> </w:t>
      </w:r>
      <w:r w:rsidR="00BB64C4" w:rsidRPr="00A62F6B">
        <w:rPr>
          <w:lang w:eastAsia="zh-CN"/>
        </w:rPr>
        <w:t>S</w:t>
      </w:r>
      <w:r w:rsidR="001619F0" w:rsidRPr="00A62F6B">
        <w:rPr>
          <w:lang w:eastAsia="zh-CN"/>
        </w:rPr>
        <w:t>tudent’s</w:t>
      </w:r>
      <w:r w:rsidR="00864B4B" w:rsidRPr="00A62F6B">
        <w:t xml:space="preserve"> </w:t>
      </w:r>
      <w:r w:rsidR="00864B4B" w:rsidRPr="00A62F6B">
        <w:rPr>
          <w:lang w:eastAsia="zh-CN"/>
        </w:rPr>
        <w:t xml:space="preserve">t </w:t>
      </w:r>
      <w:r w:rsidR="00864B4B" w:rsidRPr="00A62F6B">
        <w:t>t</w:t>
      </w:r>
      <w:r w:rsidR="001619F0" w:rsidRPr="00A62F6B">
        <w:t>est,</w:t>
      </w:r>
      <w:r w:rsidR="001C03C1" w:rsidRPr="00A62F6B">
        <w:t xml:space="preserve"> and analyze</w:t>
      </w:r>
      <w:r w:rsidR="001619F0" w:rsidRPr="00A62F6B">
        <w:t xml:space="preserve"> 24</w:t>
      </w:r>
      <w:r w:rsidR="001C03C1" w:rsidRPr="00A62F6B">
        <w:t xml:space="preserve"> </w:t>
      </w:r>
      <w:r w:rsidR="001619F0" w:rsidRPr="00A62F6B">
        <w:t xml:space="preserve">h continuous data by two-way ANOVA followed by Bonferroni’s post hoc </w:t>
      </w:r>
      <w:r w:rsidR="001619F0" w:rsidRPr="00A62F6B">
        <w:lastRenderedPageBreak/>
        <w:t xml:space="preserve">test. </w:t>
      </w:r>
      <w:r w:rsidR="001C03C1" w:rsidRPr="00A62F6B">
        <w:rPr>
          <w:i/>
          <w:lang w:eastAsia="zh-CN"/>
        </w:rPr>
        <w:t xml:space="preserve">A </w:t>
      </w:r>
      <w:r w:rsidR="001C03C1" w:rsidRPr="00A62F6B">
        <w:rPr>
          <w:iCs/>
          <w:lang w:eastAsia="zh-CN"/>
        </w:rPr>
        <w:t>p-value</w:t>
      </w:r>
      <w:r w:rsidR="001619F0" w:rsidRPr="00A62F6B">
        <w:t xml:space="preserve"> &lt; 0.05 is considered to indicate statistical significance</w:t>
      </w:r>
      <w:r w:rsidR="001619F0" w:rsidRPr="00A62F6B">
        <w:rPr>
          <w:lang w:eastAsia="zh-CN"/>
        </w:rPr>
        <w:t xml:space="preserve">. </w:t>
      </w:r>
    </w:p>
    <w:bookmarkEnd w:id="112"/>
    <w:bookmarkEnd w:id="113"/>
    <w:p w14:paraId="01DB6D81" w14:textId="77777777" w:rsidR="00A50DF8" w:rsidRPr="00A62F6B" w:rsidRDefault="00A50DF8" w:rsidP="00A62F6B">
      <w:pPr>
        <w:pBdr>
          <w:top w:val="nil"/>
          <w:left w:val="nil"/>
          <w:bottom w:val="nil"/>
          <w:right w:val="nil"/>
          <w:between w:val="nil"/>
        </w:pBdr>
        <w:rPr>
          <w:lang w:eastAsia="zh-CN"/>
        </w:rPr>
      </w:pPr>
    </w:p>
    <w:p w14:paraId="724E2821" w14:textId="2312AD90" w:rsidR="00195396" w:rsidRPr="00A62F6B" w:rsidRDefault="00195396" w:rsidP="00A62F6B">
      <w:pPr>
        <w:rPr>
          <w:b/>
          <w:bCs/>
          <w:lang w:eastAsia="zh-CN"/>
        </w:rPr>
      </w:pPr>
      <w:r w:rsidRPr="00A62F6B">
        <w:rPr>
          <w:b/>
          <w:bCs/>
          <w:lang w:eastAsia="zh-CN"/>
        </w:rPr>
        <w:t xml:space="preserve">6. Retrieval of </w:t>
      </w:r>
      <w:r w:rsidR="001C03C1" w:rsidRPr="00A62F6B">
        <w:rPr>
          <w:b/>
          <w:bCs/>
          <w:lang w:eastAsia="zh-CN"/>
        </w:rPr>
        <w:t>t</w:t>
      </w:r>
      <w:r w:rsidRPr="00A62F6B">
        <w:rPr>
          <w:b/>
          <w:bCs/>
          <w:lang w:eastAsia="zh-CN"/>
        </w:rPr>
        <w:t>ransmitters</w:t>
      </w:r>
    </w:p>
    <w:p w14:paraId="3B666A02" w14:textId="77777777" w:rsidR="00195396" w:rsidRPr="00A62F6B" w:rsidRDefault="00195396" w:rsidP="00A62F6B">
      <w:pPr>
        <w:rPr>
          <w:b/>
          <w:bCs/>
          <w:lang w:eastAsia="zh-CN"/>
        </w:rPr>
      </w:pPr>
    </w:p>
    <w:p w14:paraId="62FD977B" w14:textId="77777777" w:rsidR="00195396" w:rsidRPr="00A62F6B" w:rsidRDefault="00195396" w:rsidP="00A62F6B">
      <w:pPr>
        <w:rPr>
          <w:bCs/>
          <w:lang w:eastAsia="zh-CN"/>
        </w:rPr>
      </w:pPr>
      <w:r w:rsidRPr="00A62F6B">
        <w:rPr>
          <w:bCs/>
          <w:lang w:eastAsia="zh-CN"/>
        </w:rPr>
        <w:t>6.1 Euthanize the animal using standard techniques. Do not use cervical dislocation, as it may damage the catheter.</w:t>
      </w:r>
    </w:p>
    <w:p w14:paraId="35A931D6" w14:textId="77777777" w:rsidR="00195396" w:rsidRPr="00A62F6B" w:rsidRDefault="00195396" w:rsidP="00A62F6B">
      <w:pPr>
        <w:rPr>
          <w:bCs/>
          <w:lang w:eastAsia="zh-CN"/>
        </w:rPr>
      </w:pPr>
    </w:p>
    <w:p w14:paraId="36E9A4A7" w14:textId="77777777" w:rsidR="00195396" w:rsidRPr="00A62F6B" w:rsidRDefault="00195396" w:rsidP="00A62F6B">
      <w:pPr>
        <w:rPr>
          <w:bCs/>
          <w:lang w:eastAsia="zh-CN"/>
        </w:rPr>
      </w:pPr>
      <w:r w:rsidRPr="00A62F6B">
        <w:rPr>
          <w:bCs/>
          <w:lang w:eastAsia="zh-CN"/>
        </w:rPr>
        <w:t>6.2 Incise the subcutaneous pocket containing the transmitter with fine surgical scissors. Start at the caudal end of the pocket and extend the incision cranially, avoiding contact with the catheter. Remove the transmitter from the pocket and continue the incision cranially toward the ventral neck region, taking care not to damage the catheter.</w:t>
      </w:r>
    </w:p>
    <w:p w14:paraId="3C5E6034" w14:textId="77777777" w:rsidR="00195396" w:rsidRPr="00A62F6B" w:rsidRDefault="00195396" w:rsidP="00A62F6B">
      <w:pPr>
        <w:rPr>
          <w:bCs/>
          <w:lang w:eastAsia="zh-CN"/>
        </w:rPr>
      </w:pPr>
    </w:p>
    <w:p w14:paraId="0B9D73F3" w14:textId="77777777" w:rsidR="00195396" w:rsidRPr="00A62F6B" w:rsidRDefault="00195396" w:rsidP="00A62F6B">
      <w:pPr>
        <w:rPr>
          <w:bCs/>
          <w:lang w:eastAsia="zh-CN"/>
        </w:rPr>
      </w:pPr>
      <w:r w:rsidRPr="00A62F6B">
        <w:rPr>
          <w:bCs/>
          <w:lang w:eastAsia="zh-CN"/>
        </w:rPr>
        <w:t>6.3 Free the catheter from all connective tissue. Gently lift the transmitter and place it on the surgical field near the animal’s head to prevent accidental transection of the catheter.</w:t>
      </w:r>
    </w:p>
    <w:p w14:paraId="3275E893" w14:textId="77777777" w:rsidR="00195396" w:rsidRPr="00A62F6B" w:rsidRDefault="00195396" w:rsidP="00A62F6B">
      <w:pPr>
        <w:rPr>
          <w:bCs/>
          <w:lang w:eastAsia="zh-CN"/>
        </w:rPr>
      </w:pPr>
    </w:p>
    <w:p w14:paraId="70682B30" w14:textId="77777777" w:rsidR="00195396" w:rsidRPr="00A62F6B" w:rsidRDefault="00195396" w:rsidP="00A62F6B">
      <w:pPr>
        <w:rPr>
          <w:bCs/>
          <w:lang w:eastAsia="zh-CN"/>
        </w:rPr>
      </w:pPr>
      <w:r w:rsidRPr="00A62F6B">
        <w:rPr>
          <w:bCs/>
          <w:lang w:eastAsia="zh-CN"/>
        </w:rPr>
        <w:t>6.4 Make a midline abdominal incision with fine surgical scissors and extend it cranially to section the diaphragm and sternum. Create bilateral incisions through the lateral rib cage to fully expose the thoracic cavity.</w:t>
      </w:r>
    </w:p>
    <w:p w14:paraId="674DBDD5" w14:textId="77777777" w:rsidR="00195396" w:rsidRPr="00A62F6B" w:rsidRDefault="00195396" w:rsidP="00A62F6B">
      <w:pPr>
        <w:rPr>
          <w:bCs/>
          <w:lang w:eastAsia="zh-CN"/>
        </w:rPr>
      </w:pPr>
    </w:p>
    <w:p w14:paraId="2C7875B6" w14:textId="77777777" w:rsidR="00195396" w:rsidRPr="00A62F6B" w:rsidRDefault="00195396" w:rsidP="00A62F6B">
      <w:pPr>
        <w:rPr>
          <w:bCs/>
          <w:lang w:eastAsia="zh-CN"/>
        </w:rPr>
      </w:pPr>
      <w:r w:rsidRPr="00A62F6B">
        <w:rPr>
          <w:bCs/>
          <w:lang w:eastAsia="zh-CN"/>
        </w:rPr>
        <w:t>6.5 Identify the heart. Carefully dissect and remove the thymus gland, which appears as white tissue, to visualize the aortic arch. Grasp only the thymus during dissection to avoid damaging underlying vessels, as the catheter lies within the aortic arch beneath the thymus.</w:t>
      </w:r>
    </w:p>
    <w:p w14:paraId="24489F16" w14:textId="77777777" w:rsidR="00195396" w:rsidRPr="00A62F6B" w:rsidRDefault="00195396" w:rsidP="00A62F6B">
      <w:pPr>
        <w:rPr>
          <w:bCs/>
          <w:lang w:eastAsia="zh-CN"/>
        </w:rPr>
      </w:pPr>
    </w:p>
    <w:p w14:paraId="110BCBE9" w14:textId="77777777" w:rsidR="00195396" w:rsidRPr="00A62F6B" w:rsidRDefault="00195396" w:rsidP="00A62F6B">
      <w:pPr>
        <w:rPr>
          <w:bCs/>
          <w:lang w:eastAsia="zh-CN"/>
        </w:rPr>
      </w:pPr>
      <w:r w:rsidRPr="00A62F6B">
        <w:rPr>
          <w:bCs/>
          <w:lang w:eastAsia="zh-CN"/>
        </w:rPr>
        <w:t>6.6 Locate the aortic arch after thymus removal. Gently isolate it from surrounding tissues and place fine-tipped forceps beneath the arch to locate the catheter tip. Incise the aortic arch at this site to expose the catheter tip, taking care not to damage the catheter.</w:t>
      </w:r>
    </w:p>
    <w:p w14:paraId="0C9A76F9" w14:textId="77777777" w:rsidR="00195396" w:rsidRPr="00A62F6B" w:rsidRDefault="00195396" w:rsidP="00A62F6B">
      <w:pPr>
        <w:rPr>
          <w:bCs/>
          <w:lang w:eastAsia="zh-CN"/>
        </w:rPr>
      </w:pPr>
    </w:p>
    <w:p w14:paraId="15EEC318" w14:textId="1CD2F352" w:rsidR="00A50DF8" w:rsidRPr="00A62F6B" w:rsidRDefault="00195396" w:rsidP="00A62F6B">
      <w:pPr>
        <w:rPr>
          <w:bCs/>
          <w:lang w:eastAsia="zh-CN"/>
        </w:rPr>
      </w:pPr>
      <w:r w:rsidRPr="00A62F6B">
        <w:rPr>
          <w:bCs/>
          <w:lang w:eastAsia="zh-CN"/>
        </w:rPr>
        <w:t>6.7 Trace the catheter tip and carefully incise the aorta retrograde toward the common carotid artery up to the ligation suture site. Gently cut the suture knot to expose the insertion point and retrieve the entire catheter.</w:t>
      </w:r>
    </w:p>
    <w:p w14:paraId="2EEF6014" w14:textId="77777777" w:rsidR="00195396" w:rsidRPr="00A62F6B" w:rsidRDefault="00195396" w:rsidP="00A62F6B">
      <w:pPr>
        <w:rPr>
          <w:lang w:eastAsia="zh-CN"/>
        </w:rPr>
      </w:pPr>
    </w:p>
    <w:p w14:paraId="76B7BD17" w14:textId="7AD318B2" w:rsidR="00A50DF8" w:rsidRPr="00A62F6B" w:rsidRDefault="00A50DF8" w:rsidP="00A62F6B">
      <w:pPr>
        <w:rPr>
          <w:b/>
          <w:bCs/>
        </w:rPr>
      </w:pPr>
      <w:bookmarkStart w:id="118" w:name="OLE_LINK160"/>
      <w:r w:rsidRPr="00A62F6B">
        <w:rPr>
          <w:b/>
          <w:bCs/>
          <w:lang w:eastAsia="zh-CN"/>
        </w:rPr>
        <w:t xml:space="preserve">7. </w:t>
      </w:r>
      <w:r w:rsidRPr="00A62F6B">
        <w:rPr>
          <w:b/>
          <w:bCs/>
        </w:rPr>
        <w:t>On-</w:t>
      </w:r>
      <w:r w:rsidR="001C03C1" w:rsidRPr="00A62F6B">
        <w:rPr>
          <w:b/>
          <w:bCs/>
        </w:rPr>
        <w:t>s</w:t>
      </w:r>
      <w:r w:rsidRPr="00A62F6B">
        <w:rPr>
          <w:b/>
          <w:bCs/>
        </w:rPr>
        <w:t xml:space="preserve">ite </w:t>
      </w:r>
      <w:r w:rsidR="001C03C1" w:rsidRPr="00A62F6B">
        <w:rPr>
          <w:b/>
          <w:bCs/>
        </w:rPr>
        <w:t>c</w:t>
      </w:r>
      <w:r w:rsidRPr="00A62F6B">
        <w:rPr>
          <w:b/>
          <w:bCs/>
        </w:rPr>
        <w:t xml:space="preserve">leaning and </w:t>
      </w:r>
      <w:r w:rsidR="001C03C1" w:rsidRPr="00A62F6B">
        <w:rPr>
          <w:b/>
          <w:bCs/>
        </w:rPr>
        <w:t>r</w:t>
      </w:r>
      <w:r w:rsidRPr="00A62F6B">
        <w:rPr>
          <w:b/>
          <w:bCs/>
        </w:rPr>
        <w:t xml:space="preserve">e-sterilization of </w:t>
      </w:r>
      <w:r w:rsidR="001C03C1" w:rsidRPr="00A62F6B">
        <w:rPr>
          <w:b/>
          <w:bCs/>
        </w:rPr>
        <w:t>t</w:t>
      </w:r>
      <w:r w:rsidRPr="00A62F6B">
        <w:rPr>
          <w:b/>
          <w:bCs/>
        </w:rPr>
        <w:t>ransmitters</w:t>
      </w:r>
    </w:p>
    <w:p w14:paraId="13408941" w14:textId="77777777" w:rsidR="00A50DF8" w:rsidRPr="00A62F6B" w:rsidRDefault="00A50DF8" w:rsidP="00A62F6B">
      <w:pPr>
        <w:pBdr>
          <w:top w:val="none" w:sz="0" w:space="0" w:color="000000"/>
          <w:left w:val="none" w:sz="0" w:space="0" w:color="000000"/>
          <w:bottom w:val="none" w:sz="0" w:space="0" w:color="000000"/>
          <w:right w:val="none" w:sz="0" w:space="0" w:color="000000"/>
          <w:between w:val="none" w:sz="0" w:space="0" w:color="000000"/>
        </w:pBdr>
      </w:pPr>
    </w:p>
    <w:p w14:paraId="01DE1438" w14:textId="33B67833" w:rsidR="00A50DF8" w:rsidRPr="00A62F6B" w:rsidRDefault="00A50DF8" w:rsidP="00A62F6B">
      <w:pPr>
        <w:pBdr>
          <w:top w:val="none" w:sz="0" w:space="0" w:color="000000"/>
          <w:left w:val="none" w:sz="0" w:space="0" w:color="000000"/>
          <w:bottom w:val="none" w:sz="0" w:space="0" w:color="000000"/>
          <w:right w:val="none" w:sz="0" w:space="0" w:color="000000"/>
          <w:between w:val="none" w:sz="0" w:space="0" w:color="000000"/>
        </w:pBdr>
      </w:pPr>
      <w:r w:rsidRPr="00A62F6B">
        <w:rPr>
          <w:lang w:eastAsia="zh-CN"/>
        </w:rPr>
        <w:t xml:space="preserve">7.1 </w:t>
      </w:r>
      <w:r w:rsidRPr="00A62F6B">
        <w:t xml:space="preserve">Removal of </w:t>
      </w:r>
      <w:r w:rsidR="001C03C1" w:rsidRPr="00A62F6B">
        <w:t>t</w:t>
      </w:r>
      <w:r w:rsidRPr="00A62F6B">
        <w:t xml:space="preserve">issue and </w:t>
      </w:r>
      <w:r w:rsidR="001C03C1" w:rsidRPr="00A62F6B">
        <w:t>d</w:t>
      </w:r>
      <w:r w:rsidRPr="00A62F6B">
        <w:t>ebris</w:t>
      </w:r>
      <w:r w:rsidR="001C03C1" w:rsidRPr="00A62F6B">
        <w:t>:</w:t>
      </w:r>
      <w:bookmarkStart w:id="119" w:name="OLE_LINK69"/>
      <w:bookmarkStart w:id="120" w:name="OLE_LINK86"/>
      <w:r w:rsidR="001C03C1" w:rsidRPr="00A62F6B">
        <w:t xml:space="preserve"> </w:t>
      </w:r>
      <w:r w:rsidRPr="00A62F6B">
        <w:t xml:space="preserve">Prepare a 1% </w:t>
      </w:r>
      <w:proofErr w:type="spellStart"/>
      <w:r w:rsidRPr="00A62F6B">
        <w:t>Tergazyme</w:t>
      </w:r>
      <w:proofErr w:type="spellEnd"/>
      <w:r w:rsidRPr="00A62F6B">
        <w:t xml:space="preserve"> solution</w:t>
      </w:r>
      <w:bookmarkEnd w:id="119"/>
      <w:bookmarkEnd w:id="120"/>
      <w:r w:rsidRPr="00A62F6B">
        <w:t>. Soak the transmitter in the solution for 24 h</w:t>
      </w:r>
      <w:r w:rsidR="001C03C1" w:rsidRPr="00A62F6B">
        <w:t xml:space="preserve"> </w:t>
      </w:r>
      <w:r w:rsidR="00195396" w:rsidRPr="00A62F6B">
        <w:t>to remove blood, serum proteins</w:t>
      </w:r>
      <w:r w:rsidR="001C03C1" w:rsidRPr="00A62F6B">
        <w:t>,</w:t>
      </w:r>
      <w:r w:rsidRPr="00A62F6B">
        <w:t xml:space="preserve"> and tissue debris. Rinse thoroughly under running water.</w:t>
      </w:r>
    </w:p>
    <w:p w14:paraId="6AAA5592" w14:textId="77777777" w:rsidR="00A50DF8" w:rsidRPr="00A62F6B" w:rsidRDefault="00A50DF8" w:rsidP="00A62F6B">
      <w:pPr>
        <w:pBdr>
          <w:top w:val="none" w:sz="0" w:space="0" w:color="000000"/>
          <w:left w:val="none" w:sz="0" w:space="0" w:color="000000"/>
          <w:bottom w:val="none" w:sz="0" w:space="0" w:color="000000"/>
          <w:right w:val="none" w:sz="0" w:space="0" w:color="000000"/>
          <w:between w:val="none" w:sz="0" w:space="0" w:color="000000"/>
        </w:pBdr>
        <w:rPr>
          <w:lang w:eastAsia="zh-CN"/>
        </w:rPr>
      </w:pPr>
    </w:p>
    <w:p w14:paraId="3E50758A" w14:textId="2D8F58A2" w:rsidR="00A50DF8" w:rsidRPr="00A62F6B" w:rsidRDefault="00A50DF8" w:rsidP="00A62F6B">
      <w:pPr>
        <w:pBdr>
          <w:top w:val="none" w:sz="0" w:space="0" w:color="000000"/>
          <w:left w:val="none" w:sz="0" w:space="0" w:color="000000"/>
          <w:bottom w:val="none" w:sz="0" w:space="0" w:color="000000"/>
          <w:right w:val="none" w:sz="0" w:space="0" w:color="000000"/>
          <w:between w:val="none" w:sz="0" w:space="0" w:color="000000"/>
        </w:pBdr>
        <w:rPr>
          <w:lang w:eastAsia="zh-CN"/>
        </w:rPr>
      </w:pPr>
      <w:r w:rsidRPr="00A62F6B">
        <w:rPr>
          <w:lang w:eastAsia="zh-CN"/>
        </w:rPr>
        <w:t xml:space="preserve">7.2 </w:t>
      </w:r>
      <w:r w:rsidRPr="00A62F6B">
        <w:t>Decontamination</w:t>
      </w:r>
      <w:r w:rsidR="001C03C1" w:rsidRPr="00A62F6B">
        <w:t xml:space="preserve">: </w:t>
      </w:r>
      <w:r w:rsidR="00195396" w:rsidRPr="00A62F6B">
        <w:t xml:space="preserve">Work under a fume hood. Immerse the transmitter in </w:t>
      </w:r>
      <w:bookmarkStart w:id="121" w:name="OLE_LINK124"/>
      <w:r w:rsidR="00195396" w:rsidRPr="00A62F6B">
        <w:t>glutaraldehyde</w:t>
      </w:r>
      <w:bookmarkEnd w:id="121"/>
      <w:r w:rsidR="00195396" w:rsidRPr="00A62F6B">
        <w:t xml:space="preserve"> within a sealed 50 mL centrifuge tube for 24 h. Rinse thoroughly with sterile saline and store in a sterile package.</w:t>
      </w:r>
    </w:p>
    <w:p w14:paraId="031A720B" w14:textId="77777777" w:rsidR="00195396" w:rsidRPr="00A62F6B" w:rsidRDefault="00195396" w:rsidP="00A62F6B">
      <w:pPr>
        <w:rPr>
          <w:lang w:eastAsia="zh-CN"/>
        </w:rPr>
      </w:pPr>
    </w:p>
    <w:p w14:paraId="3130671E" w14:textId="24B43A71" w:rsidR="00E733C5" w:rsidRPr="00A62F6B" w:rsidRDefault="00E733C5" w:rsidP="00A62F6B">
      <w:pPr>
        <w:pBdr>
          <w:top w:val="none" w:sz="0" w:space="0" w:color="000000"/>
          <w:left w:val="none" w:sz="0" w:space="0" w:color="000000"/>
          <w:bottom w:val="none" w:sz="0" w:space="0" w:color="000000"/>
          <w:right w:val="none" w:sz="0" w:space="0" w:color="000000"/>
          <w:between w:val="none" w:sz="0" w:space="0" w:color="000000"/>
        </w:pBdr>
        <w:rPr>
          <w:b/>
          <w:bCs/>
        </w:rPr>
      </w:pPr>
      <w:r w:rsidRPr="00A62F6B">
        <w:rPr>
          <w:b/>
          <w:bCs/>
          <w:lang w:eastAsia="zh-CN"/>
        </w:rPr>
        <w:t xml:space="preserve">8. </w:t>
      </w:r>
      <w:r w:rsidRPr="00A62F6B">
        <w:rPr>
          <w:b/>
          <w:bCs/>
        </w:rPr>
        <w:t xml:space="preserve">Regel </w:t>
      </w:r>
      <w:r w:rsidR="001C03C1" w:rsidRPr="00A62F6B">
        <w:rPr>
          <w:b/>
          <w:bCs/>
        </w:rPr>
        <w:t>s</w:t>
      </w:r>
      <w:r w:rsidRPr="00A62F6B">
        <w:rPr>
          <w:b/>
          <w:bCs/>
        </w:rPr>
        <w:t xml:space="preserve">yringe </w:t>
      </w:r>
      <w:r w:rsidR="001C03C1" w:rsidRPr="00A62F6B">
        <w:rPr>
          <w:b/>
          <w:bCs/>
        </w:rPr>
        <w:t>p</w:t>
      </w:r>
      <w:r w:rsidRPr="00A62F6B">
        <w:rPr>
          <w:b/>
          <w:bCs/>
        </w:rPr>
        <w:t xml:space="preserve">reparation and </w:t>
      </w:r>
      <w:r w:rsidR="001C03C1" w:rsidRPr="00A62F6B">
        <w:rPr>
          <w:b/>
          <w:bCs/>
        </w:rPr>
        <w:t>c</w:t>
      </w:r>
      <w:r w:rsidRPr="00A62F6B">
        <w:rPr>
          <w:b/>
          <w:bCs/>
        </w:rPr>
        <w:t xml:space="preserve">atheter </w:t>
      </w:r>
      <w:r w:rsidR="001C03C1" w:rsidRPr="00A62F6B">
        <w:rPr>
          <w:b/>
          <w:bCs/>
        </w:rPr>
        <w:t>f</w:t>
      </w:r>
      <w:r w:rsidRPr="00A62F6B">
        <w:rPr>
          <w:b/>
          <w:bCs/>
        </w:rPr>
        <w:t xml:space="preserve">illing </w:t>
      </w:r>
    </w:p>
    <w:p w14:paraId="7744A36D" w14:textId="77777777" w:rsidR="00D76C4F" w:rsidRPr="00A62F6B" w:rsidRDefault="00D76C4F" w:rsidP="00A62F6B">
      <w:pPr>
        <w:pBdr>
          <w:top w:val="nil"/>
          <w:left w:val="nil"/>
          <w:bottom w:val="nil"/>
          <w:right w:val="nil"/>
          <w:between w:val="nil"/>
        </w:pBdr>
        <w:rPr>
          <w:bCs/>
          <w:lang w:eastAsia="zh-CN"/>
        </w:rPr>
      </w:pPr>
    </w:p>
    <w:p w14:paraId="4FA43A96" w14:textId="28124216" w:rsidR="00D76C4F" w:rsidRPr="00A62F6B" w:rsidRDefault="001C03C1" w:rsidP="00A62F6B">
      <w:pPr>
        <w:pBdr>
          <w:top w:val="nil"/>
          <w:left w:val="nil"/>
          <w:bottom w:val="nil"/>
          <w:right w:val="nil"/>
          <w:between w:val="nil"/>
        </w:pBdr>
        <w:rPr>
          <w:lang w:eastAsia="zh-CN"/>
        </w:rPr>
      </w:pPr>
      <w:r w:rsidRPr="00A62F6B">
        <w:t xml:space="preserve">8.1 </w:t>
      </w:r>
      <w:r w:rsidR="00B0395B" w:rsidRPr="00A62F6B">
        <w:t xml:space="preserve">Wear clean gloves. Purge air from the </w:t>
      </w:r>
      <w:r w:rsidR="00B3198C" w:rsidRPr="00A62F6B">
        <w:rPr>
          <w:lang w:eastAsia="zh-CN"/>
        </w:rPr>
        <w:t>s</w:t>
      </w:r>
      <w:r w:rsidR="00B0395B" w:rsidRPr="00A62F6B">
        <w:t xml:space="preserve">yringe by expressing a small amount of gel from the </w:t>
      </w:r>
      <w:r w:rsidR="00B0395B" w:rsidRPr="00A62F6B">
        <w:lastRenderedPageBreak/>
        <w:t>needle tip.</w:t>
      </w:r>
    </w:p>
    <w:p w14:paraId="49A6D5C2" w14:textId="77777777" w:rsidR="00B0395B" w:rsidRPr="00A62F6B" w:rsidRDefault="00B0395B" w:rsidP="00A62F6B">
      <w:pPr>
        <w:pBdr>
          <w:top w:val="nil"/>
          <w:left w:val="nil"/>
          <w:bottom w:val="nil"/>
          <w:right w:val="nil"/>
          <w:between w:val="nil"/>
        </w:pBdr>
        <w:rPr>
          <w:bCs/>
          <w:lang w:eastAsia="zh-CN"/>
        </w:rPr>
      </w:pPr>
    </w:p>
    <w:p w14:paraId="36AF2332" w14:textId="5655166D" w:rsidR="00D76C4F" w:rsidRPr="00A62F6B" w:rsidRDefault="00D76C4F" w:rsidP="00A62F6B">
      <w:pPr>
        <w:pBdr>
          <w:top w:val="nil"/>
          <w:left w:val="nil"/>
          <w:bottom w:val="nil"/>
          <w:right w:val="nil"/>
          <w:between w:val="nil"/>
        </w:pBdr>
        <w:tabs>
          <w:tab w:val="num" w:pos="720"/>
        </w:tabs>
        <w:rPr>
          <w:lang w:eastAsia="zh-CN"/>
        </w:rPr>
      </w:pPr>
      <w:bookmarkStart w:id="122" w:name="OLE_LINK125"/>
      <w:r w:rsidRPr="00A62F6B">
        <w:rPr>
          <w:lang w:eastAsia="zh-CN"/>
        </w:rPr>
        <w:t>8.</w:t>
      </w:r>
      <w:r w:rsidR="001C03C1" w:rsidRPr="00A62F6B">
        <w:rPr>
          <w:lang w:eastAsia="zh-CN"/>
        </w:rPr>
        <w:t>2</w:t>
      </w:r>
      <w:r w:rsidRPr="00A62F6B">
        <w:rPr>
          <w:lang w:eastAsia="zh-CN"/>
        </w:rPr>
        <w:t xml:space="preserve"> </w:t>
      </w:r>
      <w:r w:rsidR="00B0395B" w:rsidRPr="00A62F6B">
        <w:rPr>
          <w:lang w:eastAsia="zh-CN"/>
        </w:rPr>
        <w:t>For HD-S10</w:t>
      </w:r>
      <w:r w:rsidR="001C03C1" w:rsidRPr="00A62F6B">
        <w:rPr>
          <w:lang w:eastAsia="zh-CN"/>
        </w:rPr>
        <w:t>, i</w:t>
      </w:r>
      <w:r w:rsidR="00B0395B" w:rsidRPr="00A62F6B">
        <w:t xml:space="preserve">nsert the needle tip into the </w:t>
      </w:r>
      <w:r w:rsidR="009324E4" w:rsidRPr="00A62F6B">
        <w:t>catheter</w:t>
      </w:r>
      <w:r w:rsidR="00B0395B" w:rsidRPr="00A62F6B">
        <w:t xml:space="preserve"> without touching its edges. Advance it below the surface of any residual material. Inject gel under gentle pressure while slowly withdrawing the needle until the tip is fully filled and free of bubbles or debris.</w:t>
      </w:r>
    </w:p>
    <w:p w14:paraId="7C9CBD0F" w14:textId="77777777" w:rsidR="00B0395B" w:rsidRPr="00A62F6B" w:rsidRDefault="00B0395B" w:rsidP="00A62F6B">
      <w:pPr>
        <w:pBdr>
          <w:top w:val="nil"/>
          <w:left w:val="nil"/>
          <w:bottom w:val="nil"/>
          <w:right w:val="nil"/>
          <w:between w:val="nil"/>
        </w:pBdr>
        <w:tabs>
          <w:tab w:val="num" w:pos="720"/>
        </w:tabs>
        <w:rPr>
          <w:lang w:eastAsia="zh-CN"/>
        </w:rPr>
      </w:pPr>
    </w:p>
    <w:p w14:paraId="713D9012" w14:textId="08A795BE" w:rsidR="00B0395B" w:rsidRPr="00A62F6B" w:rsidRDefault="00D76C4F" w:rsidP="00A62F6B">
      <w:pPr>
        <w:pBdr>
          <w:top w:val="nil"/>
          <w:left w:val="nil"/>
          <w:bottom w:val="nil"/>
          <w:right w:val="nil"/>
          <w:between w:val="nil"/>
        </w:pBdr>
        <w:tabs>
          <w:tab w:val="num" w:pos="720"/>
        </w:tabs>
        <w:rPr>
          <w:lang w:eastAsia="zh-CN"/>
        </w:rPr>
      </w:pPr>
      <w:r w:rsidRPr="00A62F6B">
        <w:rPr>
          <w:lang w:eastAsia="zh-CN"/>
        </w:rPr>
        <w:t>8.</w:t>
      </w:r>
      <w:r w:rsidR="006E38AB">
        <w:rPr>
          <w:lang w:eastAsia="zh-CN"/>
        </w:rPr>
        <w:t>3</w:t>
      </w:r>
      <w:r w:rsidRPr="00A62F6B">
        <w:rPr>
          <w:lang w:eastAsia="zh-CN"/>
        </w:rPr>
        <w:t xml:space="preserve"> </w:t>
      </w:r>
      <w:r w:rsidR="00B0395B" w:rsidRPr="00A62F6B">
        <w:rPr>
          <w:lang w:eastAsia="zh-CN"/>
        </w:rPr>
        <w:t>For HD-X11</w:t>
      </w:r>
      <w:r w:rsidR="001C03C1" w:rsidRPr="00A62F6B">
        <w:rPr>
          <w:lang w:eastAsia="zh-CN"/>
        </w:rPr>
        <w:t>, a</w:t>
      </w:r>
      <w:r w:rsidR="00B0395B" w:rsidRPr="00A62F6B">
        <w:t>void needle insertion. Place a small droplet of gel on a sterile surface. Gently compress the catheter bulb to expel air or thrombi.</w:t>
      </w:r>
      <w:bookmarkEnd w:id="118"/>
      <w:r w:rsidR="003633DE" w:rsidRPr="00A62F6B">
        <w:t xml:space="preserve"> Contact the orifice with the gel droplet. Release to allow retrograde filling via capillary action and negative pressure</w:t>
      </w:r>
      <w:r w:rsidR="003633DE" w:rsidRPr="00A62F6B">
        <w:rPr>
          <w:lang w:eastAsia="zh-CN"/>
        </w:rPr>
        <w:t>.</w:t>
      </w:r>
    </w:p>
    <w:bookmarkEnd w:id="122"/>
    <w:p w14:paraId="79D46EC9" w14:textId="77777777" w:rsidR="003633DE" w:rsidRPr="00A62F6B" w:rsidRDefault="003633DE" w:rsidP="00A62F6B">
      <w:pPr>
        <w:pBdr>
          <w:top w:val="nil"/>
          <w:left w:val="nil"/>
          <w:bottom w:val="nil"/>
          <w:right w:val="nil"/>
          <w:between w:val="nil"/>
        </w:pBdr>
        <w:rPr>
          <w:b/>
          <w:lang w:eastAsia="zh-CN"/>
        </w:rPr>
      </w:pPr>
    </w:p>
    <w:p w14:paraId="049E5D3E" w14:textId="517CA382" w:rsidR="00EA1A75" w:rsidRPr="00A62F6B" w:rsidRDefault="0037747C" w:rsidP="00A62F6B">
      <w:pPr>
        <w:pBdr>
          <w:top w:val="nil"/>
          <w:left w:val="nil"/>
          <w:bottom w:val="nil"/>
          <w:right w:val="nil"/>
          <w:between w:val="nil"/>
        </w:pBdr>
        <w:rPr>
          <w:b/>
        </w:rPr>
      </w:pPr>
      <w:r w:rsidRPr="00A62F6B">
        <w:rPr>
          <w:b/>
        </w:rPr>
        <w:t>RESULTS</w:t>
      </w:r>
      <w:r w:rsidR="00551D82" w:rsidRPr="00A62F6B">
        <w:rPr>
          <w:b/>
        </w:rPr>
        <w:t xml:space="preserve">: </w:t>
      </w:r>
    </w:p>
    <w:p w14:paraId="76E67D6F" w14:textId="61DFB386" w:rsidR="00BD2FA2" w:rsidRPr="00A62F6B" w:rsidRDefault="00BD2FA2" w:rsidP="00A62F6B">
      <w:pPr>
        <w:rPr>
          <w:b/>
          <w:lang w:eastAsia="zh-CN"/>
        </w:rPr>
      </w:pPr>
      <w:bookmarkStart w:id="123" w:name="OLE_LINK18"/>
      <w:r w:rsidRPr="00A62F6B">
        <w:rPr>
          <w:b/>
        </w:rPr>
        <w:t xml:space="preserve">Continuous </w:t>
      </w:r>
      <w:r w:rsidR="00522AD7" w:rsidRPr="00A62F6B">
        <w:rPr>
          <w:b/>
        </w:rPr>
        <w:t>t</w:t>
      </w:r>
      <w:r w:rsidRPr="00A62F6B">
        <w:rPr>
          <w:b/>
        </w:rPr>
        <w:t xml:space="preserve">elemetric </w:t>
      </w:r>
      <w:r w:rsidR="00522AD7" w:rsidRPr="00A62F6B">
        <w:rPr>
          <w:b/>
        </w:rPr>
        <w:t>r</w:t>
      </w:r>
      <w:r w:rsidRPr="00A62F6B">
        <w:rPr>
          <w:b/>
        </w:rPr>
        <w:t xml:space="preserve">ecording of </w:t>
      </w:r>
      <w:r w:rsidR="00FB3267" w:rsidRPr="00A62F6B">
        <w:rPr>
          <w:b/>
        </w:rPr>
        <w:t>BP</w:t>
      </w:r>
      <w:r w:rsidRPr="00A62F6B">
        <w:rPr>
          <w:b/>
        </w:rPr>
        <w:t xml:space="preserve"> and </w:t>
      </w:r>
      <w:r w:rsidR="00FB3267" w:rsidRPr="00A62F6B">
        <w:rPr>
          <w:b/>
        </w:rPr>
        <w:t>HR</w:t>
      </w:r>
      <w:r w:rsidRPr="00A62F6B">
        <w:rPr>
          <w:b/>
        </w:rPr>
        <w:t xml:space="preserve"> in C57BL/6 Mice</w:t>
      </w:r>
    </w:p>
    <w:p w14:paraId="0366FC05" w14:textId="00AB1E39" w:rsidR="00BD2FA2" w:rsidRPr="00A62F6B" w:rsidRDefault="00BD2FA2" w:rsidP="00A62F6B">
      <w:pPr>
        <w:rPr>
          <w:bCs/>
          <w:lang w:eastAsia="zh-CN"/>
        </w:rPr>
      </w:pPr>
      <w:bookmarkStart w:id="124" w:name="OLE_LINK68"/>
      <w:bookmarkEnd w:id="123"/>
      <w:r w:rsidRPr="00A62F6B">
        <w:rPr>
          <w:bCs/>
          <w:lang w:eastAsia="zh-CN"/>
        </w:rPr>
        <w:t xml:space="preserve">Eight-week-old male C57BL/6 mice were randomized to undergo transmitter implantation </w:t>
      </w:r>
      <w:r w:rsidR="00522AD7" w:rsidRPr="00A62F6B">
        <w:rPr>
          <w:bCs/>
          <w:lang w:eastAsia="zh-CN"/>
        </w:rPr>
        <w:t>by</w:t>
      </w:r>
      <w:r w:rsidRPr="00A62F6B">
        <w:rPr>
          <w:bCs/>
          <w:lang w:eastAsia="zh-CN"/>
        </w:rPr>
        <w:t xml:space="preserve"> carotid artery cannulation (CAC) or abdominal aorta cannulation (AAC). After 10 days of recovery, baseline BP was recorded. </w:t>
      </w:r>
      <w:bookmarkStart w:id="125" w:name="OLE_LINK90"/>
      <w:r w:rsidRPr="00A62F6B">
        <w:rPr>
          <w:bCs/>
          <w:lang w:eastAsia="zh-CN"/>
        </w:rPr>
        <w:t>Continuous 24</w:t>
      </w:r>
      <w:r w:rsidR="00522AD7" w:rsidRPr="00A62F6B">
        <w:rPr>
          <w:bCs/>
          <w:lang w:eastAsia="zh-CN"/>
        </w:rPr>
        <w:t xml:space="preserve"> </w:t>
      </w:r>
      <w:r w:rsidRPr="00A62F6B">
        <w:rPr>
          <w:bCs/>
          <w:lang w:eastAsia="zh-CN"/>
        </w:rPr>
        <w:t>h</w:t>
      </w:r>
      <w:r w:rsidR="00522AD7" w:rsidRPr="00A62F6B">
        <w:rPr>
          <w:bCs/>
          <w:lang w:eastAsia="zh-CN"/>
        </w:rPr>
        <w:t xml:space="preserve"> </w:t>
      </w:r>
      <w:r w:rsidRPr="00A62F6B">
        <w:rPr>
          <w:bCs/>
          <w:lang w:eastAsia="zh-CN"/>
        </w:rPr>
        <w:t>monitoring confirmed stable and reliable signals with the expected circadian rhythm, showing slightly higher nocturnal than diurnal values. Compared with CAC, AAC resulted in higher SBP (</w:t>
      </w:r>
      <w:r w:rsidRPr="00A62F6B">
        <w:rPr>
          <w:b/>
          <w:lang w:eastAsia="zh-CN"/>
        </w:rPr>
        <w:t>Figure 8A</w:t>
      </w:r>
      <w:r w:rsidRPr="00A62F6B">
        <w:rPr>
          <w:bCs/>
          <w:lang w:eastAsia="zh-CN"/>
        </w:rPr>
        <w:t>), no differences in DBP (</w:t>
      </w:r>
      <w:r w:rsidRPr="00A62F6B">
        <w:rPr>
          <w:b/>
          <w:lang w:eastAsia="zh-CN"/>
        </w:rPr>
        <w:t>Figure 8B</w:t>
      </w:r>
      <w:r w:rsidRPr="00A62F6B">
        <w:rPr>
          <w:bCs/>
          <w:lang w:eastAsia="zh-CN"/>
        </w:rPr>
        <w:t>), a modest increase in MAP (</w:t>
      </w:r>
      <w:r w:rsidRPr="00A62F6B">
        <w:rPr>
          <w:b/>
          <w:lang w:eastAsia="zh-CN"/>
        </w:rPr>
        <w:t>Figure 8C</w:t>
      </w:r>
      <w:r w:rsidRPr="00A62F6B">
        <w:rPr>
          <w:bCs/>
          <w:lang w:eastAsia="zh-CN"/>
        </w:rPr>
        <w:t>)</w:t>
      </w:r>
      <w:r w:rsidR="00CD46E2" w:rsidRPr="00A62F6B">
        <w:rPr>
          <w:bCs/>
          <w:lang w:eastAsia="zh-CN"/>
        </w:rPr>
        <w:t>,</w:t>
      </w:r>
      <w:r w:rsidRPr="00A62F6B">
        <w:rPr>
          <w:bCs/>
          <w:lang w:eastAsia="zh-CN"/>
        </w:rPr>
        <w:t xml:space="preserve"> and no differences in HR (</w:t>
      </w:r>
      <w:r w:rsidRPr="00A62F6B">
        <w:rPr>
          <w:b/>
          <w:lang w:eastAsia="zh-CN"/>
        </w:rPr>
        <w:t>Figure 8D</w:t>
      </w:r>
      <w:r w:rsidRPr="00A62F6B">
        <w:rPr>
          <w:bCs/>
          <w:lang w:eastAsia="zh-CN"/>
        </w:rPr>
        <w:t>) during either light or dark phases.</w:t>
      </w:r>
      <w:bookmarkEnd w:id="125"/>
      <w:r w:rsidRPr="00A62F6B">
        <w:rPr>
          <w:bCs/>
          <w:lang w:eastAsia="zh-CN"/>
        </w:rPr>
        <w:t xml:space="preserve"> As shown in </w:t>
      </w:r>
      <w:r w:rsidRPr="00A62F6B">
        <w:rPr>
          <w:b/>
          <w:lang w:eastAsia="zh-CN"/>
        </w:rPr>
        <w:t xml:space="preserve">Supplementary Figure </w:t>
      </w:r>
      <w:r w:rsidR="00901AF7" w:rsidRPr="00A62F6B">
        <w:rPr>
          <w:b/>
          <w:lang w:eastAsia="zh-CN"/>
        </w:rPr>
        <w:t>4</w:t>
      </w:r>
      <w:r w:rsidRPr="00A62F6B">
        <w:rPr>
          <w:b/>
          <w:lang w:eastAsia="zh-CN"/>
        </w:rPr>
        <w:t>A-D</w:t>
      </w:r>
      <w:r w:rsidRPr="00A62F6B">
        <w:rPr>
          <w:bCs/>
          <w:lang w:eastAsia="zh-CN"/>
        </w:rPr>
        <w:t>, per</w:t>
      </w:r>
      <w:r w:rsidR="00CD46E2" w:rsidRPr="00A62F6B">
        <w:rPr>
          <w:bCs/>
          <w:lang w:eastAsia="zh-CN"/>
        </w:rPr>
        <w:t xml:space="preserve"> </w:t>
      </w:r>
      <w:r w:rsidRPr="00A62F6B">
        <w:rPr>
          <w:bCs/>
          <w:lang w:eastAsia="zh-CN"/>
        </w:rPr>
        <w:t>min averages of SBP, DBP, MAP</w:t>
      </w:r>
      <w:r w:rsidR="00CD46E2" w:rsidRPr="00A62F6B">
        <w:rPr>
          <w:bCs/>
          <w:lang w:eastAsia="zh-CN"/>
        </w:rPr>
        <w:t>,</w:t>
      </w:r>
      <w:r w:rsidRPr="00A62F6B">
        <w:rPr>
          <w:bCs/>
          <w:lang w:eastAsia="zh-CN"/>
        </w:rPr>
        <w:t xml:space="preserve"> and HR are also presented. </w:t>
      </w:r>
      <w:bookmarkEnd w:id="124"/>
      <w:r w:rsidRPr="00A62F6B">
        <w:rPr>
          <w:bCs/>
          <w:lang w:eastAsia="zh-CN"/>
        </w:rPr>
        <w:t xml:space="preserve">Daily mean SBP </w:t>
      </w:r>
      <w:bookmarkStart w:id="126" w:name="OLE_LINK70"/>
      <w:r w:rsidRPr="00A62F6B">
        <w:rPr>
          <w:bCs/>
          <w:lang w:eastAsia="zh-CN"/>
        </w:rPr>
        <w:t>(</w:t>
      </w:r>
      <w:r w:rsidRPr="00A62F6B">
        <w:rPr>
          <w:b/>
          <w:lang w:eastAsia="zh-CN"/>
        </w:rPr>
        <w:t>Figure 8E</w:t>
      </w:r>
      <w:r w:rsidRPr="00A62F6B">
        <w:rPr>
          <w:bCs/>
          <w:lang w:eastAsia="zh-CN"/>
        </w:rPr>
        <w:t>)</w:t>
      </w:r>
      <w:bookmarkEnd w:id="126"/>
      <w:r w:rsidRPr="00A62F6B">
        <w:rPr>
          <w:bCs/>
          <w:lang w:eastAsia="zh-CN"/>
        </w:rPr>
        <w:t>, DBP (</w:t>
      </w:r>
      <w:r w:rsidRPr="00A62F6B">
        <w:rPr>
          <w:b/>
          <w:lang w:eastAsia="zh-CN"/>
        </w:rPr>
        <w:t>Figure 8F</w:t>
      </w:r>
      <w:r w:rsidRPr="00A62F6B">
        <w:rPr>
          <w:bCs/>
          <w:lang w:eastAsia="zh-CN"/>
        </w:rPr>
        <w:t>), MAP (</w:t>
      </w:r>
      <w:r w:rsidRPr="00A62F6B">
        <w:rPr>
          <w:b/>
          <w:lang w:eastAsia="zh-CN"/>
        </w:rPr>
        <w:t>Figure 8G</w:t>
      </w:r>
      <w:r w:rsidRPr="00A62F6B">
        <w:rPr>
          <w:bCs/>
          <w:lang w:eastAsia="zh-CN"/>
        </w:rPr>
        <w:t>)</w:t>
      </w:r>
      <w:r w:rsidR="00CD46E2" w:rsidRPr="00A62F6B">
        <w:rPr>
          <w:bCs/>
          <w:lang w:eastAsia="zh-CN"/>
        </w:rPr>
        <w:t>,</w:t>
      </w:r>
      <w:r w:rsidRPr="00A62F6B">
        <w:rPr>
          <w:bCs/>
          <w:lang w:eastAsia="zh-CN"/>
        </w:rPr>
        <w:t xml:space="preserve"> and HR (</w:t>
      </w:r>
      <w:r w:rsidRPr="00A62F6B">
        <w:rPr>
          <w:b/>
          <w:lang w:eastAsia="zh-CN"/>
        </w:rPr>
        <w:t>Figure 8H</w:t>
      </w:r>
      <w:r w:rsidRPr="00A62F6B">
        <w:rPr>
          <w:bCs/>
          <w:lang w:eastAsia="zh-CN"/>
        </w:rPr>
        <w:t>), derived from continuous recordings, followed the same trends as the circadian profiles.</w:t>
      </w:r>
    </w:p>
    <w:p w14:paraId="5491A673" w14:textId="77777777" w:rsidR="00C47F44" w:rsidRPr="00A62F6B" w:rsidRDefault="00C47F44" w:rsidP="00A62F6B">
      <w:pPr>
        <w:rPr>
          <w:lang w:eastAsia="zh-CN"/>
        </w:rPr>
      </w:pPr>
    </w:p>
    <w:p w14:paraId="3D6BDF35" w14:textId="61986D09" w:rsidR="00C47F44" w:rsidRPr="00A62F6B" w:rsidRDefault="00623FF3" w:rsidP="00A62F6B">
      <w:pPr>
        <w:rPr>
          <w:b/>
          <w:lang w:eastAsia="zh-CN"/>
        </w:rPr>
      </w:pPr>
      <w:bookmarkStart w:id="127" w:name="OLE_LINK19"/>
      <w:bookmarkStart w:id="128" w:name="OLE_LINK20"/>
      <w:r w:rsidRPr="00A62F6B">
        <w:rPr>
          <w:b/>
        </w:rPr>
        <w:t xml:space="preserve">Comparison between </w:t>
      </w:r>
      <w:r w:rsidR="00CD46E2" w:rsidRPr="00A62F6B">
        <w:rPr>
          <w:b/>
        </w:rPr>
        <w:t>t</w:t>
      </w:r>
      <w:r w:rsidRPr="00A62F6B">
        <w:rPr>
          <w:b/>
        </w:rPr>
        <w:t xml:space="preserve">elemetric and </w:t>
      </w:r>
      <w:r w:rsidR="00CD46E2" w:rsidRPr="00A62F6B">
        <w:rPr>
          <w:b/>
        </w:rPr>
        <w:t>t</w:t>
      </w:r>
      <w:r w:rsidRPr="00A62F6B">
        <w:rPr>
          <w:b/>
        </w:rPr>
        <w:t>ail-</w:t>
      </w:r>
      <w:r w:rsidR="00CD46E2" w:rsidRPr="00A62F6B">
        <w:rPr>
          <w:b/>
        </w:rPr>
        <w:t>c</w:t>
      </w:r>
      <w:r w:rsidRPr="00A62F6B">
        <w:rPr>
          <w:b/>
        </w:rPr>
        <w:t xml:space="preserve">uff </w:t>
      </w:r>
      <w:r w:rsidR="00FB3267" w:rsidRPr="00A62F6B">
        <w:rPr>
          <w:b/>
        </w:rPr>
        <w:t>BP</w:t>
      </w:r>
      <w:r w:rsidRPr="00A62F6B">
        <w:rPr>
          <w:b/>
        </w:rPr>
        <w:t xml:space="preserve"> </w:t>
      </w:r>
      <w:r w:rsidR="00CD46E2" w:rsidRPr="00A62F6B">
        <w:rPr>
          <w:b/>
        </w:rPr>
        <w:t>m</w:t>
      </w:r>
      <w:r w:rsidRPr="00A62F6B">
        <w:rPr>
          <w:b/>
        </w:rPr>
        <w:t xml:space="preserve">easurements in </w:t>
      </w:r>
      <w:r w:rsidR="00C47F44" w:rsidRPr="00A62F6B">
        <w:rPr>
          <w:b/>
        </w:rPr>
        <w:t xml:space="preserve">C57BL/6 </w:t>
      </w:r>
      <w:r w:rsidR="00CD46E2" w:rsidRPr="00A62F6B">
        <w:rPr>
          <w:b/>
        </w:rPr>
        <w:t>m</w:t>
      </w:r>
      <w:r w:rsidR="00C47F44" w:rsidRPr="00A62F6B">
        <w:rPr>
          <w:b/>
        </w:rPr>
        <w:t>ice</w:t>
      </w:r>
    </w:p>
    <w:bookmarkEnd w:id="127"/>
    <w:bookmarkEnd w:id="128"/>
    <w:p w14:paraId="1A24E76E" w14:textId="4BD413BD" w:rsidR="00623FF3" w:rsidRPr="00A62F6B" w:rsidRDefault="00C47F44" w:rsidP="00A62F6B">
      <w:pPr>
        <w:rPr>
          <w:lang w:eastAsia="zh-CN"/>
        </w:rPr>
      </w:pPr>
      <w:r w:rsidRPr="00A62F6B">
        <w:rPr>
          <w:lang w:eastAsia="zh-CN"/>
        </w:rPr>
        <w:t xml:space="preserve">To evaluate the accuracy of non-invasive methods, </w:t>
      </w:r>
      <w:r w:rsidR="00CD46E2" w:rsidRPr="00A62F6B">
        <w:rPr>
          <w:lang w:eastAsia="zh-CN"/>
        </w:rPr>
        <w:t xml:space="preserve">the </w:t>
      </w:r>
      <w:r w:rsidRPr="00A62F6B">
        <w:rPr>
          <w:lang w:eastAsia="zh-CN"/>
        </w:rPr>
        <w:t xml:space="preserve">tail-cuff </w:t>
      </w:r>
      <w:r w:rsidR="00A56FC5" w:rsidRPr="00A62F6B">
        <w:rPr>
          <w:lang w:eastAsia="zh-CN"/>
        </w:rPr>
        <w:t>method</w:t>
      </w:r>
      <w:r w:rsidRPr="00A62F6B">
        <w:rPr>
          <w:lang w:eastAsia="zh-CN"/>
        </w:rPr>
        <w:t xml:space="preserve"> was performed in parallel. Tail-cuff recordings showed higher SBP and greater intra-group variability than </w:t>
      </w:r>
      <w:r w:rsidR="00904E0A" w:rsidRPr="00A62F6B">
        <w:rPr>
          <w:lang w:eastAsia="zh-CN"/>
        </w:rPr>
        <w:t>CAC or AAC</w:t>
      </w:r>
      <w:r w:rsidRPr="00A62F6B">
        <w:rPr>
          <w:lang w:eastAsia="zh-CN"/>
        </w:rPr>
        <w:t xml:space="preserve">. </w:t>
      </w:r>
      <w:r w:rsidR="00904E0A" w:rsidRPr="00A62F6B">
        <w:rPr>
          <w:lang w:eastAsia="zh-CN"/>
        </w:rPr>
        <w:t>AAC</w:t>
      </w:r>
      <w:r w:rsidRPr="00A62F6B">
        <w:rPr>
          <w:lang w:eastAsia="zh-CN"/>
        </w:rPr>
        <w:t xml:space="preserve"> also produced significantly higher SBP than </w:t>
      </w:r>
      <w:r w:rsidR="00904E0A" w:rsidRPr="00A62F6B">
        <w:rPr>
          <w:lang w:eastAsia="zh-CN"/>
        </w:rPr>
        <w:t>CAC</w:t>
      </w:r>
      <w:r w:rsidRPr="00A62F6B">
        <w:rPr>
          <w:lang w:eastAsia="zh-CN"/>
        </w:rPr>
        <w:t xml:space="preserve"> measurements (</w:t>
      </w:r>
      <w:r w:rsidRPr="00A62F6B">
        <w:rPr>
          <w:b/>
          <w:bCs/>
          <w:lang w:eastAsia="zh-CN"/>
        </w:rPr>
        <w:t>Figure 9A</w:t>
      </w:r>
      <w:r w:rsidRPr="00A62F6B">
        <w:rPr>
          <w:lang w:eastAsia="zh-CN"/>
        </w:rPr>
        <w:t>). In contrast, DBP</w:t>
      </w:r>
      <w:r w:rsidR="000D5CB3" w:rsidRPr="00A62F6B">
        <w:rPr>
          <w:lang w:eastAsia="zh-CN"/>
        </w:rPr>
        <w:t xml:space="preserve"> (</w:t>
      </w:r>
      <w:r w:rsidR="000D5CB3" w:rsidRPr="00A62F6B">
        <w:rPr>
          <w:b/>
          <w:bCs/>
          <w:lang w:eastAsia="zh-CN"/>
        </w:rPr>
        <w:t>Figure 9B</w:t>
      </w:r>
      <w:r w:rsidR="000D5CB3" w:rsidRPr="00A62F6B">
        <w:rPr>
          <w:lang w:eastAsia="zh-CN"/>
        </w:rPr>
        <w:t>)</w:t>
      </w:r>
      <w:r w:rsidRPr="00A62F6B">
        <w:rPr>
          <w:lang w:eastAsia="zh-CN"/>
        </w:rPr>
        <w:t xml:space="preserve"> and MAP</w:t>
      </w:r>
      <w:r w:rsidR="000D5CB3" w:rsidRPr="00A62F6B">
        <w:rPr>
          <w:lang w:eastAsia="zh-CN"/>
        </w:rPr>
        <w:t xml:space="preserve"> (</w:t>
      </w:r>
      <w:r w:rsidR="000D5CB3" w:rsidRPr="00A62F6B">
        <w:rPr>
          <w:b/>
          <w:bCs/>
          <w:lang w:eastAsia="zh-CN"/>
        </w:rPr>
        <w:t>Figure 9C</w:t>
      </w:r>
      <w:r w:rsidR="000D5CB3" w:rsidRPr="00A62F6B">
        <w:rPr>
          <w:lang w:eastAsia="zh-CN"/>
        </w:rPr>
        <w:t>)</w:t>
      </w:r>
      <w:r w:rsidRPr="00A62F6B">
        <w:rPr>
          <w:lang w:eastAsia="zh-CN"/>
        </w:rPr>
        <w:t xml:space="preserve"> did not differ significantly </w:t>
      </w:r>
      <w:r w:rsidR="00904E0A" w:rsidRPr="00A62F6B">
        <w:rPr>
          <w:lang w:eastAsia="zh-CN"/>
        </w:rPr>
        <w:t>among</w:t>
      </w:r>
      <w:r w:rsidRPr="00A62F6B">
        <w:rPr>
          <w:lang w:eastAsia="zh-CN"/>
        </w:rPr>
        <w:t xml:space="preserve"> these methods.</w:t>
      </w:r>
    </w:p>
    <w:p w14:paraId="798E5433" w14:textId="77777777" w:rsidR="00C47F44" w:rsidRPr="00A62F6B" w:rsidRDefault="00C47F44" w:rsidP="00A62F6B"/>
    <w:p w14:paraId="5AAFFBB0" w14:textId="11A44216" w:rsidR="00BD2FA2" w:rsidRPr="00A62F6B" w:rsidRDefault="00BD2FA2" w:rsidP="00A62F6B">
      <w:pPr>
        <w:rPr>
          <w:b/>
          <w:lang w:eastAsia="zh-CN"/>
        </w:rPr>
      </w:pPr>
      <w:bookmarkStart w:id="129" w:name="OLE_LINK21"/>
      <w:bookmarkStart w:id="130" w:name="OLE_LINK22"/>
      <w:r w:rsidRPr="00A62F6B">
        <w:rPr>
          <w:b/>
        </w:rPr>
        <w:t xml:space="preserve">Comparative </w:t>
      </w:r>
      <w:r w:rsidR="00CD46E2" w:rsidRPr="00A62F6B">
        <w:rPr>
          <w:b/>
        </w:rPr>
        <w:t>a</w:t>
      </w:r>
      <w:r w:rsidRPr="00A62F6B">
        <w:rPr>
          <w:b/>
        </w:rPr>
        <w:t xml:space="preserve">nalysis of </w:t>
      </w:r>
      <w:r w:rsidR="00CD46E2" w:rsidRPr="00A62F6B">
        <w:rPr>
          <w:b/>
        </w:rPr>
        <w:t>t</w:t>
      </w:r>
      <w:r w:rsidRPr="00A62F6B">
        <w:rPr>
          <w:b/>
        </w:rPr>
        <w:t xml:space="preserve">elemetric and </w:t>
      </w:r>
      <w:r w:rsidR="00CD46E2" w:rsidRPr="00A62F6B">
        <w:rPr>
          <w:b/>
        </w:rPr>
        <w:t>t</w:t>
      </w:r>
      <w:r w:rsidRPr="00A62F6B">
        <w:rPr>
          <w:b/>
        </w:rPr>
        <w:t>ail-</w:t>
      </w:r>
      <w:r w:rsidR="00CD46E2" w:rsidRPr="00A62F6B">
        <w:rPr>
          <w:b/>
        </w:rPr>
        <w:t>c</w:t>
      </w:r>
      <w:r w:rsidRPr="00A62F6B">
        <w:rPr>
          <w:b/>
        </w:rPr>
        <w:t xml:space="preserve">uff </w:t>
      </w:r>
      <w:r w:rsidR="00FB3267" w:rsidRPr="00A62F6B">
        <w:rPr>
          <w:b/>
        </w:rPr>
        <w:t>BP</w:t>
      </w:r>
      <w:r w:rsidRPr="00A62F6B">
        <w:rPr>
          <w:b/>
        </w:rPr>
        <w:t xml:space="preserve"> </w:t>
      </w:r>
      <w:r w:rsidR="00CD46E2" w:rsidRPr="00A62F6B">
        <w:rPr>
          <w:b/>
        </w:rPr>
        <w:t>d</w:t>
      </w:r>
      <w:r w:rsidRPr="00A62F6B">
        <w:rPr>
          <w:b/>
        </w:rPr>
        <w:t xml:space="preserve">ata in </w:t>
      </w:r>
      <w:r w:rsidR="00CD46E2" w:rsidRPr="00A62F6B">
        <w:rPr>
          <w:b/>
        </w:rPr>
        <w:t>h</w:t>
      </w:r>
      <w:r w:rsidRPr="00A62F6B">
        <w:rPr>
          <w:b/>
        </w:rPr>
        <w:t xml:space="preserve">ypertensive </w:t>
      </w:r>
      <w:r w:rsidR="00CD46E2" w:rsidRPr="00A62F6B">
        <w:rPr>
          <w:b/>
        </w:rPr>
        <w:t>r</w:t>
      </w:r>
      <w:r w:rsidRPr="00A62F6B">
        <w:rPr>
          <w:b/>
          <w:lang w:eastAsia="zh-CN"/>
        </w:rPr>
        <w:t>at</w:t>
      </w:r>
      <w:r w:rsidRPr="00A62F6B">
        <w:rPr>
          <w:b/>
        </w:rPr>
        <w:t>s</w:t>
      </w:r>
      <w:r w:rsidRPr="00A62F6B">
        <w:rPr>
          <w:b/>
          <w:lang w:eastAsia="zh-CN"/>
        </w:rPr>
        <w:t xml:space="preserve"> and mice</w:t>
      </w:r>
      <w:r w:rsidRPr="00A62F6B">
        <w:rPr>
          <w:b/>
        </w:rPr>
        <w:t xml:space="preserve"> </w:t>
      </w:r>
    </w:p>
    <w:bookmarkEnd w:id="129"/>
    <w:bookmarkEnd w:id="130"/>
    <w:p w14:paraId="2C578447" w14:textId="1E590A9E" w:rsidR="00BD2FA2" w:rsidRPr="00A62F6B" w:rsidRDefault="00BD2FA2" w:rsidP="00A62F6B">
      <w:pPr>
        <w:rPr>
          <w:lang w:eastAsia="zh-CN"/>
        </w:rPr>
      </w:pPr>
      <w:r w:rsidRPr="00A62F6B">
        <w:rPr>
          <w:lang w:eastAsia="zh-CN"/>
        </w:rPr>
        <w:t>To validate implantable telemetry for hypertension research, we used SHR</w:t>
      </w:r>
      <w:r w:rsidR="00A51C9C" w:rsidRPr="00A62F6B">
        <w:rPr>
          <w:lang w:eastAsia="zh-CN"/>
        </w:rPr>
        <w:t>s</w:t>
      </w:r>
      <w:r w:rsidR="002C0A05" w:rsidRPr="00A62F6B">
        <w:rPr>
          <w:lang w:eastAsia="zh-CN"/>
        </w:rPr>
        <w:fldChar w:fldCharType="begin">
          <w:fldData xml:space="preserve">PEVuZE5vdGU+PENpdGU+PEF1dGhvcj5TYWZhcjwvQXV0aG9yPjxZZWFyPjIwMDE8L1llYXI+PFJl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</w:fldData>
        </w:fldChar>
      </w:r>
      <w:r w:rsidR="002C0A05" w:rsidRPr="00A62F6B">
        <w:rPr>
          <w:lang w:eastAsia="zh-CN"/>
        </w:rPr>
        <w:instrText xml:space="preserve"> ADDIN EN.CITE </w:instrText>
      </w:r>
      <w:r w:rsidR="002C0A05" w:rsidRPr="00A62F6B">
        <w:rPr>
          <w:lang w:eastAsia="zh-CN"/>
        </w:rPr>
        <w:fldChar w:fldCharType="begin">
          <w:fldData xml:space="preserve">PEVuZE5vdGU+PENpdGU+PEF1dGhvcj5TYWZhcjwvQXV0aG9yPjxZZWFyPjIwMDE8L1llYXI+PFJl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</w:fldData>
        </w:fldChar>
      </w:r>
      <w:r w:rsidR="002C0A05" w:rsidRPr="00A62F6B">
        <w:rPr>
          <w:lang w:eastAsia="zh-CN"/>
        </w:rPr>
        <w:instrText xml:space="preserve"> ADDIN EN.CITE.DATA </w:instrText>
      </w:r>
      <w:r w:rsidR="002C0A05" w:rsidRPr="00A62F6B">
        <w:rPr>
          <w:lang w:eastAsia="zh-CN"/>
        </w:rPr>
      </w:r>
      <w:r w:rsidR="002C0A05" w:rsidRPr="00A62F6B">
        <w:rPr>
          <w:lang w:eastAsia="zh-CN"/>
        </w:rPr>
        <w:fldChar w:fldCharType="end"/>
      </w:r>
      <w:r w:rsidR="002C0A05" w:rsidRPr="00A62F6B">
        <w:rPr>
          <w:lang w:eastAsia="zh-CN"/>
        </w:rPr>
      </w:r>
      <w:r w:rsidR="002C0A05" w:rsidRPr="00A62F6B">
        <w:rPr>
          <w:lang w:eastAsia="zh-CN"/>
        </w:rPr>
        <w:fldChar w:fldCharType="separate"/>
      </w:r>
      <w:r w:rsidR="002C0A05" w:rsidRPr="00A62F6B">
        <w:rPr>
          <w:vertAlign w:val="superscript"/>
          <w:lang w:eastAsia="zh-CN"/>
        </w:rPr>
        <w:t>29</w:t>
      </w:r>
      <w:r w:rsidR="002C0A05" w:rsidRPr="00A62F6B">
        <w:rPr>
          <w:lang w:eastAsia="zh-CN"/>
        </w:rPr>
        <w:fldChar w:fldCharType="end"/>
      </w:r>
      <w:r w:rsidRPr="00A62F6B">
        <w:rPr>
          <w:lang w:eastAsia="zh-CN"/>
        </w:rPr>
        <w:t xml:space="preserve"> and L-NAME-induced hypertensive mice</w:t>
      </w:r>
      <w:r w:rsidR="002C0A05" w:rsidRPr="00A62F6B">
        <w:rPr>
          <w:lang w:eastAsia="zh-CN"/>
        </w:rPr>
        <w:fldChar w:fldCharType="begin"/>
      </w:r>
      <w:r w:rsidR="002C0A05" w:rsidRPr="00A62F6B">
        <w:rPr>
          <w:lang w:eastAsia="zh-CN"/>
        </w:rPr>
        <w:instrText xml:space="preserve"> ADDIN EN.CITE &lt;EndNote&gt;&lt;Cite&gt;&lt;Author&gt;Jama&lt;/Author&gt;&lt;Year&gt;2021&lt;/Year&gt;&lt;RecNum&gt;108&lt;/RecNum&gt;&lt;DisplayText&gt;&lt;style face="superscript"&gt;30&lt;/style&gt;&lt;/DisplayText&gt;&lt;record&gt;&lt;rec-number&gt;108&lt;/rec-number&gt;&lt;foreign-keys&gt;&lt;key app="EN" db-id="2t0x0arwczwa2sepswzpzsf9as2r5ztd9x0a" timestamp="1761371131"&gt;108&lt;/key&gt;&lt;/foreign-keys&gt;&lt;ref-type name="Journal Article"&gt;17&lt;/ref-type&gt;&lt;contributors&gt;&lt;authors&gt;&lt;author&gt;Jama, Hamdi A.&lt;/author&gt;&lt;author&gt;Muralitharan, Rikeish R.&lt;/author&gt;&lt;author&gt;Xu, Chudan&lt;/author&gt;&lt;author&gt;O&amp;apos;Donnell, Joanne A.&lt;/author&gt;&lt;author&gt;Bertagnolli, Mariane&lt;/author&gt;&lt;author&gt;Broughton, Bradley R. S.&lt;/author&gt;&lt;author&gt;Head, Geoffrey A.&lt;/author&gt;&lt;author&gt;Marques, Francine Z.&lt;/author&gt;&lt;/authors&gt;&lt;/contributors&gt;&lt;titles&gt;&lt;title&gt;Rodent models of hypertension&lt;/title&gt;&lt;secondary-title&gt;British Journal of Pharmacology&lt;/secondary-title&gt;&lt;/titles&gt;&lt;periodical&gt;&lt;full-title&gt;British Journal of Pharmacology&lt;/full-title&gt;&lt;/periodical&gt;&lt;pages&gt;918-937&lt;/pages&gt;&lt;volume&gt;179&lt;/volume&gt;&lt;number&gt;5&lt;/number&gt;&lt;section&gt;918&lt;/section&gt;&lt;dates&gt;&lt;year&gt;2021&lt;/year&gt;&lt;/dates&gt;&lt;isbn&gt;0007-1188&amp;#xD;1476-5381&lt;/isbn&gt;&lt;urls&gt;&lt;/urls&gt;&lt;electronic-resource-num&gt;10.1111/bph.15650&lt;/electronic-resource-num&gt;&lt;/record&gt;&lt;/Cite&gt;&lt;/EndNote&gt;</w:instrText>
      </w:r>
      <w:r w:rsidR="002C0A05" w:rsidRPr="00A62F6B">
        <w:rPr>
          <w:lang w:eastAsia="zh-CN"/>
        </w:rPr>
        <w:fldChar w:fldCharType="separate"/>
      </w:r>
      <w:r w:rsidR="002C0A05" w:rsidRPr="00A62F6B">
        <w:rPr>
          <w:vertAlign w:val="superscript"/>
          <w:lang w:eastAsia="zh-CN"/>
        </w:rPr>
        <w:t>30</w:t>
      </w:r>
      <w:r w:rsidR="002C0A05" w:rsidRPr="00A62F6B">
        <w:rPr>
          <w:lang w:eastAsia="zh-CN"/>
        </w:rPr>
        <w:fldChar w:fldCharType="end"/>
      </w:r>
      <w:r w:rsidRPr="00A62F6B">
        <w:rPr>
          <w:lang w:eastAsia="zh-CN"/>
        </w:rPr>
        <w:t xml:space="preserve">. Telemetry transmitters were implanted </w:t>
      </w:r>
      <w:r w:rsidR="00CD46E2" w:rsidRPr="00A62F6B">
        <w:rPr>
          <w:lang w:eastAsia="zh-CN"/>
        </w:rPr>
        <w:t>by</w:t>
      </w:r>
      <w:r w:rsidRPr="00A62F6B">
        <w:rPr>
          <w:lang w:eastAsia="zh-CN"/>
        </w:rPr>
        <w:t xml:space="preserve"> AAC in rats and CAC in mice, with parallel tail-cuff measurements for comparison. </w:t>
      </w:r>
      <w:r w:rsidRPr="00A62F6B">
        <w:rPr>
          <w:b/>
          <w:bCs/>
          <w:lang w:eastAsia="zh-CN"/>
        </w:rPr>
        <w:t>Figure 10A-C</w:t>
      </w:r>
      <w:r w:rsidRPr="00A62F6B">
        <w:rPr>
          <w:lang w:eastAsia="zh-CN"/>
        </w:rPr>
        <w:t xml:space="preserve"> and</w:t>
      </w:r>
      <w:r w:rsidRPr="00A62F6B">
        <w:rPr>
          <w:bCs/>
          <w:lang w:eastAsia="zh-CN"/>
        </w:rPr>
        <w:t xml:space="preserve"> </w:t>
      </w:r>
      <w:bookmarkStart w:id="131" w:name="OLE_LINK83"/>
      <w:r w:rsidRPr="00A62F6B">
        <w:rPr>
          <w:b/>
          <w:bCs/>
        </w:rPr>
        <w:t xml:space="preserve">Supplementary Figure </w:t>
      </w:r>
      <w:r w:rsidR="00901AF7" w:rsidRPr="00A62F6B">
        <w:rPr>
          <w:b/>
          <w:bCs/>
          <w:lang w:eastAsia="zh-CN"/>
        </w:rPr>
        <w:t>5</w:t>
      </w:r>
      <w:r w:rsidRPr="00A62F6B">
        <w:rPr>
          <w:b/>
          <w:bCs/>
          <w:lang w:eastAsia="zh-CN"/>
        </w:rPr>
        <w:t>A-C</w:t>
      </w:r>
      <w:bookmarkEnd w:id="131"/>
      <w:r w:rsidRPr="00A62F6B">
        <w:rPr>
          <w:lang w:eastAsia="zh-CN"/>
        </w:rPr>
        <w:t xml:space="preserve"> showed SBP, DBP</w:t>
      </w:r>
      <w:r w:rsidR="00CD46E2" w:rsidRPr="00A62F6B">
        <w:rPr>
          <w:lang w:eastAsia="zh-CN"/>
        </w:rPr>
        <w:t>,</w:t>
      </w:r>
      <w:r w:rsidRPr="00A62F6B">
        <w:rPr>
          <w:lang w:eastAsia="zh-CN"/>
        </w:rPr>
        <w:t xml:space="preserve"> and MAP in SHRs. Tail-cuff recordings overestimated DBP relative to telemetry, whereas SBP and MAP did not differ between these two methods (</w:t>
      </w:r>
      <w:r w:rsidRPr="00A62F6B">
        <w:rPr>
          <w:b/>
          <w:bCs/>
          <w:lang w:eastAsia="zh-CN"/>
        </w:rPr>
        <w:t>Figure 10D</w:t>
      </w:r>
      <w:r w:rsidRPr="00A62F6B">
        <w:rPr>
          <w:lang w:eastAsia="zh-CN"/>
        </w:rPr>
        <w:t>). In L-NAME (0.5 mg/mL in drinking water for 15 days) treated mice, SBP, DBP</w:t>
      </w:r>
      <w:r w:rsidR="00CD46E2" w:rsidRPr="00A62F6B">
        <w:rPr>
          <w:lang w:eastAsia="zh-CN"/>
        </w:rPr>
        <w:t>,</w:t>
      </w:r>
      <w:r w:rsidRPr="00A62F6B">
        <w:rPr>
          <w:lang w:eastAsia="zh-CN"/>
        </w:rPr>
        <w:t xml:space="preserve"> and MAP were shown in </w:t>
      </w:r>
      <w:r w:rsidRPr="00A62F6B">
        <w:rPr>
          <w:b/>
          <w:bCs/>
          <w:lang w:eastAsia="zh-CN"/>
        </w:rPr>
        <w:t>Figure 10E-G</w:t>
      </w:r>
      <w:r w:rsidRPr="00A62F6B">
        <w:rPr>
          <w:lang w:eastAsia="zh-CN"/>
        </w:rPr>
        <w:t xml:space="preserve"> and </w:t>
      </w:r>
      <w:r w:rsidRPr="00A62F6B">
        <w:rPr>
          <w:b/>
          <w:bCs/>
        </w:rPr>
        <w:t xml:space="preserve">Supplementary Figure </w:t>
      </w:r>
      <w:r w:rsidR="00901AF7" w:rsidRPr="00A62F6B">
        <w:rPr>
          <w:b/>
          <w:bCs/>
          <w:lang w:eastAsia="zh-CN"/>
        </w:rPr>
        <w:t>5</w:t>
      </w:r>
      <w:r w:rsidRPr="00A62F6B">
        <w:rPr>
          <w:b/>
          <w:bCs/>
          <w:lang w:eastAsia="zh-CN"/>
        </w:rPr>
        <w:t>D-F</w:t>
      </w:r>
      <w:r w:rsidRPr="00A62F6B">
        <w:rPr>
          <w:lang w:eastAsia="zh-CN"/>
        </w:rPr>
        <w:t>. Tail-cuff measurements yielded higher SBP than telemetry, with no significant differences in DBP or MAP (</w:t>
      </w:r>
      <w:r w:rsidRPr="00A62F6B">
        <w:rPr>
          <w:b/>
          <w:bCs/>
          <w:lang w:eastAsia="zh-CN"/>
        </w:rPr>
        <w:t>Figure 10H</w:t>
      </w:r>
      <w:r w:rsidRPr="00A62F6B">
        <w:rPr>
          <w:lang w:eastAsia="zh-CN"/>
        </w:rPr>
        <w:t>).</w:t>
      </w:r>
    </w:p>
    <w:p w14:paraId="52DAB88D" w14:textId="77777777" w:rsidR="00C47F44" w:rsidRDefault="00C47F44" w:rsidP="00A62F6B">
      <w:pPr>
        <w:rPr>
          <w:lang w:eastAsia="zh-CN"/>
        </w:rPr>
      </w:pPr>
    </w:p>
    <w:p w14:paraId="5B3B4BF2" w14:textId="77777777" w:rsidR="009324E4" w:rsidRPr="00A62F6B" w:rsidRDefault="009324E4" w:rsidP="009324E4">
      <w:pPr>
        <w:pBdr>
          <w:top w:val="nil"/>
          <w:left w:val="nil"/>
          <w:bottom w:val="nil"/>
          <w:right w:val="nil"/>
          <w:between w:val="nil"/>
        </w:pBdr>
        <w:rPr>
          <w:bCs/>
          <w:lang w:eastAsia="zh-CN"/>
        </w:rPr>
      </w:pPr>
      <w:bookmarkStart w:id="132" w:name="OLE_LINK3"/>
      <w:r w:rsidRPr="00A62F6B">
        <w:t xml:space="preserve">These results validate the implantable telemetry method by demonstrating its capability to continuously record high-fidelity arterial pressure in conscious rodents under physiological conditions. Moreover, the clear detection of circadian BP rhythms in both normotensive and hypertensive models </w:t>
      </w:r>
      <w:r>
        <w:t>confirms</w:t>
      </w:r>
      <w:r w:rsidRPr="00A62F6B">
        <w:t xml:space="preserve"> the system’s reliability and sensitivity to dynamic physiological changes.</w:t>
      </w:r>
    </w:p>
    <w:bookmarkEnd w:id="132"/>
    <w:p w14:paraId="120902D7" w14:textId="77777777" w:rsidR="009324E4" w:rsidRPr="00A62F6B" w:rsidRDefault="009324E4" w:rsidP="00A62F6B">
      <w:pPr>
        <w:rPr>
          <w:lang w:eastAsia="zh-CN"/>
        </w:rPr>
      </w:pPr>
    </w:p>
    <w:p w14:paraId="1C922AA6" w14:textId="1384EBDC" w:rsidR="00CC6226" w:rsidRPr="00A62F6B" w:rsidRDefault="00551D82" w:rsidP="00A62F6B">
      <w:r w:rsidRPr="00A62F6B">
        <w:rPr>
          <w:b/>
        </w:rPr>
        <w:lastRenderedPageBreak/>
        <w:t>FIGUR</w:t>
      </w:r>
      <w:r w:rsidR="00CD46E2" w:rsidRPr="00A62F6B">
        <w:rPr>
          <w:b/>
        </w:rPr>
        <w:t xml:space="preserve">E AND </w:t>
      </w:r>
      <w:r w:rsidR="00AB56BD" w:rsidRPr="00A62F6B">
        <w:rPr>
          <w:b/>
        </w:rPr>
        <w:t>TABLE</w:t>
      </w:r>
      <w:r w:rsidRPr="00A62F6B">
        <w:rPr>
          <w:b/>
        </w:rPr>
        <w:t xml:space="preserve"> LEGENDS:</w:t>
      </w:r>
      <w:r w:rsidRPr="00A62F6B">
        <w:t xml:space="preserve"> </w:t>
      </w:r>
    </w:p>
    <w:p w14:paraId="1D77AD96" w14:textId="6D0FF0D7" w:rsidR="003628CB" w:rsidRPr="00A62F6B" w:rsidRDefault="003628CB" w:rsidP="00A62F6B">
      <w:pPr>
        <w:pBdr>
          <w:top w:val="nil"/>
          <w:left w:val="nil"/>
          <w:bottom w:val="nil"/>
          <w:right w:val="nil"/>
          <w:between w:val="nil"/>
        </w:pBdr>
        <w:rPr>
          <w:bCs/>
          <w:lang w:eastAsia="zh-CN"/>
        </w:rPr>
      </w:pPr>
      <w:r w:rsidRPr="00A62F6B">
        <w:rPr>
          <w:b/>
          <w:lang w:eastAsia="zh-CN"/>
        </w:rPr>
        <w:t>Figure 1</w:t>
      </w:r>
      <w:r w:rsidR="001927F3" w:rsidRPr="00A62F6B">
        <w:rPr>
          <w:b/>
          <w:lang w:eastAsia="zh-CN"/>
        </w:rPr>
        <w:t>:</w:t>
      </w:r>
      <w:r w:rsidRPr="00A62F6B">
        <w:rPr>
          <w:b/>
          <w:lang w:eastAsia="zh-CN"/>
        </w:rPr>
        <w:t xml:space="preserve"> Characteristics of the telemetry transmitters. </w:t>
      </w:r>
      <w:r w:rsidRPr="00A62F6B">
        <w:rPr>
          <w:bCs/>
          <w:lang w:eastAsia="zh-CN"/>
        </w:rPr>
        <w:t>(</w:t>
      </w:r>
      <w:r w:rsidRPr="00A62F6B">
        <w:rPr>
          <w:b/>
          <w:lang w:eastAsia="zh-CN"/>
        </w:rPr>
        <w:t>A</w:t>
      </w:r>
      <w:r w:rsidRPr="00A62F6B">
        <w:rPr>
          <w:bCs/>
          <w:lang w:eastAsia="zh-CN"/>
        </w:rPr>
        <w:t>) Specifications of the HD-</w:t>
      </w:r>
      <w:r w:rsidR="00484E24" w:rsidRPr="00A62F6B">
        <w:rPr>
          <w:bCs/>
          <w:lang w:eastAsia="zh-CN"/>
        </w:rPr>
        <w:t>X</w:t>
      </w:r>
      <w:r w:rsidRPr="00A62F6B">
        <w:rPr>
          <w:bCs/>
          <w:lang w:eastAsia="zh-CN"/>
        </w:rPr>
        <w:t>1</w:t>
      </w:r>
      <w:r w:rsidR="00484E24" w:rsidRPr="00A62F6B">
        <w:rPr>
          <w:bCs/>
          <w:lang w:eastAsia="zh-CN"/>
        </w:rPr>
        <w:t>1</w:t>
      </w:r>
      <w:r w:rsidRPr="00A62F6B">
        <w:rPr>
          <w:bCs/>
          <w:lang w:eastAsia="zh-CN"/>
        </w:rPr>
        <w:t xml:space="preserve"> transmitter. (</w:t>
      </w:r>
      <w:r w:rsidRPr="00A62F6B">
        <w:rPr>
          <w:b/>
          <w:lang w:eastAsia="zh-CN"/>
        </w:rPr>
        <w:t>B</w:t>
      </w:r>
      <w:r w:rsidRPr="00A62F6B">
        <w:rPr>
          <w:bCs/>
          <w:lang w:eastAsia="zh-CN"/>
        </w:rPr>
        <w:t>) Specifications of the HD-</w:t>
      </w:r>
      <w:r w:rsidR="00484E24" w:rsidRPr="00A62F6B">
        <w:rPr>
          <w:bCs/>
          <w:lang w:eastAsia="zh-CN"/>
        </w:rPr>
        <w:t>S</w:t>
      </w:r>
      <w:r w:rsidRPr="00A62F6B">
        <w:rPr>
          <w:bCs/>
          <w:lang w:eastAsia="zh-CN"/>
        </w:rPr>
        <w:t>1</w:t>
      </w:r>
      <w:r w:rsidR="00484E24" w:rsidRPr="00A62F6B">
        <w:rPr>
          <w:bCs/>
          <w:lang w:eastAsia="zh-CN"/>
        </w:rPr>
        <w:t>0</w:t>
      </w:r>
      <w:r w:rsidRPr="00A62F6B">
        <w:rPr>
          <w:bCs/>
          <w:lang w:eastAsia="zh-CN"/>
        </w:rPr>
        <w:t xml:space="preserve"> transmitter.</w:t>
      </w:r>
    </w:p>
    <w:p w14:paraId="134B0506" w14:textId="77777777" w:rsidR="003628CB" w:rsidRPr="00A62F6B" w:rsidRDefault="003628CB" w:rsidP="00A62F6B">
      <w:pPr>
        <w:pBdr>
          <w:top w:val="nil"/>
          <w:left w:val="nil"/>
          <w:bottom w:val="nil"/>
          <w:right w:val="nil"/>
          <w:between w:val="nil"/>
        </w:pBdr>
        <w:rPr>
          <w:lang w:eastAsia="zh-CN"/>
        </w:rPr>
      </w:pPr>
    </w:p>
    <w:p w14:paraId="400C6D21" w14:textId="142CA4CE" w:rsidR="003628CB" w:rsidRPr="00A62F6B" w:rsidRDefault="003628CB" w:rsidP="00A62F6B">
      <w:pPr>
        <w:pBdr>
          <w:top w:val="nil"/>
          <w:left w:val="nil"/>
          <w:bottom w:val="nil"/>
          <w:right w:val="nil"/>
          <w:between w:val="nil"/>
        </w:pBdr>
        <w:rPr>
          <w:lang w:eastAsia="zh-CN"/>
        </w:rPr>
      </w:pPr>
      <w:r w:rsidRPr="00A62F6B">
        <w:rPr>
          <w:b/>
          <w:lang w:eastAsia="zh-CN"/>
        </w:rPr>
        <w:t>Figure 2</w:t>
      </w:r>
      <w:r w:rsidR="001927F3" w:rsidRPr="00A62F6B">
        <w:rPr>
          <w:b/>
          <w:lang w:eastAsia="zh-CN"/>
        </w:rPr>
        <w:t>:</w:t>
      </w:r>
      <w:r w:rsidRPr="00A62F6B">
        <w:rPr>
          <w:b/>
          <w:lang w:eastAsia="zh-CN"/>
        </w:rPr>
        <w:t xml:space="preserve"> Surgical incisions and anatomical landmarks for transmitter implantation.</w:t>
      </w:r>
      <w:r w:rsidRPr="00A62F6B">
        <w:rPr>
          <w:lang w:eastAsia="zh-CN"/>
        </w:rPr>
        <w:t xml:space="preserve"> (</w:t>
      </w:r>
      <w:r w:rsidRPr="00A62F6B">
        <w:rPr>
          <w:b/>
          <w:bCs/>
          <w:lang w:eastAsia="zh-CN"/>
        </w:rPr>
        <w:t>A</w:t>
      </w:r>
      <w:r w:rsidRPr="00A62F6B">
        <w:rPr>
          <w:lang w:eastAsia="zh-CN"/>
        </w:rPr>
        <w:t>) Midline cervical incision for carotid artery catheterization. (</w:t>
      </w:r>
      <w:r w:rsidRPr="00A62F6B">
        <w:rPr>
          <w:b/>
          <w:bCs/>
          <w:lang w:eastAsia="zh-CN"/>
        </w:rPr>
        <w:t>B</w:t>
      </w:r>
      <w:r w:rsidRPr="00A62F6B">
        <w:rPr>
          <w:lang w:eastAsia="zh-CN"/>
        </w:rPr>
        <w:t>) Midline abdominal incision for abdominal aorta catheterization. (</w:t>
      </w:r>
      <w:r w:rsidRPr="00A62F6B">
        <w:rPr>
          <w:b/>
          <w:bCs/>
          <w:lang w:eastAsia="zh-CN"/>
        </w:rPr>
        <w:t>C</w:t>
      </w:r>
      <w:r w:rsidRPr="00A62F6B">
        <w:rPr>
          <w:lang w:eastAsia="zh-CN"/>
        </w:rPr>
        <w:t xml:space="preserve">) Anatomical view of exposed structures after a midline cervical incision. </w:t>
      </w:r>
      <w:r w:rsidR="003363E6" w:rsidRPr="00A62F6B">
        <w:rPr>
          <w:lang w:eastAsia="zh-CN"/>
        </w:rPr>
        <w:t>1.</w:t>
      </w:r>
      <w:r w:rsidR="003363E6" w:rsidRPr="00A62F6B">
        <w:t xml:space="preserve"> </w:t>
      </w:r>
      <w:r w:rsidR="003363E6" w:rsidRPr="00A62F6B">
        <w:rPr>
          <w:lang w:eastAsia="zh-CN"/>
        </w:rPr>
        <w:t>left common carotid artery; 2.</w:t>
      </w:r>
      <w:r w:rsidR="003363E6" w:rsidRPr="00A62F6B">
        <w:t xml:space="preserve"> </w:t>
      </w:r>
      <w:r w:rsidR="003363E6" w:rsidRPr="00A62F6B">
        <w:rPr>
          <w:lang w:eastAsia="zh-CN"/>
        </w:rPr>
        <w:t>air tube; 3.</w:t>
      </w:r>
      <w:r w:rsidR="007E5897" w:rsidRPr="00A62F6B">
        <w:rPr>
          <w:lang w:eastAsia="zh-CN"/>
        </w:rPr>
        <w:t xml:space="preserve"> </w:t>
      </w:r>
      <w:r w:rsidR="003363E6" w:rsidRPr="00A62F6B">
        <w:rPr>
          <w:lang w:eastAsia="zh-CN"/>
        </w:rPr>
        <w:t>skin; 4.</w:t>
      </w:r>
      <w:r w:rsidR="003363E6" w:rsidRPr="00A62F6B">
        <w:t xml:space="preserve"> </w:t>
      </w:r>
      <w:proofErr w:type="spellStart"/>
      <w:r w:rsidR="003363E6" w:rsidRPr="00A62F6B">
        <w:rPr>
          <w:lang w:eastAsia="zh-CN"/>
        </w:rPr>
        <w:t>vagus</w:t>
      </w:r>
      <w:proofErr w:type="spellEnd"/>
      <w:r w:rsidR="003363E6" w:rsidRPr="00A62F6B">
        <w:rPr>
          <w:lang w:eastAsia="zh-CN"/>
        </w:rPr>
        <w:t xml:space="preserve"> nerve; 5. branches of </w:t>
      </w:r>
      <w:r w:rsidR="00CD46E2" w:rsidRPr="00A62F6B">
        <w:rPr>
          <w:lang w:eastAsia="zh-CN"/>
        </w:rPr>
        <w:t xml:space="preserve">the </w:t>
      </w:r>
      <w:r w:rsidR="003363E6" w:rsidRPr="00A62F6B">
        <w:rPr>
          <w:lang w:eastAsia="zh-CN"/>
        </w:rPr>
        <w:t>common carotid artery; 6.</w:t>
      </w:r>
      <w:r w:rsidR="003363E6" w:rsidRPr="00A62F6B">
        <w:t xml:space="preserve"> </w:t>
      </w:r>
      <w:r w:rsidR="003363E6" w:rsidRPr="00A62F6B">
        <w:rPr>
          <w:lang w:eastAsia="zh-CN"/>
        </w:rPr>
        <w:t xml:space="preserve">sympathetic trunk. </w:t>
      </w:r>
      <w:r w:rsidRPr="00A62F6B">
        <w:rPr>
          <w:lang w:eastAsia="zh-CN"/>
        </w:rPr>
        <w:t>(</w:t>
      </w:r>
      <w:r w:rsidRPr="00A62F6B">
        <w:rPr>
          <w:b/>
          <w:bCs/>
          <w:lang w:eastAsia="zh-CN"/>
        </w:rPr>
        <w:t>D</w:t>
      </w:r>
      <w:r w:rsidRPr="00A62F6B">
        <w:rPr>
          <w:lang w:eastAsia="zh-CN"/>
        </w:rPr>
        <w:t xml:space="preserve">) Anatomical view of exposed viscera and vasculature after a midline lower abdominal incision. </w:t>
      </w:r>
      <w:r w:rsidR="003363E6" w:rsidRPr="00A62F6B">
        <w:rPr>
          <w:lang w:eastAsia="zh-CN"/>
        </w:rPr>
        <w:t xml:space="preserve">1. </w:t>
      </w:r>
      <w:r w:rsidR="00D054BA" w:rsidRPr="00A62F6B">
        <w:rPr>
          <w:lang w:eastAsia="zh-CN"/>
        </w:rPr>
        <w:t>abdominal aorta; 2.</w:t>
      </w:r>
      <w:r w:rsidR="00D054BA" w:rsidRPr="00A62F6B">
        <w:t xml:space="preserve"> </w:t>
      </w:r>
      <w:r w:rsidR="00D054BA" w:rsidRPr="00A62F6B">
        <w:rPr>
          <w:lang w:eastAsia="zh-CN"/>
        </w:rPr>
        <w:t xml:space="preserve">inferior vena cava; 3. </w:t>
      </w:r>
      <w:r w:rsidR="007C33F8" w:rsidRPr="00A62F6B">
        <w:rPr>
          <w:lang w:eastAsia="zh-CN"/>
        </w:rPr>
        <w:t>m</w:t>
      </w:r>
      <w:r w:rsidR="00D054BA" w:rsidRPr="00A62F6B">
        <w:rPr>
          <w:lang w:eastAsia="zh-CN"/>
        </w:rPr>
        <w:t xml:space="preserve">uscularis; </w:t>
      </w:r>
      <w:r w:rsidR="007C33F8" w:rsidRPr="00A62F6B">
        <w:rPr>
          <w:lang w:eastAsia="zh-CN"/>
        </w:rPr>
        <w:t>4.</w:t>
      </w:r>
      <w:r w:rsidR="007E5897" w:rsidRPr="00A62F6B">
        <w:rPr>
          <w:lang w:eastAsia="zh-CN"/>
        </w:rPr>
        <w:t xml:space="preserve"> </w:t>
      </w:r>
      <w:r w:rsidR="007C33F8" w:rsidRPr="00A62F6B">
        <w:rPr>
          <w:lang w:eastAsia="zh-CN"/>
        </w:rPr>
        <w:t xml:space="preserve">skin; 5. </w:t>
      </w:r>
      <w:r w:rsidR="00132650" w:rsidRPr="00A62F6B">
        <w:rPr>
          <w:lang w:eastAsia="zh-CN"/>
        </w:rPr>
        <w:t xml:space="preserve">renal vein; </w:t>
      </w:r>
      <w:r w:rsidR="00452BE2" w:rsidRPr="00A62F6B">
        <w:rPr>
          <w:lang w:eastAsia="zh-CN"/>
        </w:rPr>
        <w:t>6. kidney.</w:t>
      </w:r>
    </w:p>
    <w:p w14:paraId="37C35C70" w14:textId="77777777" w:rsidR="003628CB" w:rsidRPr="00A62F6B" w:rsidRDefault="003628CB" w:rsidP="00A62F6B"/>
    <w:p w14:paraId="5CBDF92C" w14:textId="32129D5D" w:rsidR="003628CB" w:rsidRPr="00A62F6B" w:rsidRDefault="003628CB" w:rsidP="00A62F6B">
      <w:pPr>
        <w:pBdr>
          <w:top w:val="nil"/>
          <w:left w:val="nil"/>
          <w:bottom w:val="nil"/>
          <w:right w:val="nil"/>
          <w:between w:val="nil"/>
        </w:pBdr>
        <w:rPr>
          <w:lang w:eastAsia="zh-CN"/>
        </w:rPr>
      </w:pPr>
      <w:r w:rsidRPr="00A62F6B">
        <w:rPr>
          <w:b/>
          <w:lang w:eastAsia="zh-CN"/>
        </w:rPr>
        <w:t>Figure 3</w:t>
      </w:r>
      <w:r w:rsidR="001927F3" w:rsidRPr="00A62F6B">
        <w:rPr>
          <w:b/>
          <w:lang w:eastAsia="zh-CN"/>
        </w:rPr>
        <w:t>:</w:t>
      </w:r>
      <w:r w:rsidRPr="00A62F6B">
        <w:rPr>
          <w:b/>
          <w:lang w:eastAsia="zh-CN"/>
        </w:rPr>
        <w:t xml:space="preserve"> Schematic of </w:t>
      </w:r>
      <w:r w:rsidR="00FB3267" w:rsidRPr="00A62F6B">
        <w:rPr>
          <w:b/>
          <w:lang w:eastAsia="zh-CN"/>
        </w:rPr>
        <w:t>BP</w:t>
      </w:r>
      <w:r w:rsidRPr="00A62F6B">
        <w:rPr>
          <w:b/>
          <w:lang w:eastAsia="zh-CN"/>
        </w:rPr>
        <w:t xml:space="preserve"> transmitter implantation </w:t>
      </w:r>
      <w:r w:rsidR="00CD46E2" w:rsidRPr="00A62F6B">
        <w:rPr>
          <w:b/>
          <w:lang w:eastAsia="zh-CN"/>
        </w:rPr>
        <w:t>through</w:t>
      </w:r>
      <w:r w:rsidRPr="00A62F6B">
        <w:rPr>
          <w:b/>
          <w:lang w:eastAsia="zh-CN"/>
        </w:rPr>
        <w:t xml:space="preserve"> the left carotid artery. </w:t>
      </w:r>
      <w:r w:rsidRPr="00A62F6B">
        <w:rPr>
          <w:lang w:eastAsia="zh-CN"/>
        </w:rPr>
        <w:t>(</w:t>
      </w:r>
      <w:r w:rsidRPr="00A62F6B">
        <w:rPr>
          <w:b/>
          <w:bCs/>
          <w:lang w:eastAsia="zh-CN"/>
        </w:rPr>
        <w:t>A</w:t>
      </w:r>
      <w:r w:rsidRPr="00A62F6B">
        <w:rPr>
          <w:lang w:eastAsia="zh-CN"/>
        </w:rPr>
        <w:t>) Trachea exposure to locate the left carotid artery laterally. (</w:t>
      </w:r>
      <w:r w:rsidRPr="00A62F6B">
        <w:rPr>
          <w:b/>
          <w:bCs/>
          <w:lang w:eastAsia="zh-CN"/>
        </w:rPr>
        <w:t>B</w:t>
      </w:r>
      <w:r w:rsidRPr="00A62F6B">
        <w:rPr>
          <w:lang w:eastAsia="zh-CN"/>
        </w:rPr>
        <w:t xml:space="preserve">) Blunt dissection to isolate the artery from surrounding tissues and the </w:t>
      </w:r>
      <w:proofErr w:type="spellStart"/>
      <w:r w:rsidRPr="00A62F6B">
        <w:rPr>
          <w:lang w:eastAsia="zh-CN"/>
        </w:rPr>
        <w:t>vagus</w:t>
      </w:r>
      <w:proofErr w:type="spellEnd"/>
      <w:r w:rsidRPr="00A62F6B">
        <w:rPr>
          <w:lang w:eastAsia="zh-CN"/>
        </w:rPr>
        <w:t xml:space="preserve"> nerve; sutures are placed cranially and caudally as shown. (</w:t>
      </w:r>
      <w:r w:rsidRPr="00A62F6B">
        <w:rPr>
          <w:b/>
          <w:bCs/>
          <w:lang w:eastAsia="zh-CN"/>
        </w:rPr>
        <w:t>C</w:t>
      </w:r>
      <w:r w:rsidRPr="00A62F6B">
        <w:rPr>
          <w:lang w:eastAsia="zh-CN"/>
        </w:rPr>
        <w:t>) Cranial suture permanently ligated; middle suture tied with a slipknot for temporary occlusion; caudal suture tightened to temporarily block blood flow. (</w:t>
      </w:r>
      <w:r w:rsidRPr="00A62F6B">
        <w:rPr>
          <w:b/>
          <w:bCs/>
          <w:lang w:eastAsia="zh-CN"/>
        </w:rPr>
        <w:t>D</w:t>
      </w:r>
      <w:r w:rsidRPr="00A62F6B">
        <w:rPr>
          <w:lang w:eastAsia="zh-CN"/>
        </w:rPr>
        <w:t xml:space="preserve">) </w:t>
      </w:r>
      <w:r w:rsidR="009324E4">
        <w:rPr>
          <w:lang w:eastAsia="zh-CN"/>
        </w:rPr>
        <w:t xml:space="preserve">A catheter was </w:t>
      </w:r>
      <w:r w:rsidRPr="00A62F6B">
        <w:rPr>
          <w:lang w:eastAsia="zh-CN"/>
        </w:rPr>
        <w:t>inserted using a vessel dilator and advanced to the correct position, then secured by tying the suture.</w:t>
      </w:r>
    </w:p>
    <w:p w14:paraId="7F0CE792" w14:textId="77777777" w:rsidR="003628CB" w:rsidRPr="00A62F6B" w:rsidRDefault="003628CB" w:rsidP="00A62F6B"/>
    <w:p w14:paraId="2D1CBD08" w14:textId="525C36E5" w:rsidR="003628CB" w:rsidRPr="00A62F6B" w:rsidRDefault="003628CB" w:rsidP="00A62F6B">
      <w:pPr>
        <w:pBdr>
          <w:top w:val="nil"/>
          <w:left w:val="nil"/>
          <w:bottom w:val="nil"/>
          <w:right w:val="nil"/>
          <w:between w:val="nil"/>
        </w:pBdr>
        <w:rPr>
          <w:lang w:eastAsia="zh-CN"/>
        </w:rPr>
      </w:pPr>
      <w:r w:rsidRPr="00A62F6B">
        <w:rPr>
          <w:b/>
          <w:lang w:eastAsia="zh-CN"/>
        </w:rPr>
        <w:t>Figure 4</w:t>
      </w:r>
      <w:r w:rsidR="001927F3" w:rsidRPr="00A62F6B">
        <w:rPr>
          <w:b/>
          <w:lang w:eastAsia="zh-CN"/>
        </w:rPr>
        <w:t>:</w:t>
      </w:r>
      <w:r w:rsidRPr="00A62F6B">
        <w:rPr>
          <w:b/>
          <w:lang w:eastAsia="zh-CN"/>
        </w:rPr>
        <w:t xml:space="preserve"> Subcutaneous placement of ECG electrodes and transmitter body following carotid artery cannulation.</w:t>
      </w:r>
      <w:r w:rsidRPr="00A62F6B">
        <w:rPr>
          <w:lang w:eastAsia="zh-CN"/>
        </w:rPr>
        <w:t xml:space="preserve"> (</w:t>
      </w:r>
      <w:r w:rsidRPr="00A62F6B">
        <w:rPr>
          <w:b/>
          <w:bCs/>
          <w:lang w:eastAsia="zh-CN"/>
        </w:rPr>
        <w:t>A</w:t>
      </w:r>
      <w:r w:rsidRPr="00A62F6B">
        <w:rPr>
          <w:lang w:eastAsia="zh-CN"/>
        </w:rPr>
        <w:t>) Formation of a subcutaneous pocket in the left inguinal region using blunt-ended scissors after catheter insertion. (</w:t>
      </w:r>
      <w:r w:rsidRPr="00A62F6B">
        <w:rPr>
          <w:b/>
          <w:bCs/>
          <w:lang w:eastAsia="zh-CN"/>
        </w:rPr>
        <w:t>B</w:t>
      </w:r>
      <w:r w:rsidRPr="00A62F6B">
        <w:rPr>
          <w:lang w:eastAsia="zh-CN"/>
        </w:rPr>
        <w:t xml:space="preserve">) Injection of 200 µL </w:t>
      </w:r>
      <w:r w:rsidR="00A20F79" w:rsidRPr="00A62F6B">
        <w:rPr>
          <w:lang w:eastAsia="zh-CN"/>
        </w:rPr>
        <w:t xml:space="preserve">of </w:t>
      </w:r>
      <w:r w:rsidRPr="00A62F6B">
        <w:rPr>
          <w:lang w:eastAsia="zh-CN"/>
        </w:rPr>
        <w:t>sterile saline (37</w:t>
      </w:r>
      <w:r w:rsidR="007715A5" w:rsidRPr="00A62F6B">
        <w:rPr>
          <w:lang w:eastAsia="zh-CN"/>
        </w:rPr>
        <w:t xml:space="preserve"> </w:t>
      </w:r>
      <w:r w:rsidRPr="00A62F6B">
        <w:rPr>
          <w:lang w:eastAsia="zh-CN"/>
        </w:rPr>
        <w:t>°C) into the pocket for lubrication and irrigation. (</w:t>
      </w:r>
      <w:r w:rsidRPr="00A62F6B">
        <w:rPr>
          <w:b/>
          <w:bCs/>
          <w:lang w:eastAsia="zh-CN"/>
        </w:rPr>
        <w:t>C</w:t>
      </w:r>
      <w:r w:rsidRPr="00A62F6B">
        <w:rPr>
          <w:lang w:eastAsia="zh-CN"/>
        </w:rPr>
        <w:t>) Careful placement of the transmitter body into the subcutaneous pocket. (</w:t>
      </w:r>
      <w:r w:rsidRPr="00A62F6B">
        <w:rPr>
          <w:b/>
          <w:bCs/>
          <w:lang w:eastAsia="zh-CN"/>
        </w:rPr>
        <w:t>D</w:t>
      </w:r>
      <w:r w:rsidRPr="00A62F6B">
        <w:rPr>
          <w:lang w:eastAsia="zh-CN"/>
        </w:rPr>
        <w:t>) Fixation of the negative ECG lead (uncolored) onto the right pectoral muscle and the positive lead (red) onto the left intercostal muscle. (</w:t>
      </w:r>
      <w:r w:rsidRPr="00A62F6B">
        <w:rPr>
          <w:b/>
          <w:bCs/>
          <w:lang w:eastAsia="zh-CN"/>
        </w:rPr>
        <w:t>E</w:t>
      </w:r>
      <w:r w:rsidRPr="00A62F6B">
        <w:rPr>
          <w:lang w:eastAsia="zh-CN"/>
        </w:rPr>
        <w:t xml:space="preserve">) Skin closure after subcutaneous tunneling of ECG leads and catheter. </w:t>
      </w:r>
    </w:p>
    <w:p w14:paraId="428CB273" w14:textId="77777777" w:rsidR="003628CB" w:rsidRPr="00A62F6B" w:rsidRDefault="003628CB" w:rsidP="00A62F6B"/>
    <w:p w14:paraId="2AA6B7C0" w14:textId="49B5C626" w:rsidR="003628CB" w:rsidRPr="00A62F6B" w:rsidRDefault="003628CB" w:rsidP="00A62F6B">
      <w:pPr>
        <w:pBdr>
          <w:top w:val="nil"/>
          <w:left w:val="nil"/>
          <w:bottom w:val="nil"/>
          <w:right w:val="nil"/>
          <w:between w:val="nil"/>
        </w:pBdr>
        <w:rPr>
          <w:lang w:eastAsia="zh-CN"/>
        </w:rPr>
      </w:pPr>
      <w:r w:rsidRPr="00A62F6B">
        <w:rPr>
          <w:b/>
          <w:lang w:eastAsia="zh-CN"/>
        </w:rPr>
        <w:t>Figure 5</w:t>
      </w:r>
      <w:r w:rsidR="001927F3" w:rsidRPr="00A62F6B">
        <w:rPr>
          <w:b/>
          <w:lang w:eastAsia="zh-CN"/>
        </w:rPr>
        <w:t>:</w:t>
      </w:r>
      <w:r w:rsidRPr="00A62F6B">
        <w:rPr>
          <w:b/>
          <w:lang w:eastAsia="zh-CN"/>
        </w:rPr>
        <w:t xml:space="preserve"> Schematic of the </w:t>
      </w:r>
      <w:r w:rsidR="00FB3267" w:rsidRPr="00A62F6B">
        <w:rPr>
          <w:b/>
          <w:lang w:eastAsia="zh-CN"/>
        </w:rPr>
        <w:t>BP</w:t>
      </w:r>
      <w:r w:rsidRPr="00A62F6B">
        <w:rPr>
          <w:b/>
          <w:lang w:eastAsia="zh-CN"/>
        </w:rPr>
        <w:t xml:space="preserve"> transmitter implantation procedure </w:t>
      </w:r>
      <w:r w:rsidR="00A20F79" w:rsidRPr="00A62F6B">
        <w:rPr>
          <w:b/>
          <w:lang w:eastAsia="zh-CN"/>
        </w:rPr>
        <w:t xml:space="preserve">through </w:t>
      </w:r>
      <w:r w:rsidRPr="00A62F6B">
        <w:rPr>
          <w:b/>
          <w:lang w:eastAsia="zh-CN"/>
        </w:rPr>
        <w:t>the abdominal aorta.</w:t>
      </w:r>
      <w:r w:rsidRPr="00A62F6B">
        <w:t xml:space="preserve"> </w:t>
      </w:r>
      <w:r w:rsidRPr="00A62F6B">
        <w:rPr>
          <w:lang w:eastAsia="zh-CN"/>
        </w:rPr>
        <w:t>(</w:t>
      </w:r>
      <w:r w:rsidRPr="00A62F6B">
        <w:rPr>
          <w:b/>
          <w:bCs/>
          <w:lang w:eastAsia="zh-CN"/>
        </w:rPr>
        <w:t>A</w:t>
      </w:r>
      <w:r w:rsidRPr="00A62F6B">
        <w:rPr>
          <w:lang w:eastAsia="zh-CN"/>
        </w:rPr>
        <w:t>) Exposure of the abdominal aorta adjacent to the inferior vena cava; blunt dissection and placement of sutures at designated anatomical landmarks. (</w:t>
      </w:r>
      <w:r w:rsidRPr="00A62F6B">
        <w:rPr>
          <w:b/>
          <w:bCs/>
          <w:lang w:eastAsia="zh-CN"/>
        </w:rPr>
        <w:t>B</w:t>
      </w:r>
      <w:r w:rsidRPr="00A62F6B">
        <w:rPr>
          <w:lang w:eastAsia="zh-CN"/>
        </w:rPr>
        <w:t>) Sutures remain untied to preserve collateral blood flow; vessels are temporarily lifted and occluded to briefly interrupt blood flow. (</w:t>
      </w:r>
      <w:r w:rsidRPr="00A62F6B">
        <w:rPr>
          <w:b/>
          <w:bCs/>
          <w:lang w:eastAsia="zh-CN"/>
        </w:rPr>
        <w:t>C</w:t>
      </w:r>
      <w:r w:rsidRPr="00A62F6B">
        <w:rPr>
          <w:lang w:eastAsia="zh-CN"/>
        </w:rPr>
        <w:t>) Catheter insertion into the vessel using a vessel dilator. (</w:t>
      </w:r>
      <w:r w:rsidRPr="00A62F6B">
        <w:rPr>
          <w:b/>
          <w:bCs/>
          <w:lang w:eastAsia="zh-CN"/>
        </w:rPr>
        <w:t>D</w:t>
      </w:r>
      <w:r w:rsidRPr="00A62F6B">
        <w:rPr>
          <w:lang w:eastAsia="zh-CN"/>
        </w:rPr>
        <w:t>) After advancing the catheter to the correct position, a biological membrane is applied over the insertion site, followed by adhesive biological glue to achieve hemostasis. Sutures are then released and removed once bleeding is confirmed to be absent.</w:t>
      </w:r>
    </w:p>
    <w:p w14:paraId="58E40FA6" w14:textId="77777777" w:rsidR="003628CB" w:rsidRPr="00A62F6B" w:rsidRDefault="003628CB" w:rsidP="00A62F6B"/>
    <w:p w14:paraId="40393769" w14:textId="170382A5" w:rsidR="003628CB" w:rsidRPr="00A62F6B" w:rsidRDefault="003628CB" w:rsidP="00A62F6B">
      <w:pPr>
        <w:pBdr>
          <w:top w:val="nil"/>
          <w:left w:val="nil"/>
          <w:bottom w:val="nil"/>
          <w:right w:val="nil"/>
          <w:between w:val="nil"/>
        </w:pBdr>
        <w:rPr>
          <w:lang w:eastAsia="zh-CN"/>
        </w:rPr>
      </w:pPr>
      <w:r w:rsidRPr="00A62F6B">
        <w:rPr>
          <w:b/>
          <w:lang w:eastAsia="zh-CN"/>
        </w:rPr>
        <w:t>Figure 6</w:t>
      </w:r>
      <w:r w:rsidR="001927F3" w:rsidRPr="00A62F6B">
        <w:rPr>
          <w:b/>
          <w:lang w:eastAsia="zh-CN"/>
        </w:rPr>
        <w:t>:</w:t>
      </w:r>
      <w:r w:rsidRPr="00A62F6B">
        <w:rPr>
          <w:b/>
          <w:lang w:eastAsia="zh-CN"/>
        </w:rPr>
        <w:t xml:space="preserve"> Subcutaneous placement of ECG electrodes and transmitter body following abdominal aorta cannulation.</w:t>
      </w:r>
      <w:r w:rsidRPr="00A62F6B">
        <w:rPr>
          <w:lang w:eastAsia="zh-CN"/>
        </w:rPr>
        <w:t xml:space="preserve"> (</w:t>
      </w:r>
      <w:r w:rsidRPr="00A62F6B">
        <w:rPr>
          <w:b/>
          <w:bCs/>
          <w:lang w:eastAsia="zh-CN"/>
        </w:rPr>
        <w:t>A</w:t>
      </w:r>
      <w:r w:rsidRPr="00A62F6B">
        <w:rPr>
          <w:lang w:eastAsia="zh-CN"/>
        </w:rPr>
        <w:t xml:space="preserve">) Packing gauze is carefully removed to avoid catheter dislodgement, and the abdominal cavity is irrigated with 100 µL </w:t>
      </w:r>
      <w:r w:rsidR="00A20F79" w:rsidRPr="00A62F6B">
        <w:rPr>
          <w:lang w:eastAsia="zh-CN"/>
        </w:rPr>
        <w:t xml:space="preserve">of </w:t>
      </w:r>
      <w:r w:rsidRPr="00A62F6B">
        <w:rPr>
          <w:lang w:eastAsia="zh-CN"/>
        </w:rPr>
        <w:t>sterile saline (37 °C). Gentle intestinal massage is applied to reposition organs. The transmitter is positioned above the intestines, parallel to the body axis, with leads directed caudally. (</w:t>
      </w:r>
      <w:r w:rsidRPr="00A62F6B">
        <w:rPr>
          <w:b/>
          <w:bCs/>
          <w:lang w:eastAsia="zh-CN"/>
        </w:rPr>
        <w:t>B</w:t>
      </w:r>
      <w:r w:rsidRPr="00A62F6B">
        <w:rPr>
          <w:lang w:eastAsia="zh-CN"/>
        </w:rPr>
        <w:t>) An 18</w:t>
      </w:r>
      <w:r w:rsidR="00A20F79" w:rsidRPr="00A62F6B">
        <w:rPr>
          <w:lang w:eastAsia="zh-CN"/>
        </w:rPr>
        <w:t xml:space="preserve"> G</w:t>
      </w:r>
      <w:r w:rsidRPr="00A62F6B">
        <w:rPr>
          <w:lang w:eastAsia="zh-CN"/>
        </w:rPr>
        <w:t xml:space="preserve"> needle is inserted through the right abdominal wall, and the negative (white) lead is passed through and externalized. (</w:t>
      </w:r>
      <w:r w:rsidRPr="00A62F6B">
        <w:rPr>
          <w:b/>
          <w:bCs/>
          <w:lang w:eastAsia="zh-CN"/>
        </w:rPr>
        <w:t>C</w:t>
      </w:r>
      <w:r w:rsidRPr="00A62F6B">
        <w:rPr>
          <w:lang w:eastAsia="zh-CN"/>
        </w:rPr>
        <w:t>) The positive (red) lead is externalized on the left side using the same approach. (</w:t>
      </w:r>
      <w:r w:rsidRPr="00A62F6B">
        <w:rPr>
          <w:b/>
          <w:bCs/>
          <w:lang w:eastAsia="zh-CN"/>
        </w:rPr>
        <w:t>D</w:t>
      </w:r>
      <w:r w:rsidRPr="00A62F6B">
        <w:rPr>
          <w:lang w:eastAsia="zh-CN"/>
        </w:rPr>
        <w:t xml:space="preserve">) The abdominal wall is sutured, with the positive lead secured subcutaneously 1 cm left of the </w:t>
      </w:r>
      <w:r w:rsidRPr="00A62F6B">
        <w:rPr>
          <w:lang w:eastAsia="zh-CN"/>
        </w:rPr>
        <w:lastRenderedPageBreak/>
        <w:t xml:space="preserve">xiphoid and the negative lead positioned subcutaneously over the right pectoral muscle. </w:t>
      </w:r>
      <w:r w:rsidR="0069149B" w:rsidRPr="00A62F6B">
        <w:rPr>
          <w:lang w:eastAsia="zh-CN"/>
        </w:rPr>
        <w:t>(</w:t>
      </w:r>
      <w:r w:rsidR="0069149B" w:rsidRPr="00A62F6B">
        <w:rPr>
          <w:b/>
          <w:bCs/>
          <w:lang w:eastAsia="zh-CN"/>
        </w:rPr>
        <w:t>E</w:t>
      </w:r>
      <w:r w:rsidR="0069149B" w:rsidRPr="00A62F6B">
        <w:rPr>
          <w:lang w:eastAsia="zh-CN"/>
        </w:rPr>
        <w:t>) Skin closure.</w:t>
      </w:r>
    </w:p>
    <w:p w14:paraId="6E0F8465" w14:textId="77777777" w:rsidR="003628CB" w:rsidRPr="00A62F6B" w:rsidRDefault="003628CB" w:rsidP="00A62F6B"/>
    <w:p w14:paraId="6456FAF2" w14:textId="4C0A912C" w:rsidR="003628CB" w:rsidRPr="00A62F6B" w:rsidRDefault="003628CB" w:rsidP="00A62F6B">
      <w:pPr>
        <w:rPr>
          <w:lang w:eastAsia="zh-CN"/>
        </w:rPr>
      </w:pPr>
      <w:r w:rsidRPr="00A62F6B">
        <w:rPr>
          <w:b/>
          <w:lang w:eastAsia="zh-CN"/>
        </w:rPr>
        <w:t>Figure 7</w:t>
      </w:r>
      <w:r w:rsidR="001927F3" w:rsidRPr="00A62F6B">
        <w:rPr>
          <w:b/>
          <w:lang w:eastAsia="zh-CN"/>
        </w:rPr>
        <w:t>:</w:t>
      </w:r>
      <w:r w:rsidRPr="00A62F6B">
        <w:rPr>
          <w:b/>
          <w:lang w:eastAsia="zh-CN"/>
        </w:rPr>
        <w:t xml:space="preserve"> </w:t>
      </w:r>
      <w:r w:rsidR="00FB3267" w:rsidRPr="00A62F6B">
        <w:rPr>
          <w:b/>
          <w:lang w:eastAsia="zh-CN"/>
        </w:rPr>
        <w:t>BP</w:t>
      </w:r>
      <w:r w:rsidRPr="00A62F6B">
        <w:rPr>
          <w:b/>
          <w:lang w:eastAsia="zh-CN"/>
        </w:rPr>
        <w:t xml:space="preserve"> data acquisition and analysis.</w:t>
      </w:r>
      <w:r w:rsidRPr="00A62F6B">
        <w:rPr>
          <w:lang w:eastAsia="zh-CN"/>
        </w:rPr>
        <w:t xml:space="preserve"> (</w:t>
      </w:r>
      <w:r w:rsidRPr="00A62F6B">
        <w:rPr>
          <w:b/>
          <w:bCs/>
          <w:lang w:eastAsia="zh-CN"/>
        </w:rPr>
        <w:t>A</w:t>
      </w:r>
      <w:r w:rsidRPr="00A62F6B">
        <w:rPr>
          <w:lang w:eastAsia="zh-CN"/>
        </w:rPr>
        <w:t>) Representative telemetry recording. The raw arterial pressure trace is shown with automatically detected reference points: systolic (black), diastolic (dark blue), percent recovery (green), end-diastolic (light blue)</w:t>
      </w:r>
      <w:r w:rsidR="00A20F79" w:rsidRPr="00A62F6B">
        <w:rPr>
          <w:lang w:eastAsia="zh-CN"/>
        </w:rPr>
        <w:t>,</w:t>
      </w:r>
      <w:r w:rsidRPr="00A62F6B">
        <w:rPr>
          <w:lang w:eastAsia="zh-CN"/>
        </w:rPr>
        <w:t xml:space="preserve"> and maximum slope (red). These markers define key parameters for quantitative </w:t>
      </w:r>
      <w:r w:rsidR="00ED1180" w:rsidRPr="00A62F6B">
        <w:rPr>
          <w:lang w:eastAsia="zh-CN"/>
        </w:rPr>
        <w:t>BP</w:t>
      </w:r>
      <w:r w:rsidRPr="00A62F6B">
        <w:rPr>
          <w:lang w:eastAsia="zh-CN"/>
        </w:rPr>
        <w:t xml:space="preserve"> assessment. Data are processed into minute-by-minute values for statistical analysis. (</w:t>
      </w:r>
      <w:r w:rsidRPr="00A62F6B">
        <w:rPr>
          <w:b/>
          <w:bCs/>
          <w:lang w:eastAsia="zh-CN"/>
        </w:rPr>
        <w:t>B</w:t>
      </w:r>
      <w:r w:rsidRPr="00A62F6B">
        <w:rPr>
          <w:lang w:eastAsia="zh-CN"/>
        </w:rPr>
        <w:t>) Representative tail-cuff recording. The cuff pressure decay curve (red) and pulsatile volume-pressure waveform (blue), reflecting distal blood flow, are displayed. Systolic (square) and diastolic (circle) values are automatically identified. Data from 5 cycles per animal are exported to Excel for further analysis.</w:t>
      </w:r>
    </w:p>
    <w:p w14:paraId="32EAFD7D" w14:textId="09F82E8C" w:rsidR="006E4797" w:rsidRPr="00A62F6B" w:rsidRDefault="006E4797" w:rsidP="00A62F6B">
      <w:pPr>
        <w:rPr>
          <w:lang w:eastAsia="zh-CN"/>
        </w:rPr>
      </w:pPr>
    </w:p>
    <w:p w14:paraId="6A20DD63" w14:textId="1556AF4E" w:rsidR="00623FF3" w:rsidRPr="00A62F6B" w:rsidRDefault="000C074D" w:rsidP="00A62F6B">
      <w:pPr>
        <w:rPr>
          <w:lang w:eastAsia="zh-CN"/>
        </w:rPr>
      </w:pPr>
      <w:bookmarkStart w:id="133" w:name="OLE_LINK65"/>
      <w:r w:rsidRPr="00A62F6B">
        <w:rPr>
          <w:b/>
          <w:lang w:eastAsia="zh-CN"/>
        </w:rPr>
        <w:t>Figure 8</w:t>
      </w:r>
      <w:r w:rsidR="001927F3" w:rsidRPr="00A62F6B">
        <w:rPr>
          <w:b/>
          <w:lang w:eastAsia="zh-CN"/>
        </w:rPr>
        <w:t>:</w:t>
      </w:r>
      <w:r w:rsidRPr="00A62F6B">
        <w:rPr>
          <w:b/>
          <w:lang w:eastAsia="zh-CN"/>
        </w:rPr>
        <w:t xml:space="preserve"> Continuous </w:t>
      </w:r>
      <w:r w:rsidR="00FB3267" w:rsidRPr="00A62F6B">
        <w:rPr>
          <w:b/>
          <w:lang w:eastAsia="zh-CN"/>
        </w:rPr>
        <w:t>BP</w:t>
      </w:r>
      <w:r w:rsidRPr="00A62F6B">
        <w:rPr>
          <w:b/>
          <w:lang w:eastAsia="zh-CN"/>
        </w:rPr>
        <w:t xml:space="preserve"> and </w:t>
      </w:r>
      <w:r w:rsidR="00D46692" w:rsidRPr="00A62F6B">
        <w:rPr>
          <w:b/>
          <w:lang w:eastAsia="zh-CN"/>
        </w:rPr>
        <w:t>HR</w:t>
      </w:r>
      <w:r w:rsidRPr="00A62F6B">
        <w:rPr>
          <w:b/>
          <w:lang w:eastAsia="zh-CN"/>
        </w:rPr>
        <w:t xml:space="preserve"> monitoring in C57BL/6 mice via CAC or AAC.</w:t>
      </w:r>
      <w:r w:rsidR="00BB42F4" w:rsidRPr="00A62F6B">
        <w:rPr>
          <w:b/>
          <w:lang w:eastAsia="zh-CN"/>
        </w:rPr>
        <w:t xml:space="preserve"> </w:t>
      </w:r>
      <w:r w:rsidRPr="00A62F6B">
        <w:rPr>
          <w:lang w:eastAsia="zh-CN"/>
        </w:rPr>
        <w:t>(</w:t>
      </w:r>
      <w:r w:rsidRPr="00A62F6B">
        <w:rPr>
          <w:b/>
          <w:bCs/>
          <w:lang w:eastAsia="zh-CN"/>
        </w:rPr>
        <w:t>A-D</w:t>
      </w:r>
      <w:r w:rsidRPr="00A62F6B">
        <w:rPr>
          <w:lang w:eastAsia="zh-CN"/>
        </w:rPr>
        <w:t>) Continuous 24</w:t>
      </w:r>
      <w:r w:rsidR="00A20F79" w:rsidRPr="00A62F6B">
        <w:rPr>
          <w:lang w:eastAsia="zh-CN"/>
        </w:rPr>
        <w:t xml:space="preserve"> </w:t>
      </w:r>
      <w:r w:rsidRPr="00A62F6B">
        <w:rPr>
          <w:lang w:eastAsia="zh-CN"/>
        </w:rPr>
        <w:t xml:space="preserve">h recordings of </w:t>
      </w:r>
      <w:r w:rsidR="00ED1180" w:rsidRPr="00A62F6B">
        <w:rPr>
          <w:lang w:eastAsia="zh-CN"/>
        </w:rPr>
        <w:t>SBP</w:t>
      </w:r>
      <w:r w:rsidRPr="00A62F6B">
        <w:rPr>
          <w:lang w:eastAsia="zh-CN"/>
        </w:rPr>
        <w:t xml:space="preserve"> (A), DBP</w:t>
      </w:r>
      <w:r w:rsidR="00ED1180" w:rsidRPr="00A62F6B">
        <w:rPr>
          <w:lang w:eastAsia="zh-CN"/>
        </w:rPr>
        <w:t xml:space="preserve"> (</w:t>
      </w:r>
      <w:r w:rsidRPr="00A62F6B">
        <w:rPr>
          <w:lang w:eastAsia="zh-CN"/>
        </w:rPr>
        <w:t>B), MAP (C)</w:t>
      </w:r>
      <w:r w:rsidR="00A20F79" w:rsidRPr="00A62F6B">
        <w:rPr>
          <w:lang w:eastAsia="zh-CN"/>
        </w:rPr>
        <w:t>,</w:t>
      </w:r>
      <w:r w:rsidRPr="00A62F6B">
        <w:rPr>
          <w:lang w:eastAsia="zh-CN"/>
        </w:rPr>
        <w:t xml:space="preserve"> and </w:t>
      </w:r>
      <w:r w:rsidR="00ED1180" w:rsidRPr="00A62F6B">
        <w:rPr>
          <w:lang w:eastAsia="zh-CN"/>
        </w:rPr>
        <w:t xml:space="preserve">HR </w:t>
      </w:r>
      <w:r w:rsidRPr="00A62F6B">
        <w:rPr>
          <w:lang w:eastAsia="zh-CN"/>
        </w:rPr>
        <w:t>(D) in mice with CAC or AAC, averaged in 30</w:t>
      </w:r>
      <w:r w:rsidR="00A20F79" w:rsidRPr="00A62F6B">
        <w:rPr>
          <w:lang w:eastAsia="zh-CN"/>
        </w:rPr>
        <w:t xml:space="preserve"> </w:t>
      </w:r>
      <w:r w:rsidRPr="00A62F6B">
        <w:rPr>
          <w:lang w:eastAsia="zh-CN"/>
        </w:rPr>
        <w:t>mi</w:t>
      </w:r>
      <w:r w:rsidR="00A20F79" w:rsidRPr="00A62F6B">
        <w:rPr>
          <w:lang w:eastAsia="zh-CN"/>
        </w:rPr>
        <w:t>n</w:t>
      </w:r>
      <w:r w:rsidRPr="00A62F6B">
        <w:rPr>
          <w:lang w:eastAsia="zh-CN"/>
        </w:rPr>
        <w:t xml:space="preserve"> intervals. (</w:t>
      </w:r>
      <w:r w:rsidRPr="00A62F6B">
        <w:rPr>
          <w:b/>
          <w:bCs/>
          <w:lang w:eastAsia="zh-CN"/>
        </w:rPr>
        <w:t>E-H</w:t>
      </w:r>
      <w:r w:rsidRPr="00A62F6B">
        <w:rPr>
          <w:lang w:eastAsia="zh-CN"/>
        </w:rPr>
        <w:t>) Day- and night-period analysis of mean SBP (E), DBP (F), MAP (G)</w:t>
      </w:r>
      <w:r w:rsidR="00A20F79" w:rsidRPr="00A62F6B">
        <w:rPr>
          <w:lang w:eastAsia="zh-CN"/>
        </w:rPr>
        <w:t>,</w:t>
      </w:r>
      <w:r w:rsidRPr="00A62F6B">
        <w:rPr>
          <w:lang w:eastAsia="zh-CN"/>
        </w:rPr>
        <w:t xml:space="preserve"> and HR (H). Data are presented as mean ± SEM.</w:t>
      </w:r>
      <w:r w:rsidR="00452BE2" w:rsidRPr="00A62F6B">
        <w:rPr>
          <w:lang w:eastAsia="zh-CN"/>
        </w:rPr>
        <w:t xml:space="preserve"> *</w:t>
      </w:r>
      <w:r w:rsidR="00A20F79" w:rsidRPr="00A62F6B">
        <w:rPr>
          <w:lang w:eastAsia="zh-CN"/>
        </w:rPr>
        <w:t xml:space="preserve">p </w:t>
      </w:r>
      <w:r w:rsidR="00452BE2" w:rsidRPr="00A62F6B">
        <w:rPr>
          <w:lang w:eastAsia="zh-CN"/>
        </w:rPr>
        <w:t>&lt;0.05.</w:t>
      </w:r>
    </w:p>
    <w:bookmarkEnd w:id="133"/>
    <w:p w14:paraId="6285C919" w14:textId="77777777" w:rsidR="003628CB" w:rsidRPr="00A62F6B" w:rsidRDefault="003628CB" w:rsidP="00A62F6B"/>
    <w:p w14:paraId="57F70170" w14:textId="131CC8C6" w:rsidR="0003473F" w:rsidRPr="00A62F6B" w:rsidRDefault="000C074D" w:rsidP="00A62F6B">
      <w:pPr>
        <w:rPr>
          <w:lang w:eastAsia="zh-CN"/>
        </w:rPr>
      </w:pPr>
      <w:r w:rsidRPr="00A62F6B">
        <w:rPr>
          <w:b/>
          <w:lang w:eastAsia="zh-CN"/>
        </w:rPr>
        <w:t>Figure 9</w:t>
      </w:r>
      <w:r w:rsidR="001927F3" w:rsidRPr="00A62F6B">
        <w:rPr>
          <w:b/>
          <w:lang w:eastAsia="zh-CN"/>
        </w:rPr>
        <w:t>:</w:t>
      </w:r>
      <w:r w:rsidRPr="00A62F6B">
        <w:rPr>
          <w:b/>
          <w:lang w:eastAsia="zh-CN"/>
        </w:rPr>
        <w:t xml:space="preserve"> Comparison of </w:t>
      </w:r>
      <w:r w:rsidR="00FB3267" w:rsidRPr="00A62F6B">
        <w:rPr>
          <w:b/>
          <w:lang w:eastAsia="zh-CN"/>
        </w:rPr>
        <w:t>BP</w:t>
      </w:r>
      <w:r w:rsidRPr="00A62F6B">
        <w:rPr>
          <w:b/>
          <w:lang w:eastAsia="zh-CN"/>
        </w:rPr>
        <w:t xml:space="preserve"> measurements by telemetry and tail-cuff in the same animal.</w:t>
      </w:r>
      <w:r w:rsidRPr="00A62F6B">
        <w:rPr>
          <w:lang w:eastAsia="zh-CN"/>
        </w:rPr>
        <w:t xml:space="preserve"> </w:t>
      </w:r>
      <w:r w:rsidR="00A20F79" w:rsidRPr="00A62F6B">
        <w:rPr>
          <w:lang w:eastAsia="zh-CN"/>
        </w:rPr>
        <w:t>(</w:t>
      </w:r>
      <w:r w:rsidR="00A20F79" w:rsidRPr="00A62F6B">
        <w:rPr>
          <w:b/>
          <w:bCs/>
          <w:lang w:eastAsia="zh-CN"/>
        </w:rPr>
        <w:t>A-C</w:t>
      </w:r>
      <w:r w:rsidR="00A20F79" w:rsidRPr="00A62F6B">
        <w:rPr>
          <w:lang w:eastAsia="zh-CN"/>
        </w:rPr>
        <w:t xml:space="preserve">) </w:t>
      </w:r>
      <w:r w:rsidRPr="00A62F6B">
        <w:rPr>
          <w:lang w:eastAsia="zh-CN"/>
        </w:rPr>
        <w:t xml:space="preserve">Mean </w:t>
      </w:r>
      <w:r w:rsidR="00ED1180" w:rsidRPr="00A62F6B">
        <w:rPr>
          <w:lang w:eastAsia="zh-CN"/>
        </w:rPr>
        <w:t>SBP</w:t>
      </w:r>
      <w:r w:rsidRPr="00A62F6B">
        <w:rPr>
          <w:lang w:eastAsia="zh-CN"/>
        </w:rPr>
        <w:t xml:space="preserve"> (A), </w:t>
      </w:r>
      <w:r w:rsidR="00ED1180" w:rsidRPr="00A62F6B">
        <w:rPr>
          <w:lang w:eastAsia="zh-CN"/>
        </w:rPr>
        <w:t>DBP</w:t>
      </w:r>
      <w:r w:rsidRPr="00A62F6B">
        <w:rPr>
          <w:lang w:eastAsia="zh-CN"/>
        </w:rPr>
        <w:t xml:space="preserve"> (B)</w:t>
      </w:r>
      <w:r w:rsidR="00A20F79" w:rsidRPr="00A62F6B">
        <w:rPr>
          <w:lang w:eastAsia="zh-CN"/>
        </w:rPr>
        <w:t>, and MAP (C) recorded by tail-cuff, CAC,</w:t>
      </w:r>
      <w:r w:rsidRPr="00A62F6B">
        <w:rPr>
          <w:lang w:eastAsia="zh-CN"/>
        </w:rPr>
        <w:t xml:space="preserve"> and AAC (n = 3-5). </w:t>
      </w:r>
      <w:r w:rsidR="00452BE2" w:rsidRPr="00A62F6B">
        <w:rPr>
          <w:lang w:eastAsia="zh-CN"/>
        </w:rPr>
        <w:t>Data are presented as mean ± SEM. *</w:t>
      </w:r>
      <w:r w:rsidR="00A20F79" w:rsidRPr="00A62F6B">
        <w:rPr>
          <w:lang w:eastAsia="zh-CN"/>
        </w:rPr>
        <w:t xml:space="preserve">p </w:t>
      </w:r>
      <w:r w:rsidR="00452BE2" w:rsidRPr="00A62F6B">
        <w:rPr>
          <w:lang w:eastAsia="zh-CN"/>
        </w:rPr>
        <w:t>&lt;</w:t>
      </w:r>
      <w:r w:rsidR="00A20F79" w:rsidRPr="00A62F6B">
        <w:rPr>
          <w:lang w:eastAsia="zh-CN"/>
        </w:rPr>
        <w:t xml:space="preserve"> </w:t>
      </w:r>
      <w:r w:rsidR="00452BE2" w:rsidRPr="00A62F6B">
        <w:rPr>
          <w:lang w:eastAsia="zh-CN"/>
        </w:rPr>
        <w:t>0.05.</w:t>
      </w:r>
    </w:p>
    <w:p w14:paraId="1CC98C5B" w14:textId="70D474A3" w:rsidR="00623FF3" w:rsidRPr="00A62F6B" w:rsidRDefault="00623FF3" w:rsidP="00A62F6B">
      <w:pPr>
        <w:rPr>
          <w:lang w:eastAsia="zh-CN"/>
        </w:rPr>
      </w:pPr>
    </w:p>
    <w:p w14:paraId="1F2D9038" w14:textId="5B728D41" w:rsidR="00623FF3" w:rsidRPr="00A62F6B" w:rsidRDefault="000C074D" w:rsidP="00A62F6B">
      <w:pPr>
        <w:rPr>
          <w:lang w:eastAsia="zh-CN"/>
        </w:rPr>
      </w:pPr>
      <w:bookmarkStart w:id="134" w:name="_Hlk209899761"/>
      <w:r w:rsidRPr="00A62F6B">
        <w:rPr>
          <w:b/>
          <w:lang w:eastAsia="zh-CN"/>
        </w:rPr>
        <w:t>Figure 10</w:t>
      </w:r>
      <w:r w:rsidR="001927F3" w:rsidRPr="00A62F6B">
        <w:rPr>
          <w:b/>
          <w:lang w:eastAsia="zh-CN"/>
        </w:rPr>
        <w:t>:</w:t>
      </w:r>
      <w:r w:rsidRPr="00A62F6B">
        <w:rPr>
          <w:b/>
          <w:lang w:eastAsia="zh-CN"/>
        </w:rPr>
        <w:t xml:space="preserve"> Telemetric versus tail-cuff </w:t>
      </w:r>
      <w:r w:rsidR="00FB3267" w:rsidRPr="00A62F6B">
        <w:rPr>
          <w:b/>
          <w:lang w:eastAsia="zh-CN"/>
        </w:rPr>
        <w:t>BP</w:t>
      </w:r>
      <w:r w:rsidRPr="00A62F6B">
        <w:rPr>
          <w:b/>
          <w:lang w:eastAsia="zh-CN"/>
        </w:rPr>
        <w:t xml:space="preserve"> measurements in hypertensive models.</w:t>
      </w:r>
      <w:r w:rsidR="00BB42F4" w:rsidRPr="00A62F6B">
        <w:rPr>
          <w:b/>
          <w:lang w:eastAsia="zh-CN"/>
        </w:rPr>
        <w:t xml:space="preserve"> </w:t>
      </w:r>
      <w:r w:rsidRPr="00A62F6B">
        <w:rPr>
          <w:lang w:eastAsia="zh-CN"/>
        </w:rPr>
        <w:t>(</w:t>
      </w:r>
      <w:r w:rsidRPr="00A62F6B">
        <w:rPr>
          <w:b/>
          <w:bCs/>
          <w:lang w:eastAsia="zh-CN"/>
        </w:rPr>
        <w:t>A-C</w:t>
      </w:r>
      <w:r w:rsidRPr="00A62F6B">
        <w:rPr>
          <w:lang w:eastAsia="zh-CN"/>
        </w:rPr>
        <w:t>) Continuous 24</w:t>
      </w:r>
      <w:r w:rsidR="00A20F79" w:rsidRPr="00A62F6B">
        <w:rPr>
          <w:lang w:eastAsia="zh-CN"/>
        </w:rPr>
        <w:t xml:space="preserve"> </w:t>
      </w:r>
      <w:r w:rsidRPr="00A62F6B">
        <w:rPr>
          <w:lang w:eastAsia="zh-CN"/>
        </w:rPr>
        <w:t xml:space="preserve">h recordings of </w:t>
      </w:r>
      <w:r w:rsidR="00ED1180" w:rsidRPr="00A62F6B">
        <w:rPr>
          <w:lang w:eastAsia="zh-CN"/>
        </w:rPr>
        <w:t xml:space="preserve">SBP </w:t>
      </w:r>
      <w:r w:rsidRPr="00A62F6B">
        <w:rPr>
          <w:lang w:eastAsia="zh-CN"/>
        </w:rPr>
        <w:t xml:space="preserve">(A), </w:t>
      </w:r>
      <w:r w:rsidR="00ED1180" w:rsidRPr="00A62F6B">
        <w:rPr>
          <w:lang w:eastAsia="zh-CN"/>
        </w:rPr>
        <w:t>DBP</w:t>
      </w:r>
      <w:r w:rsidR="0006720B" w:rsidRPr="00A62F6B">
        <w:rPr>
          <w:lang w:eastAsia="zh-CN"/>
        </w:rPr>
        <w:t xml:space="preserve"> (B)</w:t>
      </w:r>
      <w:r w:rsidR="00A20F79" w:rsidRPr="00A62F6B">
        <w:rPr>
          <w:lang w:eastAsia="zh-CN"/>
        </w:rPr>
        <w:t>,</w:t>
      </w:r>
      <w:r w:rsidRPr="00A62F6B">
        <w:rPr>
          <w:lang w:eastAsia="zh-CN"/>
        </w:rPr>
        <w:t xml:space="preserve"> and MAP (C) in 8-week-old SHR</w:t>
      </w:r>
      <w:r w:rsidR="0006720B" w:rsidRPr="00A62F6B">
        <w:rPr>
          <w:lang w:eastAsia="zh-CN"/>
        </w:rPr>
        <w:t xml:space="preserve"> </w:t>
      </w:r>
      <w:r w:rsidRPr="00A62F6B">
        <w:rPr>
          <w:lang w:eastAsia="zh-CN"/>
        </w:rPr>
        <w:t xml:space="preserve">rats implanted </w:t>
      </w:r>
      <w:r w:rsidR="00A20F79" w:rsidRPr="00A62F6B">
        <w:rPr>
          <w:lang w:eastAsia="zh-CN"/>
        </w:rPr>
        <w:t>by</w:t>
      </w:r>
      <w:r w:rsidRPr="00A62F6B">
        <w:rPr>
          <w:lang w:eastAsia="zh-CN"/>
        </w:rPr>
        <w:t xml:space="preserve"> AAC, averaged in 30</w:t>
      </w:r>
      <w:r w:rsidR="00A20F79" w:rsidRPr="00A62F6B">
        <w:rPr>
          <w:lang w:eastAsia="zh-CN"/>
        </w:rPr>
        <w:t xml:space="preserve"> </w:t>
      </w:r>
      <w:r w:rsidRPr="00A62F6B">
        <w:rPr>
          <w:lang w:eastAsia="zh-CN"/>
        </w:rPr>
        <w:t>min</w:t>
      </w:r>
      <w:r w:rsidR="00A20F79" w:rsidRPr="00A62F6B">
        <w:rPr>
          <w:lang w:eastAsia="zh-CN"/>
        </w:rPr>
        <w:t xml:space="preserve"> </w:t>
      </w:r>
      <w:r w:rsidRPr="00A62F6B">
        <w:rPr>
          <w:lang w:eastAsia="zh-CN"/>
        </w:rPr>
        <w:t>intervals. (</w:t>
      </w:r>
      <w:r w:rsidRPr="00A62F6B">
        <w:rPr>
          <w:b/>
          <w:bCs/>
          <w:lang w:eastAsia="zh-CN"/>
        </w:rPr>
        <w:t>D</w:t>
      </w:r>
      <w:r w:rsidRPr="00A62F6B">
        <w:rPr>
          <w:lang w:eastAsia="zh-CN"/>
        </w:rPr>
        <w:t>) Comparison of tail-cuff and AAC telemetry measurements in the same SHR rat (n = 3-5). (</w:t>
      </w:r>
      <w:r w:rsidRPr="00A62F6B">
        <w:rPr>
          <w:b/>
          <w:bCs/>
          <w:lang w:eastAsia="zh-CN"/>
        </w:rPr>
        <w:t>E-G</w:t>
      </w:r>
      <w:r w:rsidRPr="00A62F6B">
        <w:rPr>
          <w:lang w:eastAsia="zh-CN"/>
        </w:rPr>
        <w:t>) Continuous 24</w:t>
      </w:r>
      <w:r w:rsidR="00A20F79" w:rsidRPr="00A62F6B">
        <w:rPr>
          <w:lang w:eastAsia="zh-CN"/>
        </w:rPr>
        <w:t xml:space="preserve"> </w:t>
      </w:r>
      <w:r w:rsidRPr="00A62F6B">
        <w:rPr>
          <w:lang w:eastAsia="zh-CN"/>
        </w:rPr>
        <w:t>h SBP (E), DBP (F)</w:t>
      </w:r>
      <w:r w:rsidR="00A515F6">
        <w:rPr>
          <w:lang w:eastAsia="zh-CN"/>
        </w:rPr>
        <w:t>,</w:t>
      </w:r>
      <w:r w:rsidRPr="00A62F6B">
        <w:rPr>
          <w:lang w:eastAsia="zh-CN"/>
        </w:rPr>
        <w:t xml:space="preserve"> and MAP (G) recordings in 8-week-old C57BL/6 mice treated with L-NAME (0.5 mg/mL, 15 days) and implanted </w:t>
      </w:r>
      <w:r w:rsidR="00A20F79" w:rsidRPr="00A62F6B">
        <w:rPr>
          <w:lang w:eastAsia="zh-CN"/>
        </w:rPr>
        <w:t>by</w:t>
      </w:r>
      <w:r w:rsidRPr="00A62F6B">
        <w:rPr>
          <w:lang w:eastAsia="zh-CN"/>
        </w:rPr>
        <w:t xml:space="preserve"> CAC, averaged in 30</w:t>
      </w:r>
      <w:r w:rsidR="00A20F79" w:rsidRPr="00A62F6B">
        <w:rPr>
          <w:lang w:eastAsia="zh-CN"/>
        </w:rPr>
        <w:t xml:space="preserve"> </w:t>
      </w:r>
      <w:r w:rsidRPr="00A62F6B">
        <w:rPr>
          <w:lang w:eastAsia="zh-CN"/>
        </w:rPr>
        <w:t>mi</w:t>
      </w:r>
      <w:r w:rsidR="00A20F79" w:rsidRPr="00A62F6B">
        <w:rPr>
          <w:lang w:eastAsia="zh-CN"/>
        </w:rPr>
        <w:t>n</w:t>
      </w:r>
      <w:r w:rsidRPr="00A62F6B">
        <w:rPr>
          <w:lang w:eastAsia="zh-CN"/>
        </w:rPr>
        <w:t xml:space="preserve"> intervals. (</w:t>
      </w:r>
      <w:r w:rsidRPr="00A62F6B">
        <w:rPr>
          <w:b/>
          <w:bCs/>
          <w:lang w:eastAsia="zh-CN"/>
        </w:rPr>
        <w:t>H</w:t>
      </w:r>
      <w:r w:rsidRPr="00A62F6B">
        <w:rPr>
          <w:lang w:eastAsia="zh-CN"/>
        </w:rPr>
        <w:t xml:space="preserve">) Comparison of tail-cuff and telemetry measurements in the same mice (n = 3-5). Data are </w:t>
      </w:r>
      <w:r w:rsidR="00452BE2" w:rsidRPr="00A62F6B">
        <w:rPr>
          <w:lang w:eastAsia="zh-CN"/>
        </w:rPr>
        <w:t>presented</w:t>
      </w:r>
      <w:r w:rsidRPr="00A62F6B">
        <w:rPr>
          <w:lang w:eastAsia="zh-CN"/>
        </w:rPr>
        <w:t xml:space="preserve"> as mean ± SEM. </w:t>
      </w:r>
      <w:r w:rsidR="00452BE2" w:rsidRPr="00A62F6B">
        <w:rPr>
          <w:lang w:eastAsia="zh-CN"/>
        </w:rPr>
        <w:t>*</w:t>
      </w:r>
      <w:r w:rsidR="00A20F79" w:rsidRPr="00A62F6B">
        <w:rPr>
          <w:lang w:eastAsia="zh-CN"/>
        </w:rPr>
        <w:t xml:space="preserve">p </w:t>
      </w:r>
      <w:r w:rsidR="00452BE2" w:rsidRPr="00A62F6B">
        <w:rPr>
          <w:lang w:eastAsia="zh-CN"/>
        </w:rPr>
        <w:t>&lt;</w:t>
      </w:r>
      <w:r w:rsidR="00A20F79" w:rsidRPr="00A62F6B">
        <w:rPr>
          <w:lang w:eastAsia="zh-CN"/>
        </w:rPr>
        <w:t xml:space="preserve"> </w:t>
      </w:r>
      <w:r w:rsidR="00452BE2" w:rsidRPr="00A62F6B">
        <w:rPr>
          <w:lang w:eastAsia="zh-CN"/>
        </w:rPr>
        <w:t>0.05, **</w:t>
      </w:r>
      <w:r w:rsidR="00A20F79" w:rsidRPr="00A62F6B">
        <w:rPr>
          <w:lang w:eastAsia="zh-CN"/>
        </w:rPr>
        <w:t xml:space="preserve">p </w:t>
      </w:r>
      <w:r w:rsidR="00452BE2" w:rsidRPr="00A62F6B">
        <w:rPr>
          <w:lang w:eastAsia="zh-CN"/>
        </w:rPr>
        <w:t>&lt;</w:t>
      </w:r>
      <w:r w:rsidR="00A20F79" w:rsidRPr="00A62F6B">
        <w:rPr>
          <w:lang w:eastAsia="zh-CN"/>
        </w:rPr>
        <w:t xml:space="preserve"> </w:t>
      </w:r>
      <w:r w:rsidR="00452BE2" w:rsidRPr="00A62F6B">
        <w:rPr>
          <w:lang w:eastAsia="zh-CN"/>
        </w:rPr>
        <w:t>0.01.</w:t>
      </w:r>
    </w:p>
    <w:bookmarkEnd w:id="134"/>
    <w:p w14:paraId="4FCE4364" w14:textId="69E17177" w:rsidR="00623FF3" w:rsidRPr="00A62F6B" w:rsidRDefault="00623FF3" w:rsidP="00A62F6B">
      <w:pPr>
        <w:rPr>
          <w:lang w:eastAsia="zh-CN"/>
        </w:rPr>
      </w:pPr>
    </w:p>
    <w:p w14:paraId="08CACEF5" w14:textId="78207FF7" w:rsidR="001927F3" w:rsidRPr="00A62F6B" w:rsidRDefault="001927F3" w:rsidP="00A62F6B">
      <w:pPr>
        <w:rPr>
          <w:lang w:eastAsia="zh-CN"/>
        </w:rPr>
      </w:pPr>
      <w:r w:rsidRPr="00A62F6B">
        <w:rPr>
          <w:b/>
        </w:rPr>
        <w:t xml:space="preserve">Supplementary Figure </w:t>
      </w:r>
      <w:r w:rsidRPr="00A62F6B">
        <w:rPr>
          <w:b/>
          <w:lang w:eastAsia="zh-CN"/>
        </w:rPr>
        <w:t>1</w:t>
      </w:r>
      <w:r w:rsidRPr="00A62F6B">
        <w:rPr>
          <w:b/>
        </w:rPr>
        <w:t>: Specialized surgical instruments for telemetry transmitter implantation.</w:t>
      </w:r>
      <w:r w:rsidRPr="00A62F6B">
        <w:rPr>
          <w:b/>
          <w:lang w:eastAsia="zh-CN"/>
        </w:rPr>
        <w:t xml:space="preserve"> </w:t>
      </w:r>
      <w:r w:rsidRPr="00A62F6B">
        <w:t>(</w:t>
      </w:r>
      <w:r w:rsidRPr="00A62F6B">
        <w:rPr>
          <w:b/>
          <w:bCs/>
        </w:rPr>
        <w:t>A</w:t>
      </w:r>
      <w:r w:rsidRPr="00A62F6B">
        <w:t>) Instruments used for implantation surgery (left to right): catheter-holding forceps (</w:t>
      </w:r>
      <w:r w:rsidR="00A20F79" w:rsidRPr="00A62F6B">
        <w:t xml:space="preserve">x </w:t>
      </w:r>
      <w:r w:rsidRPr="00A62F6B">
        <w:t>2), needle holder, fine-tip forceps, dissecting scissors</w:t>
      </w:r>
      <w:r w:rsidR="00A20F79" w:rsidRPr="00A62F6B">
        <w:t>,</w:t>
      </w:r>
      <w:r w:rsidRPr="00A62F6B">
        <w:t xml:space="preserve"> and hemostat. (</w:t>
      </w:r>
      <w:r w:rsidRPr="00A62F6B">
        <w:rPr>
          <w:b/>
          <w:bCs/>
        </w:rPr>
        <w:t>B</w:t>
      </w:r>
      <w:r w:rsidRPr="00A62F6B">
        <w:t>) Magnified view of the tip of the catheter-holding forceps. (</w:t>
      </w:r>
      <w:r w:rsidRPr="00A62F6B">
        <w:rPr>
          <w:b/>
          <w:bCs/>
        </w:rPr>
        <w:t>C</w:t>
      </w:r>
      <w:r w:rsidRPr="00A62F6B">
        <w:t xml:space="preserve">) Custom vessel dilator, designed for precise and controlled entry into blood vessels during catheterization to minimize vascular trauma. </w:t>
      </w:r>
    </w:p>
    <w:p w14:paraId="1DE20421" w14:textId="237DE14E" w:rsidR="001927F3" w:rsidRPr="00A62F6B" w:rsidRDefault="001927F3" w:rsidP="00A62F6B">
      <w:pPr>
        <w:rPr>
          <w:lang w:eastAsia="zh-CN"/>
        </w:rPr>
      </w:pPr>
    </w:p>
    <w:p w14:paraId="2F393A24" w14:textId="54508BE2" w:rsidR="001927F3" w:rsidRPr="00A62F6B" w:rsidRDefault="001927F3" w:rsidP="00A62F6B">
      <w:r w:rsidRPr="00A62F6B">
        <w:rPr>
          <w:b/>
        </w:rPr>
        <w:t xml:space="preserve">Supplementary Figure </w:t>
      </w:r>
      <w:r w:rsidRPr="00A62F6B">
        <w:rPr>
          <w:b/>
          <w:lang w:eastAsia="zh-CN"/>
        </w:rPr>
        <w:t>2</w:t>
      </w:r>
      <w:r w:rsidRPr="00A62F6B">
        <w:rPr>
          <w:b/>
        </w:rPr>
        <w:t>: Schematic of sensing catheter implantation depth.</w:t>
      </w:r>
      <w:r w:rsidRPr="00A62F6B">
        <w:t xml:space="preserve"> (</w:t>
      </w:r>
      <w:r w:rsidRPr="00A62F6B">
        <w:rPr>
          <w:b/>
          <w:bCs/>
        </w:rPr>
        <w:t>A</w:t>
      </w:r>
      <w:r w:rsidRPr="00A62F6B">
        <w:t>) Telemetry catheter structure</w:t>
      </w:r>
      <w:r w:rsidRPr="00A62F6B">
        <w:rPr>
          <w:lang w:eastAsia="zh-CN"/>
        </w:rPr>
        <w:t xml:space="preserve"> of HD-X11</w:t>
      </w:r>
      <w:r w:rsidRPr="00A62F6B">
        <w:t xml:space="preserve">. </w:t>
      </w:r>
      <w:r w:rsidR="00196D2C" w:rsidRPr="00A62F6B">
        <w:t>(</w:t>
      </w:r>
      <w:r w:rsidR="00196D2C" w:rsidRPr="00A62F6B">
        <w:rPr>
          <w:b/>
          <w:bCs/>
          <w:lang w:eastAsia="zh-CN"/>
        </w:rPr>
        <w:t>B</w:t>
      </w:r>
      <w:r w:rsidR="00196D2C" w:rsidRPr="00A62F6B">
        <w:t xml:space="preserve">) Catheter implantation depth </w:t>
      </w:r>
      <w:r w:rsidR="00A20F79" w:rsidRPr="00A62F6B">
        <w:t>through</w:t>
      </w:r>
      <w:r w:rsidR="00196D2C" w:rsidRPr="00A62F6B">
        <w:t xml:space="preserve"> the carotid artery. </w:t>
      </w:r>
      <w:r w:rsidRPr="00A62F6B">
        <w:t>(</w:t>
      </w:r>
      <w:r w:rsidR="00196D2C" w:rsidRPr="00A62F6B">
        <w:rPr>
          <w:b/>
          <w:bCs/>
          <w:lang w:eastAsia="zh-CN"/>
        </w:rPr>
        <w:t>C</w:t>
      </w:r>
      <w:r w:rsidRPr="00A62F6B">
        <w:t>) Telemetry catheter structure</w:t>
      </w:r>
      <w:r w:rsidRPr="00A62F6B">
        <w:rPr>
          <w:lang w:eastAsia="zh-CN"/>
        </w:rPr>
        <w:t xml:space="preserve"> of HD-S10</w:t>
      </w:r>
      <w:r w:rsidRPr="00A62F6B">
        <w:t>. (</w:t>
      </w:r>
      <w:r w:rsidRPr="00A62F6B">
        <w:rPr>
          <w:b/>
          <w:bCs/>
          <w:lang w:eastAsia="zh-CN"/>
        </w:rPr>
        <w:t>D</w:t>
      </w:r>
      <w:r w:rsidRPr="00A62F6B">
        <w:t xml:space="preserve">) Catheter implantation depth </w:t>
      </w:r>
      <w:r w:rsidR="00A20F79" w:rsidRPr="00A62F6B">
        <w:t>through</w:t>
      </w:r>
      <w:r w:rsidRPr="00A62F6B">
        <w:t xml:space="preserve"> the abdominal aorta.</w:t>
      </w:r>
    </w:p>
    <w:p w14:paraId="5665F792" w14:textId="798B2554" w:rsidR="001927F3" w:rsidRPr="00A62F6B" w:rsidRDefault="001927F3" w:rsidP="00A62F6B">
      <w:pPr>
        <w:rPr>
          <w:lang w:eastAsia="zh-CN"/>
        </w:rPr>
      </w:pPr>
    </w:p>
    <w:p w14:paraId="4DC4436B" w14:textId="7CE47BA7" w:rsidR="00901AF7" w:rsidRPr="00A62F6B" w:rsidRDefault="00901AF7" w:rsidP="00A62F6B">
      <w:pPr>
        <w:rPr>
          <w:lang w:eastAsia="zh-CN"/>
        </w:rPr>
      </w:pPr>
      <w:r w:rsidRPr="00A62F6B">
        <w:rPr>
          <w:b/>
        </w:rPr>
        <w:t xml:space="preserve">Supplementary Figure </w:t>
      </w:r>
      <w:r w:rsidRPr="00A62F6B">
        <w:rPr>
          <w:b/>
          <w:lang w:eastAsia="zh-CN"/>
        </w:rPr>
        <w:t>3</w:t>
      </w:r>
      <w:r w:rsidRPr="00A62F6B">
        <w:rPr>
          <w:b/>
        </w:rPr>
        <w:t>:</w:t>
      </w:r>
      <w:r w:rsidRPr="00A62F6B">
        <w:t xml:space="preserve"> </w:t>
      </w:r>
      <w:r w:rsidRPr="00A62F6B">
        <w:rPr>
          <w:b/>
        </w:rPr>
        <w:t xml:space="preserve">Catheter </w:t>
      </w:r>
      <w:r w:rsidRPr="00A62F6B">
        <w:rPr>
          <w:b/>
          <w:lang w:eastAsia="zh-CN"/>
        </w:rPr>
        <w:t>f</w:t>
      </w:r>
      <w:r w:rsidRPr="00A62F6B">
        <w:rPr>
          <w:b/>
        </w:rPr>
        <w:t xml:space="preserve">ixation with </w:t>
      </w:r>
      <w:r w:rsidRPr="00A62F6B">
        <w:rPr>
          <w:b/>
          <w:lang w:eastAsia="zh-CN"/>
        </w:rPr>
        <w:t>a</w:t>
      </w:r>
      <w:r w:rsidRPr="00A62F6B">
        <w:rPr>
          <w:b/>
        </w:rPr>
        <w:t xml:space="preserve">dhesive and </w:t>
      </w:r>
      <w:r w:rsidRPr="00A62F6B">
        <w:rPr>
          <w:b/>
          <w:lang w:eastAsia="zh-CN"/>
        </w:rPr>
        <w:t>p</w:t>
      </w:r>
      <w:r w:rsidRPr="00A62F6B">
        <w:rPr>
          <w:b/>
        </w:rPr>
        <w:t>atch</w:t>
      </w:r>
      <w:r w:rsidRPr="00A62F6B">
        <w:rPr>
          <w:b/>
          <w:lang w:eastAsia="zh-CN"/>
        </w:rPr>
        <w:t>.</w:t>
      </w:r>
      <w:r w:rsidRPr="00A62F6B">
        <w:t xml:space="preserve"> (</w:t>
      </w:r>
      <w:r w:rsidRPr="00A62F6B">
        <w:rPr>
          <w:b/>
          <w:bCs/>
          <w:lang w:eastAsia="zh-CN"/>
        </w:rPr>
        <w:t>A</w:t>
      </w:r>
      <w:r w:rsidRPr="00A62F6B">
        <w:t>) Tissue adhesive.</w:t>
      </w:r>
      <w:r w:rsidRPr="00A62F6B">
        <w:rPr>
          <w:lang w:eastAsia="zh-CN"/>
        </w:rPr>
        <w:t xml:space="preserve"> (</w:t>
      </w:r>
      <w:r w:rsidRPr="00A62F6B">
        <w:rPr>
          <w:b/>
          <w:bCs/>
          <w:lang w:eastAsia="zh-CN"/>
        </w:rPr>
        <w:t>B</w:t>
      </w:r>
      <w:r w:rsidRPr="00A62F6B">
        <w:rPr>
          <w:lang w:eastAsia="zh-CN"/>
        </w:rPr>
        <w:t>)</w:t>
      </w:r>
      <w:r w:rsidRPr="00A62F6B">
        <w:t xml:space="preserve"> </w:t>
      </w:r>
      <w:r w:rsidRPr="00A62F6B">
        <w:rPr>
          <w:lang w:eastAsia="zh-CN"/>
        </w:rPr>
        <w:t>Fiber patch (Trim to pattern as shown).</w:t>
      </w:r>
    </w:p>
    <w:p w14:paraId="4CB235DC" w14:textId="7D5B2E51" w:rsidR="00901AF7" w:rsidRPr="00A62F6B" w:rsidRDefault="00901AF7" w:rsidP="00A62F6B">
      <w:pPr>
        <w:rPr>
          <w:lang w:eastAsia="zh-CN"/>
        </w:rPr>
      </w:pPr>
    </w:p>
    <w:p w14:paraId="6A240FF5" w14:textId="33DE1BA9" w:rsidR="001927F3" w:rsidRPr="00A62F6B" w:rsidRDefault="001927F3" w:rsidP="00A62F6B">
      <w:pPr>
        <w:rPr>
          <w:lang w:eastAsia="zh-CN"/>
        </w:rPr>
      </w:pPr>
      <w:r w:rsidRPr="00A62F6B">
        <w:rPr>
          <w:b/>
          <w:bCs/>
          <w:lang w:eastAsia="zh-CN"/>
        </w:rPr>
        <w:t xml:space="preserve">Supplementary Figure </w:t>
      </w:r>
      <w:r w:rsidR="00901AF7" w:rsidRPr="00A62F6B">
        <w:rPr>
          <w:b/>
          <w:bCs/>
          <w:lang w:eastAsia="zh-CN"/>
        </w:rPr>
        <w:t>4</w:t>
      </w:r>
      <w:r w:rsidRPr="00A62F6B">
        <w:rPr>
          <w:b/>
          <w:bCs/>
          <w:lang w:eastAsia="zh-CN"/>
        </w:rPr>
        <w:t xml:space="preserve">: Continuous </w:t>
      </w:r>
      <w:r w:rsidR="00FB3267" w:rsidRPr="00A62F6B">
        <w:rPr>
          <w:b/>
          <w:bCs/>
          <w:lang w:eastAsia="zh-CN"/>
        </w:rPr>
        <w:t>BP</w:t>
      </w:r>
      <w:r w:rsidRPr="00A62F6B">
        <w:rPr>
          <w:b/>
          <w:bCs/>
          <w:lang w:eastAsia="zh-CN"/>
        </w:rPr>
        <w:t xml:space="preserve"> and </w:t>
      </w:r>
      <w:r w:rsidR="00D46692" w:rsidRPr="00A62F6B">
        <w:rPr>
          <w:b/>
          <w:bCs/>
          <w:lang w:eastAsia="zh-CN"/>
        </w:rPr>
        <w:t>HR</w:t>
      </w:r>
      <w:r w:rsidRPr="00A62F6B">
        <w:rPr>
          <w:b/>
          <w:bCs/>
          <w:lang w:eastAsia="zh-CN"/>
        </w:rPr>
        <w:t xml:space="preserve"> monitoring in C57BL/6 mice </w:t>
      </w:r>
      <w:r w:rsidR="00A20F79" w:rsidRPr="00A62F6B">
        <w:rPr>
          <w:b/>
          <w:bCs/>
          <w:lang w:eastAsia="zh-CN"/>
        </w:rPr>
        <w:t>by</w:t>
      </w:r>
      <w:r w:rsidRPr="00A62F6B">
        <w:rPr>
          <w:b/>
          <w:bCs/>
          <w:lang w:eastAsia="zh-CN"/>
        </w:rPr>
        <w:t xml:space="preserve"> CAC or AAC.</w:t>
      </w:r>
      <w:r w:rsidRPr="00A62F6B">
        <w:rPr>
          <w:bCs/>
          <w:lang w:eastAsia="zh-CN"/>
        </w:rPr>
        <w:t xml:space="preserve"> </w:t>
      </w:r>
      <w:r w:rsidRPr="00A62F6B">
        <w:rPr>
          <w:lang w:eastAsia="zh-CN"/>
        </w:rPr>
        <w:t>(</w:t>
      </w:r>
      <w:r w:rsidRPr="00A62F6B">
        <w:rPr>
          <w:b/>
          <w:bCs/>
          <w:lang w:eastAsia="zh-CN"/>
        </w:rPr>
        <w:t>A-</w:t>
      </w:r>
      <w:r w:rsidRPr="00A62F6B">
        <w:rPr>
          <w:b/>
          <w:bCs/>
          <w:lang w:eastAsia="zh-CN"/>
        </w:rPr>
        <w:lastRenderedPageBreak/>
        <w:t>D</w:t>
      </w:r>
      <w:r w:rsidRPr="00A62F6B">
        <w:rPr>
          <w:lang w:eastAsia="zh-CN"/>
        </w:rPr>
        <w:t>) Continuous 24</w:t>
      </w:r>
      <w:r w:rsidR="00A20F79" w:rsidRPr="00A62F6B">
        <w:rPr>
          <w:lang w:eastAsia="zh-CN"/>
        </w:rPr>
        <w:t xml:space="preserve"> </w:t>
      </w:r>
      <w:r w:rsidRPr="00A62F6B">
        <w:rPr>
          <w:lang w:eastAsia="zh-CN"/>
        </w:rPr>
        <w:t>h recordings of SBP (A), DBP (B), MAP (C)</w:t>
      </w:r>
      <w:r w:rsidR="00A20F79" w:rsidRPr="00A62F6B">
        <w:rPr>
          <w:lang w:eastAsia="zh-CN"/>
        </w:rPr>
        <w:t>,</w:t>
      </w:r>
      <w:r w:rsidRPr="00A62F6B">
        <w:rPr>
          <w:lang w:eastAsia="zh-CN"/>
        </w:rPr>
        <w:t xml:space="preserve"> and HR (D), shown as per-minute averages.</w:t>
      </w:r>
    </w:p>
    <w:p w14:paraId="161F605F" w14:textId="3F27D25F" w:rsidR="001927F3" w:rsidRPr="00A62F6B" w:rsidRDefault="001927F3" w:rsidP="00A62F6B">
      <w:pPr>
        <w:rPr>
          <w:lang w:eastAsia="zh-CN"/>
        </w:rPr>
      </w:pPr>
    </w:p>
    <w:p w14:paraId="4E71C1ED" w14:textId="23EE8584" w:rsidR="001927F3" w:rsidRPr="00A62F6B" w:rsidRDefault="001927F3" w:rsidP="00A62F6B">
      <w:pPr>
        <w:rPr>
          <w:bCs/>
          <w:lang w:eastAsia="zh-CN"/>
        </w:rPr>
      </w:pPr>
      <w:r w:rsidRPr="00A62F6B">
        <w:rPr>
          <w:b/>
          <w:bCs/>
          <w:lang w:eastAsia="zh-CN"/>
        </w:rPr>
        <w:t xml:space="preserve">Supplementary Figure </w:t>
      </w:r>
      <w:r w:rsidR="00901AF7" w:rsidRPr="00A62F6B">
        <w:rPr>
          <w:b/>
          <w:bCs/>
          <w:lang w:eastAsia="zh-CN"/>
        </w:rPr>
        <w:t>5</w:t>
      </w:r>
      <w:r w:rsidRPr="00A62F6B">
        <w:rPr>
          <w:b/>
          <w:bCs/>
          <w:lang w:eastAsia="zh-CN"/>
        </w:rPr>
        <w:t>: Telemetric BP measurements in hypertensive models.</w:t>
      </w:r>
      <w:r w:rsidRPr="00A62F6B">
        <w:rPr>
          <w:bCs/>
          <w:lang w:eastAsia="zh-CN"/>
        </w:rPr>
        <w:t xml:space="preserve"> (</w:t>
      </w:r>
      <w:r w:rsidRPr="00A62F6B">
        <w:rPr>
          <w:b/>
          <w:lang w:eastAsia="zh-CN"/>
        </w:rPr>
        <w:t>A-C</w:t>
      </w:r>
      <w:r w:rsidRPr="00A62F6B">
        <w:rPr>
          <w:bCs/>
          <w:lang w:eastAsia="zh-CN"/>
        </w:rPr>
        <w:t xml:space="preserve">) </w:t>
      </w:r>
      <w:r w:rsidR="00A20F79" w:rsidRPr="00A62F6B">
        <w:rPr>
          <w:bCs/>
          <w:lang w:eastAsia="zh-CN"/>
        </w:rPr>
        <w:t>24 h</w:t>
      </w:r>
      <w:r w:rsidRPr="00A62F6B">
        <w:rPr>
          <w:bCs/>
          <w:lang w:eastAsia="zh-CN"/>
        </w:rPr>
        <w:t xml:space="preserve"> recordings of SBP (A), DBP (B)</w:t>
      </w:r>
      <w:r w:rsidR="00A20F79" w:rsidRPr="00A62F6B">
        <w:rPr>
          <w:bCs/>
          <w:lang w:eastAsia="zh-CN"/>
        </w:rPr>
        <w:t>,</w:t>
      </w:r>
      <w:r w:rsidRPr="00A62F6B">
        <w:rPr>
          <w:bCs/>
          <w:lang w:eastAsia="zh-CN"/>
        </w:rPr>
        <w:t xml:space="preserve"> and MAP (C) in 8-week-old SHR rats implanted with AAC, shown as 1</w:t>
      </w:r>
      <w:r w:rsidR="00A20F79" w:rsidRPr="00A62F6B">
        <w:rPr>
          <w:bCs/>
          <w:lang w:eastAsia="zh-CN"/>
        </w:rPr>
        <w:t xml:space="preserve"> </w:t>
      </w:r>
      <w:r w:rsidRPr="00A62F6B">
        <w:rPr>
          <w:bCs/>
          <w:lang w:eastAsia="zh-CN"/>
        </w:rPr>
        <w:t>min averages. (</w:t>
      </w:r>
      <w:r w:rsidRPr="00A62F6B">
        <w:rPr>
          <w:b/>
          <w:lang w:eastAsia="zh-CN"/>
        </w:rPr>
        <w:t>D-F</w:t>
      </w:r>
      <w:r w:rsidRPr="00A62F6B">
        <w:rPr>
          <w:bCs/>
          <w:lang w:eastAsia="zh-CN"/>
        </w:rPr>
        <w:t xml:space="preserve">) </w:t>
      </w:r>
      <w:r w:rsidR="00A20F79" w:rsidRPr="00A62F6B">
        <w:rPr>
          <w:bCs/>
          <w:lang w:eastAsia="zh-CN"/>
        </w:rPr>
        <w:t>24 h</w:t>
      </w:r>
      <w:r w:rsidRPr="00A62F6B">
        <w:rPr>
          <w:bCs/>
          <w:lang w:eastAsia="zh-CN"/>
        </w:rPr>
        <w:t xml:space="preserve"> SBP (D), DBP (E)</w:t>
      </w:r>
      <w:r w:rsidR="00A20F79" w:rsidRPr="00A62F6B">
        <w:rPr>
          <w:bCs/>
          <w:lang w:eastAsia="zh-CN"/>
        </w:rPr>
        <w:t>,</w:t>
      </w:r>
      <w:r w:rsidRPr="00A62F6B">
        <w:rPr>
          <w:bCs/>
          <w:lang w:eastAsia="zh-CN"/>
        </w:rPr>
        <w:t xml:space="preserve"> and MAP (F) in 8-week-old C57BL/6 mice treated with L-NAME (0.5 mg/mL, 15 days) and implanted with CAC, shown as per-minute averages.</w:t>
      </w:r>
    </w:p>
    <w:p w14:paraId="55DA14C3" w14:textId="75A9DB24" w:rsidR="001927F3" w:rsidRPr="00A62F6B" w:rsidRDefault="001927F3" w:rsidP="00A62F6B">
      <w:pPr>
        <w:rPr>
          <w:bCs/>
          <w:lang w:eastAsia="zh-CN"/>
        </w:rPr>
      </w:pPr>
    </w:p>
    <w:p w14:paraId="5E4DB718" w14:textId="4BF8A22C" w:rsidR="00BD0206" w:rsidRPr="00A62F6B" w:rsidRDefault="00A20F79" w:rsidP="00A62F6B">
      <w:pPr>
        <w:rPr>
          <w:bCs/>
          <w:lang w:eastAsia="zh-CN"/>
        </w:rPr>
      </w:pPr>
      <w:bookmarkStart w:id="135" w:name="OLE_LINK78"/>
      <w:r w:rsidRPr="00A62F6B">
        <w:rPr>
          <w:b/>
          <w:bCs/>
          <w:lang w:eastAsia="zh-CN"/>
        </w:rPr>
        <w:t xml:space="preserve">Supplementary </w:t>
      </w:r>
      <w:r w:rsidR="00BD0206" w:rsidRPr="00A62F6B">
        <w:rPr>
          <w:b/>
          <w:bCs/>
          <w:lang w:eastAsia="zh-CN"/>
        </w:rPr>
        <w:t>Table 1:</w:t>
      </w:r>
      <w:bookmarkEnd w:id="135"/>
      <w:r w:rsidR="00BD0206" w:rsidRPr="00A62F6B">
        <w:rPr>
          <w:b/>
          <w:bCs/>
          <w:lang w:eastAsia="zh-CN"/>
        </w:rPr>
        <w:t xml:space="preserve"> Postoperative monitoring sheet for mice.</w:t>
      </w:r>
      <w:r w:rsidR="00BD0206" w:rsidRPr="00A62F6B">
        <w:t xml:space="preserve"> A standardized form used to systematically record postoperative recovery, pain assessment (Mouse Grimace Scale, MGS), vital signs</w:t>
      </w:r>
      <w:r w:rsidRPr="00A62F6B">
        <w:t>,</w:t>
      </w:r>
      <w:r w:rsidR="00BD0206" w:rsidRPr="00A62F6B">
        <w:t xml:space="preserve"> and analgesic administration in mice.</w:t>
      </w:r>
    </w:p>
    <w:p w14:paraId="53F65C8D" w14:textId="77777777" w:rsidR="008B58FD" w:rsidRPr="00A62F6B" w:rsidRDefault="008B58FD" w:rsidP="00A62F6B">
      <w:pPr>
        <w:rPr>
          <w:lang w:eastAsia="zh-CN"/>
        </w:rPr>
      </w:pPr>
    </w:p>
    <w:p w14:paraId="3010DA55" w14:textId="42ED9EAA" w:rsidR="007C1847" w:rsidRPr="00A62F6B" w:rsidRDefault="007C1847" w:rsidP="00A62F6B">
      <w:bookmarkStart w:id="136" w:name="OLE_LINK93"/>
      <w:bookmarkStart w:id="137" w:name="OLE_LINK94"/>
      <w:r w:rsidRPr="00A62F6B">
        <w:rPr>
          <w:b/>
          <w:bCs/>
          <w:lang w:eastAsia="zh-CN"/>
        </w:rPr>
        <w:t xml:space="preserve">Supplementary File 1: </w:t>
      </w:r>
      <w:bookmarkStart w:id="138" w:name="OLE_LINK80"/>
      <w:r w:rsidR="00253144" w:rsidRPr="00A62F6B">
        <w:rPr>
          <w:b/>
        </w:rPr>
        <w:t xml:space="preserve">Configuration steps for implantable transmitters. </w:t>
      </w:r>
      <w:r w:rsidR="00253144" w:rsidRPr="00A62F6B">
        <w:t>The file shows the main setup window for performing the configuration.</w:t>
      </w:r>
    </w:p>
    <w:bookmarkEnd w:id="136"/>
    <w:bookmarkEnd w:id="137"/>
    <w:bookmarkEnd w:id="138"/>
    <w:p w14:paraId="6A5AD944" w14:textId="77777777" w:rsidR="007C1847" w:rsidRPr="00A62F6B" w:rsidRDefault="007C1847" w:rsidP="00A62F6B">
      <w:pPr>
        <w:rPr>
          <w:lang w:eastAsia="zh-CN"/>
        </w:rPr>
      </w:pPr>
    </w:p>
    <w:p w14:paraId="56722A3D" w14:textId="601A1100" w:rsidR="00890466" w:rsidRPr="00A62F6B" w:rsidRDefault="00890466" w:rsidP="00A62F6B">
      <w:pPr>
        <w:rPr>
          <w:lang w:eastAsia="zh-CN"/>
        </w:rPr>
      </w:pPr>
      <w:bookmarkStart w:id="139" w:name="OLE_LINK98"/>
      <w:r w:rsidRPr="00A62F6B">
        <w:rPr>
          <w:b/>
          <w:bCs/>
          <w:lang w:eastAsia="zh-CN"/>
        </w:rPr>
        <w:t xml:space="preserve">Supplementary File 2: </w:t>
      </w:r>
      <w:bookmarkStart w:id="140" w:name="OLE_LINK79"/>
      <w:r w:rsidR="00253144" w:rsidRPr="00A62F6B">
        <w:rPr>
          <w:b/>
          <w:bCs/>
          <w:lang w:eastAsia="zh-CN"/>
        </w:rPr>
        <w:t>Tail-cuff BP measurement method</w:t>
      </w:r>
      <w:r w:rsidRPr="00A62F6B">
        <w:rPr>
          <w:b/>
          <w:bCs/>
          <w:lang w:eastAsia="zh-CN"/>
        </w:rPr>
        <w:t>.</w:t>
      </w:r>
      <w:bookmarkEnd w:id="140"/>
      <w:r w:rsidRPr="00A62F6B">
        <w:t xml:space="preserve"> </w:t>
      </w:r>
      <w:r w:rsidR="00253144" w:rsidRPr="00A62F6B">
        <w:rPr>
          <w:lang w:eastAsia="zh-CN"/>
        </w:rPr>
        <w:t>This file outlines the key steps for performing non-invasive BP assessment using the tail-cuff system.</w:t>
      </w:r>
    </w:p>
    <w:bookmarkEnd w:id="139"/>
    <w:p w14:paraId="3B19404E" w14:textId="77777777" w:rsidR="00890466" w:rsidRPr="00A62F6B" w:rsidRDefault="00890466" w:rsidP="00A62F6B">
      <w:pPr>
        <w:rPr>
          <w:lang w:eastAsia="zh-CN"/>
        </w:rPr>
      </w:pPr>
    </w:p>
    <w:p w14:paraId="7C0B6465" w14:textId="6D9616B3" w:rsidR="006E4797" w:rsidRPr="00A62F6B" w:rsidRDefault="00551D82" w:rsidP="00A62F6B">
      <w:pPr>
        <w:rPr>
          <w:b/>
          <w:lang w:eastAsia="zh-CN"/>
        </w:rPr>
      </w:pPr>
      <w:r w:rsidRPr="00A62F6B">
        <w:rPr>
          <w:b/>
          <w:lang w:eastAsia="zh-CN"/>
        </w:rPr>
        <w:t xml:space="preserve">DISCUSSION: </w:t>
      </w:r>
    </w:p>
    <w:p w14:paraId="73A56C56" w14:textId="5F50DF56" w:rsidR="000B2040" w:rsidRPr="00A62F6B" w:rsidRDefault="000B2040" w:rsidP="00A62F6B">
      <w:pPr>
        <w:rPr>
          <w:b/>
          <w:lang w:eastAsia="zh-CN"/>
        </w:rPr>
      </w:pPr>
      <w:r w:rsidRPr="00A62F6B">
        <w:rPr>
          <w:b/>
          <w:lang w:eastAsia="zh-CN"/>
        </w:rPr>
        <w:t xml:space="preserve">Critical </w:t>
      </w:r>
      <w:r w:rsidR="00D96F7F" w:rsidRPr="00A62F6B">
        <w:rPr>
          <w:b/>
          <w:lang w:eastAsia="zh-CN"/>
        </w:rPr>
        <w:t>s</w:t>
      </w:r>
      <w:r w:rsidRPr="00A62F6B">
        <w:rPr>
          <w:b/>
          <w:lang w:eastAsia="zh-CN"/>
        </w:rPr>
        <w:t xml:space="preserve">teps within the </w:t>
      </w:r>
      <w:r w:rsidR="00D96F7F" w:rsidRPr="00A62F6B">
        <w:rPr>
          <w:b/>
          <w:lang w:eastAsia="zh-CN"/>
        </w:rPr>
        <w:t>p</w:t>
      </w:r>
      <w:r w:rsidRPr="00A62F6B">
        <w:rPr>
          <w:b/>
          <w:lang w:eastAsia="zh-CN"/>
        </w:rPr>
        <w:t>rotocol</w:t>
      </w:r>
    </w:p>
    <w:p w14:paraId="4BB20FA2" w14:textId="16474431" w:rsidR="00FA75B7" w:rsidRPr="00A62F6B" w:rsidRDefault="000B2040" w:rsidP="00A62F6B">
      <w:r w:rsidRPr="00A62F6B">
        <w:rPr>
          <w:lang w:eastAsia="zh-CN"/>
        </w:rPr>
        <w:t>Implantable telemetry is widely recognized as the gold standard for continuous, high-fidelity cardiovascular monitoring in conscious, freely moving rodents</w:t>
      </w:r>
      <w:r w:rsidR="00DB3FD8" w:rsidRPr="00A62F6B">
        <w:rPr>
          <w:lang w:eastAsia="zh-CN"/>
        </w:rPr>
        <w:fldChar w:fldCharType="begin">
          <w:fldData xml:space="preserve">PEVuZE5vdGU+PENpdGU+PEF1dGhvcj5QaWNrZXJpbmc8L0F1dGhvcj48WWVhcj4yMDA1PC9ZZWFy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Y5Ny03MTY8L3BhZ2VzPjx2b2x1bWU+MTExPC92b2x1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</w:fldData>
        </w:fldChar>
      </w:r>
      <w:r w:rsidR="002C0A05" w:rsidRPr="00A62F6B">
        <w:rPr>
          <w:lang w:eastAsia="zh-CN"/>
        </w:rPr>
        <w:instrText xml:space="preserve"> ADDIN EN.CITE </w:instrText>
      </w:r>
      <w:r w:rsidR="002C0A05" w:rsidRPr="00A62F6B">
        <w:rPr>
          <w:lang w:eastAsia="zh-CN"/>
        </w:rPr>
        <w:fldChar w:fldCharType="begin">
          <w:fldData xml:space="preserve">PEVuZE5vdGU+PENpdGU+PEF1dGhvcj5QaWNrZXJpbmc8L0F1dGhvcj48WWVhcj4yMDA1PC9ZZWFy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Y5Ny03MTY8L3BhZ2VzPjx2b2x1bWU+MTExPC92b2x1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</w:fldData>
        </w:fldChar>
      </w:r>
      <w:r w:rsidR="002C0A05" w:rsidRPr="00A62F6B">
        <w:rPr>
          <w:lang w:eastAsia="zh-CN"/>
        </w:rPr>
        <w:instrText xml:space="preserve"> ADDIN EN.CITE.DATA </w:instrText>
      </w:r>
      <w:r w:rsidR="002C0A05" w:rsidRPr="00A62F6B">
        <w:rPr>
          <w:lang w:eastAsia="zh-CN"/>
        </w:rPr>
      </w:r>
      <w:r w:rsidR="002C0A05" w:rsidRPr="00A62F6B">
        <w:rPr>
          <w:lang w:eastAsia="zh-CN"/>
        </w:rPr>
        <w:fldChar w:fldCharType="end"/>
      </w:r>
      <w:r w:rsidR="00DB3FD8" w:rsidRPr="00A62F6B">
        <w:rPr>
          <w:lang w:eastAsia="zh-CN"/>
        </w:rPr>
      </w:r>
      <w:r w:rsidR="00DB3FD8" w:rsidRPr="00A62F6B">
        <w:rPr>
          <w:lang w:eastAsia="zh-CN"/>
        </w:rPr>
        <w:fldChar w:fldCharType="separate"/>
      </w:r>
      <w:r w:rsidR="002C0A05" w:rsidRPr="00A62F6B">
        <w:rPr>
          <w:vertAlign w:val="superscript"/>
          <w:lang w:eastAsia="zh-CN"/>
        </w:rPr>
        <w:t>31,32</w:t>
      </w:r>
      <w:r w:rsidR="00DB3FD8" w:rsidRPr="00A62F6B">
        <w:rPr>
          <w:lang w:eastAsia="zh-CN"/>
        </w:rPr>
        <w:fldChar w:fldCharType="end"/>
      </w:r>
      <w:r w:rsidRPr="00A62F6B">
        <w:rPr>
          <w:lang w:eastAsia="zh-CN"/>
        </w:rPr>
        <w:t xml:space="preserve">. </w:t>
      </w:r>
      <w:bookmarkStart w:id="141" w:name="OLE_LINK103"/>
      <w:r w:rsidRPr="00A62F6B">
        <w:rPr>
          <w:lang w:eastAsia="zh-CN"/>
        </w:rPr>
        <w:t>A critical step is the selection of the catheter implantation site</w:t>
      </w:r>
      <w:r w:rsidR="00FA75B7" w:rsidRPr="00A62F6B">
        <w:rPr>
          <w:lang w:eastAsia="zh-CN"/>
        </w:rPr>
        <w:t xml:space="preserve">, </w:t>
      </w:r>
      <w:r w:rsidRPr="00A62F6B">
        <w:rPr>
          <w:lang w:eastAsia="zh-CN"/>
        </w:rPr>
        <w:t xml:space="preserve">either the carotid artery or the abdominal </w:t>
      </w:r>
      <w:r w:rsidR="00CB690B" w:rsidRPr="00A62F6B">
        <w:rPr>
          <w:lang w:eastAsia="zh-CN"/>
        </w:rPr>
        <w:t>aorta, based</w:t>
      </w:r>
      <w:r w:rsidRPr="00A62F6B">
        <w:rPr>
          <w:lang w:eastAsia="zh-CN"/>
        </w:rPr>
        <w:t xml:space="preserve"> on experimental goals. Carotid artery implantation offers technical simplicity and allows catheter advancement into the ascending aorta for high-fidelity pulsatile pressure recordings, suitable for acute studies or central pressure measurements.</w:t>
      </w:r>
      <w:bookmarkEnd w:id="141"/>
      <w:r w:rsidRPr="00A62F6B">
        <w:rPr>
          <w:lang w:eastAsia="zh-CN"/>
        </w:rPr>
        <w:t xml:space="preserve"> However, this approach may affect cerebral perfusion in long-term studies and requires careful anticoagulation to prevent thromboembolic complications</w:t>
      </w:r>
      <w:r w:rsidR="00536B29" w:rsidRPr="00A62F6B">
        <w:rPr>
          <w:lang w:eastAsia="zh-CN"/>
        </w:rPr>
        <w:fldChar w:fldCharType="begin">
          <w:fldData xml:space="preserve">PEVuZE5vdGU+PENpdGU+PEF1dGhvcj5GYXJhY2k8L0F1dGhvcj48WWVhcj4xOTg3PC9ZZWFyPjxS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</w:fldData>
        </w:fldChar>
      </w:r>
      <w:r w:rsidR="002C0A05" w:rsidRPr="00A62F6B">
        <w:rPr>
          <w:lang w:eastAsia="zh-CN"/>
        </w:rPr>
        <w:instrText xml:space="preserve"> ADDIN EN.CITE </w:instrText>
      </w:r>
      <w:r w:rsidR="002C0A05" w:rsidRPr="00A62F6B">
        <w:rPr>
          <w:lang w:eastAsia="zh-CN"/>
        </w:rPr>
        <w:fldChar w:fldCharType="begin">
          <w:fldData xml:space="preserve">PEVuZE5vdGU+PENpdGU+PEF1dGhvcj5GYXJhY2k8L0F1dGhvcj48WWVhcj4xOTg3PC9ZZWFyPjxS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</w:fldData>
        </w:fldChar>
      </w:r>
      <w:r w:rsidR="002C0A05" w:rsidRPr="00A62F6B">
        <w:rPr>
          <w:lang w:eastAsia="zh-CN"/>
        </w:rPr>
        <w:instrText xml:space="preserve"> ADDIN EN.CITE.DATA </w:instrText>
      </w:r>
      <w:r w:rsidR="002C0A05" w:rsidRPr="00A62F6B">
        <w:rPr>
          <w:lang w:eastAsia="zh-CN"/>
        </w:rPr>
      </w:r>
      <w:r w:rsidR="002C0A05" w:rsidRPr="00A62F6B">
        <w:rPr>
          <w:lang w:eastAsia="zh-CN"/>
        </w:rPr>
        <w:fldChar w:fldCharType="end"/>
      </w:r>
      <w:r w:rsidR="00536B29" w:rsidRPr="00A62F6B">
        <w:rPr>
          <w:lang w:eastAsia="zh-CN"/>
        </w:rPr>
      </w:r>
      <w:r w:rsidR="00536B29" w:rsidRPr="00A62F6B">
        <w:rPr>
          <w:lang w:eastAsia="zh-CN"/>
        </w:rPr>
        <w:fldChar w:fldCharType="separate"/>
      </w:r>
      <w:r w:rsidR="002C0A05" w:rsidRPr="00A62F6B">
        <w:rPr>
          <w:vertAlign w:val="superscript"/>
          <w:lang w:eastAsia="zh-CN"/>
        </w:rPr>
        <w:t>33-36</w:t>
      </w:r>
      <w:r w:rsidR="00536B29" w:rsidRPr="00A62F6B">
        <w:rPr>
          <w:lang w:eastAsia="zh-CN"/>
        </w:rPr>
        <w:fldChar w:fldCharType="end"/>
      </w:r>
      <w:bookmarkStart w:id="142" w:name="OLE_LINK106"/>
      <w:r w:rsidR="002F5AAF" w:rsidRPr="00A62F6B">
        <w:rPr>
          <w:lang w:eastAsia="zh-CN"/>
        </w:rPr>
        <w:t xml:space="preserve">. </w:t>
      </w:r>
      <w:r w:rsidRPr="00A62F6B">
        <w:rPr>
          <w:lang w:eastAsia="zh-CN"/>
        </w:rPr>
        <w:t xml:space="preserve">Alternatively, abdominal aorta implantation provides greater stability for chronic recordings with minimal impact on visceral organ blood flow and reduced motion </w:t>
      </w:r>
      <w:r w:rsidR="00A515F6" w:rsidRPr="00A62F6B">
        <w:rPr>
          <w:lang w:eastAsia="zh-CN"/>
        </w:rPr>
        <w:t>artifacts but</w:t>
      </w:r>
      <w:r w:rsidRPr="00A62F6B">
        <w:rPr>
          <w:lang w:eastAsia="zh-CN"/>
        </w:rPr>
        <w:t xml:space="preserve"> demands advanced surgical skill and is generally limited to larger rodents. Meticulous surgical </w:t>
      </w:r>
      <w:r w:rsidR="00CB690B" w:rsidRPr="00A62F6B">
        <w:rPr>
          <w:lang w:eastAsia="zh-CN"/>
        </w:rPr>
        <w:t>techniques</w:t>
      </w:r>
      <w:r w:rsidR="00FA75B7" w:rsidRPr="00A62F6B">
        <w:rPr>
          <w:lang w:eastAsia="zh-CN"/>
        </w:rPr>
        <w:t xml:space="preserve">, including precise catheter placement and secure fixation, as well as thorough postoperative care, </w:t>
      </w:r>
      <w:r w:rsidR="00CB690B" w:rsidRPr="00A62F6B">
        <w:rPr>
          <w:lang w:eastAsia="zh-CN"/>
        </w:rPr>
        <w:t>are</w:t>
      </w:r>
      <w:r w:rsidRPr="00A62F6B">
        <w:rPr>
          <w:lang w:eastAsia="zh-CN"/>
        </w:rPr>
        <w:t xml:space="preserve"> essential to ensure data reliability and animal welfare.</w:t>
      </w:r>
      <w:r w:rsidR="002D30F8" w:rsidRPr="00A62F6B">
        <w:t xml:space="preserve"> </w:t>
      </w:r>
    </w:p>
    <w:p w14:paraId="434BAE0E" w14:textId="77777777" w:rsidR="008F38A8" w:rsidRPr="00A62F6B" w:rsidRDefault="008F38A8" w:rsidP="00A62F6B"/>
    <w:p w14:paraId="4FF9D307" w14:textId="7A6B2058" w:rsidR="00DE206F" w:rsidRPr="00A62F6B" w:rsidRDefault="008F38A8" w:rsidP="00A62F6B">
      <w:pPr>
        <w:rPr>
          <w:lang w:eastAsia="zh-CN"/>
        </w:rPr>
      </w:pPr>
      <w:bookmarkStart w:id="143" w:name="OLE_LINK137"/>
      <w:bookmarkStart w:id="144" w:name="OLE_LINK138"/>
      <w:r w:rsidRPr="00A62F6B">
        <w:rPr>
          <w:lang w:eastAsia="zh-CN"/>
        </w:rPr>
        <w:t>Building on established protocols</w:t>
      </w:r>
      <w:r w:rsidR="002C0A05" w:rsidRPr="00A62F6B">
        <w:rPr>
          <w:lang w:eastAsia="zh-CN"/>
        </w:rPr>
        <w:fldChar w:fldCharType="begin">
          <w:fldData xml:space="preserve">PEVuZE5vdGU+PENpdGU+PEF1dGhvcj5NYW5jYXJlbGxhPC9BdXRob3I+PFllYXI+MjAxNjwvWWVh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==
</w:fldData>
        </w:fldChar>
      </w:r>
      <w:r w:rsidR="002C0A05" w:rsidRPr="00A62F6B">
        <w:rPr>
          <w:lang w:eastAsia="zh-CN"/>
        </w:rPr>
        <w:instrText xml:space="preserve"> ADDIN EN.CITE </w:instrText>
      </w:r>
      <w:r w:rsidR="002C0A05" w:rsidRPr="00A62F6B">
        <w:rPr>
          <w:lang w:eastAsia="zh-CN"/>
        </w:rPr>
        <w:fldChar w:fldCharType="begin">
          <w:fldData xml:space="preserve">PEVuZE5vdGU+PENpdGU+PEF1dGhvcj5NYW5jYXJlbGxhPC9BdXRob3I+PFllYXI+MjAxNjwvWWVh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==
</w:fldData>
        </w:fldChar>
      </w:r>
      <w:r w:rsidR="002C0A05" w:rsidRPr="00A62F6B">
        <w:rPr>
          <w:lang w:eastAsia="zh-CN"/>
        </w:rPr>
        <w:instrText xml:space="preserve"> ADDIN EN.CITE.DATA </w:instrText>
      </w:r>
      <w:r w:rsidR="002C0A05" w:rsidRPr="00A62F6B">
        <w:rPr>
          <w:lang w:eastAsia="zh-CN"/>
        </w:rPr>
      </w:r>
      <w:r w:rsidR="002C0A05" w:rsidRPr="00A62F6B">
        <w:rPr>
          <w:lang w:eastAsia="zh-CN"/>
        </w:rPr>
        <w:fldChar w:fldCharType="end"/>
      </w:r>
      <w:r w:rsidR="002C0A05" w:rsidRPr="00A62F6B">
        <w:rPr>
          <w:lang w:eastAsia="zh-CN"/>
        </w:rPr>
      </w:r>
      <w:r w:rsidR="002C0A05" w:rsidRPr="00A62F6B">
        <w:rPr>
          <w:lang w:eastAsia="zh-CN"/>
        </w:rPr>
        <w:fldChar w:fldCharType="separate"/>
      </w:r>
      <w:r w:rsidR="002C0A05" w:rsidRPr="00A62F6B">
        <w:rPr>
          <w:vertAlign w:val="superscript"/>
          <w:lang w:eastAsia="zh-CN"/>
        </w:rPr>
        <w:t>7,37</w:t>
      </w:r>
      <w:r w:rsidR="002C0A05" w:rsidRPr="00A62F6B">
        <w:rPr>
          <w:lang w:eastAsia="zh-CN"/>
        </w:rPr>
        <w:fldChar w:fldCharType="end"/>
      </w:r>
      <w:r w:rsidRPr="00A62F6B">
        <w:rPr>
          <w:lang w:eastAsia="zh-CN"/>
        </w:rPr>
        <w:t>, we implemented optimized steps for hypertensive animal surgery to address inherent pathophysiological challenges. Vascular fragility was mitigated through microsurgical atraumatic clamping, layered hemostasis using gelatin sponge and fibrin sealant, and gradual pressure restoration via a staged clamp-release approach. Catheter stability was reinforced with multi-point fixation and an elastic buffer loop to absorb pulsatile stress. Collectively, these refinements enhance surgical success and preserve signal fidelity in high-pressure models, thereby improving the reliability and reproducibility of experimental measurements</w:t>
      </w:r>
      <w:r w:rsidR="00DE206F" w:rsidRPr="00A62F6B">
        <w:rPr>
          <w:lang w:eastAsia="zh-CN"/>
        </w:rPr>
        <w:t>.</w:t>
      </w:r>
    </w:p>
    <w:bookmarkEnd w:id="142"/>
    <w:bookmarkEnd w:id="143"/>
    <w:bookmarkEnd w:id="144"/>
    <w:p w14:paraId="1928E82E" w14:textId="29D18B5B" w:rsidR="008B7995" w:rsidRPr="00A62F6B" w:rsidRDefault="008B7995" w:rsidP="00A62F6B">
      <w:pPr>
        <w:rPr>
          <w:lang w:eastAsia="zh-CN"/>
        </w:rPr>
      </w:pPr>
    </w:p>
    <w:p w14:paraId="2AC69949" w14:textId="4FEA68AB" w:rsidR="008A25CE" w:rsidRPr="00A62F6B" w:rsidRDefault="00677BB5" w:rsidP="00A62F6B">
      <w:pPr>
        <w:rPr>
          <w:b/>
          <w:lang w:eastAsia="zh-CN"/>
        </w:rPr>
      </w:pPr>
      <w:bookmarkStart w:id="145" w:name="OLE_LINK126"/>
      <w:bookmarkStart w:id="146" w:name="OLE_LINK122"/>
      <w:bookmarkStart w:id="147" w:name="OLE_LINK123"/>
      <w:r w:rsidRPr="00A62F6B">
        <w:rPr>
          <w:b/>
          <w:lang w:eastAsia="zh-CN"/>
        </w:rPr>
        <w:t>T</w:t>
      </w:r>
      <w:r w:rsidR="008A25CE" w:rsidRPr="00A62F6B">
        <w:rPr>
          <w:b/>
          <w:lang w:eastAsia="zh-CN"/>
        </w:rPr>
        <w:t>roubleshooting</w:t>
      </w:r>
    </w:p>
    <w:bookmarkEnd w:id="145"/>
    <w:bookmarkEnd w:id="146"/>
    <w:bookmarkEnd w:id="147"/>
    <w:p w14:paraId="69948F86" w14:textId="4637A2F9" w:rsidR="000776E7" w:rsidRPr="00A62F6B" w:rsidRDefault="0097336B" w:rsidP="00A62F6B">
      <w:pPr>
        <w:rPr>
          <w:lang w:eastAsia="zh-CN"/>
        </w:rPr>
      </w:pPr>
      <w:r w:rsidRPr="00A62F6B">
        <w:rPr>
          <w:lang w:eastAsia="zh-CN"/>
        </w:rPr>
        <w:t xml:space="preserve">To ensure proper function of the implantable transmitter and the accuracy of pressure </w:t>
      </w:r>
      <w:r w:rsidRPr="00A62F6B">
        <w:rPr>
          <w:lang w:eastAsia="zh-CN"/>
        </w:rPr>
        <w:lastRenderedPageBreak/>
        <w:t>measurements, several troubleshooting and preventive steps should be followed. The transmitter should first be checked for activation by using an AM radio to detect a humming tone when a magnet is applied; if no sound is detected, a sufficiently strong magnet should be held within 1 inch of the transmitter for at least 2 s, ensuring proper placement. The transmitter should also be inspected for any physical damage that may have occurred during storage or handling, and it must have been stored under appropriate conditions in a cool, dry environment away from magnetic fields. Additionally, the manufacturing date should be verified to ensure the battery remains within its valid warranty period, ruling out depletion as the cause of malfunction. To address pressure signal drift or inaccuracy, the catheter must be properly hydrated by immersing it in sterile saline for at least 15 min prior to implantation, and the catheter tip should be examined under magnification to check for gel leakage or air bubbles</w:t>
      </w:r>
      <w:r w:rsidR="00D27FFE" w:rsidRPr="00A62F6B">
        <w:rPr>
          <w:lang w:eastAsia="zh-CN"/>
        </w:rPr>
        <w:fldChar w:fldCharType="begin">
          <w:fldData xml:space="preserve">PEVuZE5vdGU+PENpdGU+PEF1dGhvcj5NY0Nvcm1pY2s8L0F1dGhvcj48WWVhcj4yMDEwPC9ZZWFy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</w:fldData>
        </w:fldChar>
      </w:r>
      <w:r w:rsidR="00D27FFE" w:rsidRPr="00A62F6B">
        <w:rPr>
          <w:lang w:eastAsia="zh-CN"/>
        </w:rPr>
        <w:instrText xml:space="preserve"> ADDIN EN.CITE </w:instrText>
      </w:r>
      <w:r w:rsidR="00D27FFE" w:rsidRPr="00A62F6B">
        <w:rPr>
          <w:lang w:eastAsia="zh-CN"/>
        </w:rPr>
        <w:fldChar w:fldCharType="begin">
          <w:fldData xml:space="preserve">PEVuZE5vdGU+PENpdGU+PEF1dGhvcj5NY0Nvcm1pY2s8L0F1dGhvcj48WWVhcj4yMDEwPC9ZZWFy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</w:fldData>
        </w:fldChar>
      </w:r>
      <w:r w:rsidR="00D27FFE" w:rsidRPr="00A62F6B">
        <w:rPr>
          <w:lang w:eastAsia="zh-CN"/>
        </w:rPr>
        <w:instrText xml:space="preserve"> ADDIN EN.CITE.DATA </w:instrText>
      </w:r>
      <w:r w:rsidR="00D27FFE" w:rsidRPr="00A62F6B">
        <w:rPr>
          <w:lang w:eastAsia="zh-CN"/>
        </w:rPr>
      </w:r>
      <w:r w:rsidR="00D27FFE" w:rsidRPr="00A62F6B">
        <w:rPr>
          <w:lang w:eastAsia="zh-CN"/>
        </w:rPr>
        <w:fldChar w:fldCharType="end"/>
      </w:r>
      <w:r w:rsidR="00D27FFE" w:rsidRPr="00A62F6B">
        <w:rPr>
          <w:lang w:eastAsia="zh-CN"/>
        </w:rPr>
      </w:r>
      <w:r w:rsidR="00D27FFE" w:rsidRPr="00A62F6B">
        <w:rPr>
          <w:lang w:eastAsia="zh-CN"/>
        </w:rPr>
        <w:fldChar w:fldCharType="separate"/>
      </w:r>
      <w:r w:rsidR="00D27FFE" w:rsidRPr="00A62F6B">
        <w:rPr>
          <w:vertAlign w:val="superscript"/>
          <w:lang w:eastAsia="zh-CN"/>
        </w:rPr>
        <w:t>38</w:t>
      </w:r>
      <w:r w:rsidR="00D27FFE" w:rsidRPr="00A62F6B">
        <w:rPr>
          <w:lang w:eastAsia="zh-CN"/>
        </w:rPr>
        <w:fldChar w:fldCharType="end"/>
      </w:r>
      <w:r w:rsidRPr="00A62F6B">
        <w:rPr>
          <w:lang w:eastAsia="zh-CN"/>
        </w:rPr>
        <w:t>. The tip must then be positioned optimally within the target vessel, specifically in the aortic arch for carotid cannulation or the abdominal aorta for aortic cannulation, and the pressure offset should be accurately recorded and applied during calibration. In cases of catheter occlusion or suspected blood clot formation indicated by a lost or dampened pressure signal, it is essential to ensure that the catheter tip is sufficiently advanced into the vessel, minimize handling to prevent gel displacement, perform a re</w:t>
      </w:r>
      <w:r w:rsidR="00A311E1" w:rsidRPr="00A62F6B">
        <w:rPr>
          <w:lang w:eastAsia="zh-CN"/>
        </w:rPr>
        <w:t>-</w:t>
      </w:r>
      <w:r w:rsidRPr="00A62F6B">
        <w:rPr>
          <w:lang w:eastAsia="zh-CN"/>
        </w:rPr>
        <w:t>gel procedure if gel loss is suspected, and maintain adequate anticoagulation at the catheter tip</w:t>
      </w:r>
      <w:r w:rsidR="00D27FFE" w:rsidRPr="00A62F6B">
        <w:rPr>
          <w:lang w:eastAsia="zh-CN"/>
        </w:rPr>
        <w:fldChar w:fldCharType="begin">
          <w:fldData xml:space="preserve">PEVuZE5vdGU+PENpdGU+PEF1dGhvcj5XYW5nPC9BdXRob3I+PFllYXI+MjAxNzwvWWVhcj48UmVj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c1LTg1PC9wYWdlcz48dm9sdW1lPjE2MTQ8L3ZvbHVtZT48ZWRpdGlvbj4yMDE3LzA1LzE0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</w:fldData>
        </w:fldChar>
      </w:r>
      <w:r w:rsidR="00D27FFE" w:rsidRPr="00A62F6B">
        <w:rPr>
          <w:lang w:eastAsia="zh-CN"/>
        </w:rPr>
        <w:instrText xml:space="preserve"> ADDIN EN.CITE </w:instrText>
      </w:r>
      <w:r w:rsidR="00D27FFE" w:rsidRPr="00A62F6B">
        <w:rPr>
          <w:lang w:eastAsia="zh-CN"/>
        </w:rPr>
        <w:fldChar w:fldCharType="begin">
          <w:fldData xml:space="preserve">PEVuZE5vdGU+PENpdGU+PEF1dGhvcj5XYW5nPC9BdXRob3I+PFllYXI+MjAxNzwvWWVhcj48UmVj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c1LTg1PC9wYWdlcz48dm9sdW1lPjE2MTQ8L3ZvbHVtZT48ZWRpdGlvbj4yMDE3LzA1LzE0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</w:fldData>
        </w:fldChar>
      </w:r>
      <w:r w:rsidR="00D27FFE" w:rsidRPr="00A62F6B">
        <w:rPr>
          <w:lang w:eastAsia="zh-CN"/>
        </w:rPr>
        <w:instrText xml:space="preserve"> ADDIN EN.CITE.DATA </w:instrText>
      </w:r>
      <w:r w:rsidR="00D27FFE" w:rsidRPr="00A62F6B">
        <w:rPr>
          <w:lang w:eastAsia="zh-CN"/>
        </w:rPr>
      </w:r>
      <w:r w:rsidR="00D27FFE" w:rsidRPr="00A62F6B">
        <w:rPr>
          <w:lang w:eastAsia="zh-CN"/>
        </w:rPr>
        <w:fldChar w:fldCharType="end"/>
      </w:r>
      <w:r w:rsidR="00D27FFE" w:rsidRPr="00A62F6B">
        <w:rPr>
          <w:lang w:eastAsia="zh-CN"/>
        </w:rPr>
      </w:r>
      <w:r w:rsidR="00D27FFE" w:rsidRPr="00A62F6B">
        <w:rPr>
          <w:lang w:eastAsia="zh-CN"/>
        </w:rPr>
        <w:fldChar w:fldCharType="separate"/>
      </w:r>
      <w:r w:rsidR="00D27FFE" w:rsidRPr="00A62F6B">
        <w:rPr>
          <w:vertAlign w:val="superscript"/>
          <w:lang w:eastAsia="zh-CN"/>
        </w:rPr>
        <w:t>39</w:t>
      </w:r>
      <w:r w:rsidR="00D27FFE" w:rsidRPr="00A62F6B">
        <w:rPr>
          <w:lang w:eastAsia="zh-CN"/>
        </w:rPr>
        <w:fldChar w:fldCharType="end"/>
      </w:r>
      <w:r w:rsidRPr="00A62F6B">
        <w:rPr>
          <w:lang w:eastAsia="zh-CN"/>
        </w:rPr>
        <w:t>. All troubleshooting steps should be performed post hoc through anatomical verification to ensure the success of subsequent surgical procedures. Finally, to prevent postoperative complications such as inflammation, abscess, or wound dehiscence at the implantation site, appropriate perioperative antibiotics and analgesics should be administered as approved by the institutional veterinary staff, a strict sterile field must be maintained during surgery, and the device should be verified to have undergone and passed all required sterilization procedures prior to implantation.</w:t>
      </w:r>
    </w:p>
    <w:p w14:paraId="5A80A931" w14:textId="77777777" w:rsidR="0097336B" w:rsidRPr="00A62F6B" w:rsidRDefault="0097336B" w:rsidP="00A62F6B">
      <w:pPr>
        <w:rPr>
          <w:lang w:eastAsia="zh-CN"/>
        </w:rPr>
      </w:pPr>
    </w:p>
    <w:p w14:paraId="4187B220" w14:textId="4618D7DE" w:rsidR="00EB4ED7" w:rsidRPr="00A62F6B" w:rsidRDefault="00E8126E" w:rsidP="00A62F6B">
      <w:pPr>
        <w:rPr>
          <w:b/>
          <w:lang w:eastAsia="zh-CN"/>
        </w:rPr>
      </w:pPr>
      <w:bookmarkStart w:id="148" w:name="OLE_LINK59"/>
      <w:bookmarkStart w:id="149" w:name="OLE_LINK60"/>
      <w:r w:rsidRPr="00A62F6B">
        <w:rPr>
          <w:b/>
          <w:lang w:eastAsia="zh-CN"/>
        </w:rPr>
        <w:t>Limitations of the method</w:t>
      </w:r>
    </w:p>
    <w:p w14:paraId="090C7852" w14:textId="50D3C310" w:rsidR="00361A52" w:rsidRPr="00A62F6B" w:rsidRDefault="00361A52" w:rsidP="00A62F6B">
      <w:pPr>
        <w:rPr>
          <w:bCs/>
          <w:lang w:eastAsia="zh-CN"/>
        </w:rPr>
      </w:pPr>
      <w:bookmarkStart w:id="150" w:name="OLE_LINK52"/>
      <w:r w:rsidRPr="00A62F6B">
        <w:rPr>
          <w:bCs/>
          <w:lang w:eastAsia="zh-CN"/>
        </w:rPr>
        <w:t>Measurement site affects results</w:t>
      </w:r>
      <w:r w:rsidR="009C13AF" w:rsidRPr="00A62F6B">
        <w:rPr>
          <w:bCs/>
          <w:lang w:eastAsia="zh-CN"/>
        </w:rPr>
        <w:t>. C</w:t>
      </w:r>
      <w:r w:rsidRPr="00A62F6B">
        <w:rPr>
          <w:bCs/>
          <w:lang w:eastAsia="zh-CN"/>
        </w:rPr>
        <w:t xml:space="preserve">arotid cannulation reflects central arterial pressure, whereas abdominal aortic cannulation represents peripheral pressure. SBP is mainly determined by ventricular ejection and </w:t>
      </w:r>
      <w:r w:rsidR="00A515F6">
        <w:rPr>
          <w:bCs/>
          <w:lang w:eastAsia="zh-CN"/>
        </w:rPr>
        <w:t xml:space="preserve">is </w:t>
      </w:r>
      <w:r w:rsidRPr="00A62F6B">
        <w:rPr>
          <w:bCs/>
          <w:lang w:eastAsia="zh-CN"/>
        </w:rPr>
        <w:t xml:space="preserve">similar across sites, while DBP depends on vascular resistance and arterial compliance, </w:t>
      </w:r>
      <w:r w:rsidR="009C13AF" w:rsidRPr="00A62F6B">
        <w:rPr>
          <w:bCs/>
          <w:lang w:eastAsia="zh-CN"/>
        </w:rPr>
        <w:t>leading to</w:t>
      </w:r>
      <w:r w:rsidRPr="00A62F6B">
        <w:rPr>
          <w:bCs/>
          <w:lang w:eastAsia="zh-CN"/>
        </w:rPr>
        <w:t xml:space="preserve"> slight site-dependent differences</w:t>
      </w:r>
      <w:bookmarkEnd w:id="150"/>
      <w:r w:rsidR="00E62458" w:rsidRPr="00A62F6B">
        <w:rPr>
          <w:bCs/>
          <w:lang w:eastAsia="zh-CN"/>
        </w:rPr>
        <w:fldChar w:fldCharType="begin">
          <w:fldData xml:space="preserve">PEVuZE5vdGU+PENpdGU+PEF1dGhvcj5HdW5hc2VrYXJhbjwvQXV0aG9yPjxZZWFyPjIwMjM8L1ll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</w:fldData>
        </w:fldChar>
      </w:r>
      <w:r w:rsidR="002C0A05" w:rsidRPr="00A62F6B">
        <w:rPr>
          <w:bCs/>
          <w:lang w:eastAsia="zh-CN"/>
        </w:rPr>
        <w:instrText xml:space="preserve"> ADDIN EN.CITE </w:instrText>
      </w:r>
      <w:r w:rsidR="002C0A05" w:rsidRPr="00A62F6B">
        <w:rPr>
          <w:bCs/>
          <w:lang w:eastAsia="zh-CN"/>
        </w:rPr>
        <w:fldChar w:fldCharType="begin">
          <w:fldData xml:space="preserve">PEVuZE5vdGU+PENpdGU+PEF1dGhvcj5HdW5hc2VrYXJhbjwvQXV0aG9yPjxZZWFyPjIwMjM8L1ll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</w:fldData>
        </w:fldChar>
      </w:r>
      <w:r w:rsidR="002C0A05" w:rsidRPr="00A62F6B">
        <w:rPr>
          <w:bCs/>
          <w:lang w:eastAsia="zh-CN"/>
        </w:rPr>
        <w:instrText xml:space="preserve"> ADDIN EN.CITE.DATA </w:instrText>
      </w:r>
      <w:r w:rsidR="002C0A05" w:rsidRPr="00A62F6B">
        <w:rPr>
          <w:bCs/>
          <w:lang w:eastAsia="zh-CN"/>
        </w:rPr>
      </w:r>
      <w:r w:rsidR="002C0A05" w:rsidRPr="00A62F6B">
        <w:rPr>
          <w:bCs/>
          <w:lang w:eastAsia="zh-CN"/>
        </w:rPr>
        <w:fldChar w:fldCharType="end"/>
      </w:r>
      <w:r w:rsidR="00E62458" w:rsidRPr="00A62F6B">
        <w:rPr>
          <w:bCs/>
          <w:lang w:eastAsia="zh-CN"/>
        </w:rPr>
      </w:r>
      <w:r w:rsidR="00E62458" w:rsidRPr="00A62F6B">
        <w:rPr>
          <w:bCs/>
          <w:lang w:eastAsia="zh-CN"/>
        </w:rPr>
        <w:fldChar w:fldCharType="separate"/>
      </w:r>
      <w:r w:rsidR="002C0A05" w:rsidRPr="00A62F6B">
        <w:rPr>
          <w:bCs/>
          <w:vertAlign w:val="superscript"/>
          <w:lang w:eastAsia="zh-CN"/>
        </w:rPr>
        <w:t>32,40-42</w:t>
      </w:r>
      <w:r w:rsidR="00E62458" w:rsidRPr="00A62F6B">
        <w:rPr>
          <w:bCs/>
          <w:lang w:eastAsia="zh-CN"/>
        </w:rPr>
        <w:fldChar w:fldCharType="end"/>
      </w:r>
      <w:r w:rsidRPr="00A62F6B">
        <w:rPr>
          <w:bCs/>
          <w:lang w:eastAsia="zh-CN"/>
        </w:rPr>
        <w:t>.</w:t>
      </w:r>
    </w:p>
    <w:p w14:paraId="3E70A47A" w14:textId="77777777" w:rsidR="00361A52" w:rsidRPr="00A62F6B" w:rsidRDefault="00361A52" w:rsidP="00A62F6B">
      <w:pPr>
        <w:rPr>
          <w:bCs/>
          <w:lang w:eastAsia="zh-CN"/>
        </w:rPr>
      </w:pPr>
    </w:p>
    <w:p w14:paraId="276A8C7C" w14:textId="11AFB3FA" w:rsidR="00244D1B" w:rsidRPr="00A62F6B" w:rsidRDefault="009C13AF" w:rsidP="00A62F6B">
      <w:pPr>
        <w:rPr>
          <w:bCs/>
          <w:lang w:eastAsia="zh-CN"/>
        </w:rPr>
      </w:pPr>
      <w:r w:rsidRPr="00A62F6B">
        <w:t xml:space="preserve">In addition to these physiological considerations, </w:t>
      </w:r>
      <w:r w:rsidRPr="00A62F6B">
        <w:rPr>
          <w:bCs/>
          <w:lang w:eastAsia="zh-CN"/>
        </w:rPr>
        <w:t>t</w:t>
      </w:r>
      <w:r w:rsidR="00361A52" w:rsidRPr="00A62F6B">
        <w:rPr>
          <w:bCs/>
          <w:lang w:eastAsia="zh-CN"/>
        </w:rPr>
        <w:t>elemetry is invasive, requiring surgical implantation and recovery, and is sensitive to animal size, vessel diameter</w:t>
      </w:r>
      <w:r w:rsidR="00A515F6">
        <w:rPr>
          <w:bCs/>
          <w:lang w:eastAsia="zh-CN"/>
        </w:rPr>
        <w:t>,</w:t>
      </w:r>
      <w:r w:rsidR="00361A52" w:rsidRPr="00A62F6B">
        <w:rPr>
          <w:bCs/>
          <w:lang w:eastAsia="zh-CN"/>
        </w:rPr>
        <w:t xml:space="preserve"> and catheter positioning. Device-related issues such as battery depletion, signal drift</w:t>
      </w:r>
      <w:r w:rsidR="00A515F6">
        <w:rPr>
          <w:bCs/>
          <w:lang w:eastAsia="zh-CN"/>
        </w:rPr>
        <w:t>,</w:t>
      </w:r>
      <w:r w:rsidR="00361A52" w:rsidRPr="00A62F6B">
        <w:rPr>
          <w:bCs/>
          <w:lang w:eastAsia="zh-CN"/>
        </w:rPr>
        <w:t xml:space="preserve"> or mechanical damage can affect data quality. </w:t>
      </w:r>
      <w:bookmarkStart w:id="151" w:name="OLE_LINK113"/>
      <w:r w:rsidR="00361A52" w:rsidRPr="00A62F6B">
        <w:rPr>
          <w:bCs/>
          <w:lang w:eastAsia="zh-CN"/>
        </w:rPr>
        <w:t>In hypertensive models, peripheral vascular changes (e.g., increased resistance or arterial stiffening) may influence local pressures, requiring careful interpretation.</w:t>
      </w:r>
      <w:r w:rsidR="00A258E7" w:rsidRPr="00A62F6B">
        <w:rPr>
          <w:bCs/>
          <w:lang w:eastAsia="zh-CN"/>
        </w:rPr>
        <w:t xml:space="preserve"> </w:t>
      </w:r>
      <w:r w:rsidRPr="00A62F6B">
        <w:rPr>
          <w:bCs/>
          <w:lang w:eastAsia="zh-CN"/>
        </w:rPr>
        <w:t xml:space="preserve">Other </w:t>
      </w:r>
      <w:r w:rsidR="00361A52" w:rsidRPr="00A62F6B">
        <w:rPr>
          <w:bCs/>
          <w:lang w:eastAsia="zh-CN"/>
        </w:rPr>
        <w:t>limitations include the need for specialized surgical skills</w:t>
      </w:r>
      <w:r w:rsidRPr="00A62F6B">
        <w:rPr>
          <w:bCs/>
          <w:lang w:eastAsia="zh-CN"/>
        </w:rPr>
        <w:t xml:space="preserve"> and</w:t>
      </w:r>
      <w:r w:rsidR="00361A52" w:rsidRPr="00A62F6B">
        <w:rPr>
          <w:bCs/>
          <w:lang w:eastAsia="zh-CN"/>
        </w:rPr>
        <w:t xml:space="preserve"> </w:t>
      </w:r>
      <w:r w:rsidR="00A515F6">
        <w:rPr>
          <w:bCs/>
          <w:lang w:eastAsia="zh-CN"/>
        </w:rPr>
        <w:t xml:space="preserve">a </w:t>
      </w:r>
      <w:r w:rsidR="00361A52" w:rsidRPr="00A62F6B">
        <w:rPr>
          <w:bCs/>
          <w:lang w:eastAsia="zh-CN"/>
        </w:rPr>
        <w:t>higher cost</w:t>
      </w:r>
      <w:bookmarkEnd w:id="151"/>
      <w:r w:rsidR="00A252A7" w:rsidRPr="00A62F6B">
        <w:rPr>
          <w:bCs/>
          <w:lang w:eastAsia="zh-CN"/>
        </w:rPr>
        <w:fldChar w:fldCharType="begin">
          <w:fldData xml:space="preserve">PEVuZE5vdGU+PENpdGU+PEF1dGhvcj5TYWZhcjwvQXV0aG9yPjxZZWFyPjIwMDI8L1llYXI+PFJl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</w:fldData>
        </w:fldChar>
      </w:r>
      <w:r w:rsidR="002C0A05" w:rsidRPr="00A62F6B">
        <w:rPr>
          <w:bCs/>
          <w:lang w:eastAsia="zh-CN"/>
        </w:rPr>
        <w:instrText xml:space="preserve"> ADDIN EN.CITE </w:instrText>
      </w:r>
      <w:r w:rsidR="002C0A05" w:rsidRPr="00A62F6B">
        <w:rPr>
          <w:bCs/>
          <w:lang w:eastAsia="zh-CN"/>
        </w:rPr>
        <w:fldChar w:fldCharType="begin">
          <w:fldData xml:space="preserve">PEVuZE5vdGU+PENpdGU+PEF1dGhvcj5TYWZhcjwvQXV0aG9yPjxZZWFyPjIwMDI8L1llYXI+PFJl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</w:fldData>
        </w:fldChar>
      </w:r>
      <w:r w:rsidR="002C0A05" w:rsidRPr="00A62F6B">
        <w:rPr>
          <w:bCs/>
          <w:lang w:eastAsia="zh-CN"/>
        </w:rPr>
        <w:instrText xml:space="preserve"> ADDIN EN.CITE.DATA </w:instrText>
      </w:r>
      <w:r w:rsidR="002C0A05" w:rsidRPr="00A62F6B">
        <w:rPr>
          <w:bCs/>
          <w:lang w:eastAsia="zh-CN"/>
        </w:rPr>
      </w:r>
      <w:r w:rsidR="002C0A05" w:rsidRPr="00A62F6B">
        <w:rPr>
          <w:bCs/>
          <w:lang w:eastAsia="zh-CN"/>
        </w:rPr>
        <w:fldChar w:fldCharType="end"/>
      </w:r>
      <w:r w:rsidR="00A252A7" w:rsidRPr="00A62F6B">
        <w:rPr>
          <w:bCs/>
          <w:lang w:eastAsia="zh-CN"/>
        </w:rPr>
      </w:r>
      <w:r w:rsidR="00A252A7" w:rsidRPr="00A62F6B">
        <w:rPr>
          <w:bCs/>
          <w:lang w:eastAsia="zh-CN"/>
        </w:rPr>
        <w:fldChar w:fldCharType="separate"/>
      </w:r>
      <w:r w:rsidR="002C0A05" w:rsidRPr="00A62F6B">
        <w:rPr>
          <w:bCs/>
          <w:vertAlign w:val="superscript"/>
          <w:lang w:eastAsia="zh-CN"/>
        </w:rPr>
        <w:t>43</w:t>
      </w:r>
      <w:r w:rsidR="00A252A7" w:rsidRPr="00A62F6B">
        <w:rPr>
          <w:bCs/>
          <w:lang w:eastAsia="zh-CN"/>
        </w:rPr>
        <w:fldChar w:fldCharType="end"/>
      </w:r>
      <w:r w:rsidRPr="00A62F6B">
        <w:rPr>
          <w:bCs/>
          <w:lang w:eastAsia="zh-CN"/>
        </w:rPr>
        <w:t>.</w:t>
      </w:r>
      <w:r w:rsidR="00361A52" w:rsidRPr="00A62F6B">
        <w:rPr>
          <w:bCs/>
          <w:lang w:eastAsia="zh-CN"/>
        </w:rPr>
        <w:t xml:space="preserve"> </w:t>
      </w:r>
      <w:r w:rsidR="00E448DD" w:rsidRPr="00A62F6B">
        <w:t>Consider site-specific constraints as well.</w:t>
      </w:r>
      <w:r w:rsidRPr="00A62F6B">
        <w:rPr>
          <w:bCs/>
          <w:lang w:eastAsia="zh-CN"/>
        </w:rPr>
        <w:t xml:space="preserve"> C</w:t>
      </w:r>
      <w:r w:rsidR="00361A52" w:rsidRPr="00A62F6B">
        <w:rPr>
          <w:bCs/>
          <w:lang w:eastAsia="zh-CN"/>
        </w:rPr>
        <w:t xml:space="preserve">arotid implantation may reduce cerebral blood flow in long-term studies, while abdominal aorta implantation is technically challenging, suitable only for larger animals, and may </w:t>
      </w:r>
      <w:r w:rsidRPr="00A62F6B">
        <w:t>attenuate</w:t>
      </w:r>
      <w:r w:rsidR="00361A52" w:rsidRPr="00A62F6B">
        <w:rPr>
          <w:bCs/>
          <w:lang w:eastAsia="zh-CN"/>
        </w:rPr>
        <w:t xml:space="preserve"> high-frequency signals, affecting pulsatile pressure analysis. </w:t>
      </w:r>
    </w:p>
    <w:bookmarkEnd w:id="148"/>
    <w:bookmarkEnd w:id="149"/>
    <w:p w14:paraId="73A35AC9" w14:textId="77777777" w:rsidR="00361A52" w:rsidRPr="00A62F6B" w:rsidRDefault="00361A52" w:rsidP="00A62F6B">
      <w:pPr>
        <w:rPr>
          <w:lang w:eastAsia="zh-CN"/>
        </w:rPr>
      </w:pPr>
    </w:p>
    <w:p w14:paraId="628B9673" w14:textId="7E8E3DEC" w:rsidR="00244D1B" w:rsidRPr="00A62F6B" w:rsidRDefault="00244D1B" w:rsidP="00A62F6B">
      <w:pPr>
        <w:rPr>
          <w:b/>
          <w:lang w:eastAsia="zh-CN"/>
        </w:rPr>
      </w:pPr>
      <w:r w:rsidRPr="00A62F6B">
        <w:rPr>
          <w:b/>
          <w:lang w:eastAsia="zh-CN"/>
        </w:rPr>
        <w:t xml:space="preserve">Significance with </w:t>
      </w:r>
      <w:r w:rsidR="00CB690B" w:rsidRPr="00A62F6B">
        <w:rPr>
          <w:b/>
          <w:lang w:eastAsia="zh-CN"/>
        </w:rPr>
        <w:t>r</w:t>
      </w:r>
      <w:r w:rsidRPr="00A62F6B">
        <w:rPr>
          <w:b/>
          <w:lang w:eastAsia="zh-CN"/>
        </w:rPr>
        <w:t xml:space="preserve">espect to </w:t>
      </w:r>
      <w:r w:rsidR="00CB690B" w:rsidRPr="00A62F6B">
        <w:rPr>
          <w:b/>
          <w:lang w:eastAsia="zh-CN"/>
        </w:rPr>
        <w:t>e</w:t>
      </w:r>
      <w:r w:rsidRPr="00A62F6B">
        <w:rPr>
          <w:b/>
          <w:lang w:eastAsia="zh-CN"/>
        </w:rPr>
        <w:t xml:space="preserve">xisting </w:t>
      </w:r>
      <w:r w:rsidR="00CB690B" w:rsidRPr="00A62F6B">
        <w:rPr>
          <w:b/>
          <w:lang w:eastAsia="zh-CN"/>
        </w:rPr>
        <w:t>m</w:t>
      </w:r>
      <w:r w:rsidRPr="00A62F6B">
        <w:rPr>
          <w:b/>
          <w:lang w:eastAsia="zh-CN"/>
        </w:rPr>
        <w:t>ethods</w:t>
      </w:r>
    </w:p>
    <w:p w14:paraId="24E4DFA3" w14:textId="29DF2327" w:rsidR="000B2040" w:rsidRPr="00A62F6B" w:rsidRDefault="00417620" w:rsidP="00A62F6B">
      <w:pPr>
        <w:rPr>
          <w:lang w:eastAsia="zh-CN"/>
        </w:rPr>
      </w:pPr>
      <w:r w:rsidRPr="00A62F6B">
        <w:rPr>
          <w:lang w:eastAsia="zh-CN"/>
        </w:rPr>
        <w:t xml:space="preserve">Implantable telemetry enables continuous, stress-free </w:t>
      </w:r>
      <w:r w:rsidR="00FB3267" w:rsidRPr="00A62F6B">
        <w:rPr>
          <w:lang w:eastAsia="zh-CN"/>
        </w:rPr>
        <w:t>BP</w:t>
      </w:r>
      <w:r w:rsidRPr="00A62F6B">
        <w:rPr>
          <w:lang w:eastAsia="zh-CN"/>
        </w:rPr>
        <w:t xml:space="preserve"> monitoring with superior temporal resolution, allowing detection of dynamic BP changes that intermittent methods may miss.</w:t>
      </w:r>
      <w:r w:rsidR="00244D1B" w:rsidRPr="00A62F6B">
        <w:rPr>
          <w:lang w:eastAsia="zh-CN"/>
        </w:rPr>
        <w:t xml:space="preserve"> </w:t>
      </w:r>
      <w:r w:rsidR="00244D1B" w:rsidRPr="00A62F6B">
        <w:rPr>
          <w:lang w:eastAsia="zh-CN"/>
        </w:rPr>
        <w:lastRenderedPageBreak/>
        <w:t>Although more technically demanding and costly, telemetry delivers more physiologically relevant data crucial for studying disease progression and treatment effects</w:t>
      </w:r>
      <w:r w:rsidR="00DB3FD8" w:rsidRPr="00A62F6B">
        <w:rPr>
          <w:lang w:eastAsia="zh-CN"/>
        </w:rPr>
        <w:fldChar w:fldCharType="begin"/>
      </w:r>
      <w:r w:rsidR="002C0A05" w:rsidRPr="00A62F6B">
        <w:rPr>
          <w:lang w:eastAsia="zh-CN"/>
        </w:rPr>
        <w:instrText xml:space="preserve"> ADDIN EN.CITE &lt;EndNote&gt;&lt;Cite&gt;&lt;Author&gt;Drüeke&lt;/Author&gt;&lt;Year&gt;2019&lt;/Year&gt;&lt;RecNum&gt;57&lt;/RecNum&gt;&lt;DisplayText&gt;&lt;style face="superscript"&gt;44&lt;/style&gt;&lt;/DisplayText&gt;&lt;record&gt;&lt;rec-number&gt;57&lt;/rec-number&gt;&lt;foreign-keys&gt;&lt;key app="EN" db-id="2t0x0arwczwa2sepswzpzsf9as2r5ztd9x0a" timestamp="1754715478"&gt;57&lt;/key&gt;&lt;/foreign-keys&gt;&lt;ref-type name="Journal Article"&gt;17&lt;/ref-type&gt;&lt;contributors&gt;&lt;authors&gt;&lt;author&gt;Drüeke, Tilman B.&lt;/author&gt;&lt;author&gt;Devuyst, Olivier&lt;/author&gt;&lt;/authors&gt;&lt;/contributors&gt;&lt;titles&gt;&lt;title&gt;Blood pressure measurement in mice: tail-cuff or telemetry?&lt;/title&gt;&lt;secondary-title&gt;Kidney International&lt;/secondary-title&gt;&lt;/titles&gt;&lt;periodical&gt;&lt;full-title&gt;Kidney International&lt;/full-title&gt;&lt;/periodical&gt;&lt;volume&gt;96&lt;/volume&gt;&lt;number&gt;1&lt;/number&gt;&lt;section&gt;36&lt;/section&gt;&lt;dates&gt;&lt;year&gt;2019&lt;/year&gt;&lt;/dates&gt;&lt;isbn&gt;00852538&lt;/isbn&gt;&lt;urls&gt;&lt;/urls&gt;&lt;electronic-resource-num&gt;10.1016/j.kint.2019.01.018&lt;/electronic-resource-num&gt;&lt;/record&gt;&lt;/Cite&gt;&lt;/EndNote&gt;</w:instrText>
      </w:r>
      <w:r w:rsidR="00DB3FD8" w:rsidRPr="00A62F6B">
        <w:rPr>
          <w:lang w:eastAsia="zh-CN"/>
        </w:rPr>
        <w:fldChar w:fldCharType="separate"/>
      </w:r>
      <w:r w:rsidR="002C0A05" w:rsidRPr="00A62F6B">
        <w:rPr>
          <w:vertAlign w:val="superscript"/>
          <w:lang w:eastAsia="zh-CN"/>
        </w:rPr>
        <w:t>44</w:t>
      </w:r>
      <w:r w:rsidR="00DB3FD8" w:rsidRPr="00A62F6B">
        <w:rPr>
          <w:lang w:eastAsia="zh-CN"/>
        </w:rPr>
        <w:fldChar w:fldCharType="end"/>
      </w:r>
      <w:r w:rsidR="00244D1B" w:rsidRPr="00A62F6B">
        <w:rPr>
          <w:lang w:eastAsia="zh-CN"/>
        </w:rPr>
        <w:t>.</w:t>
      </w:r>
    </w:p>
    <w:p w14:paraId="37EA7C5B" w14:textId="77777777" w:rsidR="00244D1B" w:rsidRPr="00A62F6B" w:rsidRDefault="00244D1B" w:rsidP="00A62F6B">
      <w:pPr>
        <w:rPr>
          <w:lang w:eastAsia="zh-CN"/>
        </w:rPr>
      </w:pPr>
    </w:p>
    <w:p w14:paraId="3BFA0A31" w14:textId="37295F7C" w:rsidR="008B7995" w:rsidRPr="00A62F6B" w:rsidRDefault="008B7995" w:rsidP="00A62F6B">
      <w:pPr>
        <w:rPr>
          <w:b/>
          <w:lang w:eastAsia="zh-CN"/>
        </w:rPr>
      </w:pPr>
      <w:bookmarkStart w:id="152" w:name="OLE_LINK57"/>
      <w:bookmarkStart w:id="153" w:name="OLE_LINK58"/>
      <w:r w:rsidRPr="00A62F6B">
        <w:rPr>
          <w:b/>
          <w:lang w:eastAsia="zh-CN"/>
        </w:rPr>
        <w:t xml:space="preserve">Future </w:t>
      </w:r>
      <w:r w:rsidR="00CB690B" w:rsidRPr="00A62F6B">
        <w:rPr>
          <w:b/>
          <w:lang w:eastAsia="zh-CN"/>
        </w:rPr>
        <w:t>a</w:t>
      </w:r>
      <w:r w:rsidRPr="00A62F6B">
        <w:rPr>
          <w:b/>
          <w:lang w:eastAsia="zh-CN"/>
        </w:rPr>
        <w:t xml:space="preserve">pplications of the </w:t>
      </w:r>
      <w:r w:rsidR="00CB690B" w:rsidRPr="00A62F6B">
        <w:rPr>
          <w:b/>
          <w:lang w:eastAsia="zh-CN"/>
        </w:rPr>
        <w:t>t</w:t>
      </w:r>
      <w:r w:rsidRPr="00A62F6B">
        <w:rPr>
          <w:b/>
          <w:lang w:eastAsia="zh-CN"/>
        </w:rPr>
        <w:t>echnique</w:t>
      </w:r>
    </w:p>
    <w:p w14:paraId="00096462" w14:textId="6EBCE5DC" w:rsidR="008B7995" w:rsidRPr="00A62F6B" w:rsidRDefault="00A4069B" w:rsidP="00A62F6B">
      <w:pPr>
        <w:rPr>
          <w:lang w:eastAsia="zh-CN"/>
        </w:rPr>
      </w:pPr>
      <w:r w:rsidRPr="00A62F6B">
        <w:rPr>
          <w:lang w:eastAsia="zh-CN"/>
        </w:rPr>
        <w:t xml:space="preserve">Future developments in telemetry technology are expanding its applications </w:t>
      </w:r>
      <w:r w:rsidR="008B7995" w:rsidRPr="00A62F6B">
        <w:rPr>
          <w:lang w:eastAsia="zh-CN"/>
        </w:rPr>
        <w:t xml:space="preserve">and impact. Miniaturization of devices now allows implantation in juvenile and </w:t>
      </w:r>
      <w:r w:rsidR="002152A9" w:rsidRPr="00A62F6B">
        <w:rPr>
          <w:lang w:eastAsia="zh-CN"/>
        </w:rPr>
        <w:t>small</w:t>
      </w:r>
      <w:r w:rsidR="008B7995" w:rsidRPr="00A62F6B">
        <w:rPr>
          <w:lang w:eastAsia="zh-CN"/>
        </w:rPr>
        <w:t xml:space="preserve"> animal models, enhancing translational relevance in developmental and genetic studies</w:t>
      </w:r>
      <w:r w:rsidR="00A252A7" w:rsidRPr="00A62F6B">
        <w:rPr>
          <w:lang w:eastAsia="zh-CN"/>
        </w:rPr>
        <w:fldChar w:fldCharType="begin">
          <w:fldData xml:space="preserve">PEVuZE5vdGU+PENpdGU+PEF1dGhvcj5DcnV6LUzDs3BlejwvQXV0aG9yPjxZZWFyPjIwMjQ8L1ll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k0Ny05NTA8L3BhZ2VzPjx2b2x1bWU+ODE8L3ZvbHVt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</w:fldData>
        </w:fldChar>
      </w:r>
      <w:r w:rsidR="002C0A05" w:rsidRPr="00A62F6B">
        <w:rPr>
          <w:lang w:eastAsia="zh-CN"/>
        </w:rPr>
        <w:instrText xml:space="preserve"> ADDIN EN.CITE </w:instrText>
      </w:r>
      <w:r w:rsidR="002C0A05" w:rsidRPr="00A62F6B">
        <w:rPr>
          <w:lang w:eastAsia="zh-CN"/>
        </w:rPr>
        <w:fldChar w:fldCharType="begin">
          <w:fldData xml:space="preserve">PEVuZE5vdGU+PENpdGU+PEF1dGhvcj5DcnV6LUzDs3BlejwvQXV0aG9yPjxZZWFyPjIwMjQ8L1ll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k0Ny05NTA8L3BhZ2VzPjx2b2x1bWU+ODE8L3ZvbHVt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</w:fldData>
        </w:fldChar>
      </w:r>
      <w:r w:rsidR="002C0A05" w:rsidRPr="00A62F6B">
        <w:rPr>
          <w:lang w:eastAsia="zh-CN"/>
        </w:rPr>
        <w:instrText xml:space="preserve"> ADDIN EN.CITE.DATA </w:instrText>
      </w:r>
      <w:r w:rsidR="002C0A05" w:rsidRPr="00A62F6B">
        <w:rPr>
          <w:lang w:eastAsia="zh-CN"/>
        </w:rPr>
      </w:r>
      <w:r w:rsidR="002C0A05" w:rsidRPr="00A62F6B">
        <w:rPr>
          <w:lang w:eastAsia="zh-CN"/>
        </w:rPr>
        <w:fldChar w:fldCharType="end"/>
      </w:r>
      <w:r w:rsidR="00A252A7" w:rsidRPr="00A62F6B">
        <w:rPr>
          <w:lang w:eastAsia="zh-CN"/>
        </w:rPr>
      </w:r>
      <w:r w:rsidR="00A252A7" w:rsidRPr="00A62F6B">
        <w:rPr>
          <w:lang w:eastAsia="zh-CN"/>
        </w:rPr>
        <w:fldChar w:fldCharType="separate"/>
      </w:r>
      <w:r w:rsidR="002C0A05" w:rsidRPr="00A62F6B">
        <w:rPr>
          <w:vertAlign w:val="superscript"/>
          <w:lang w:eastAsia="zh-CN"/>
        </w:rPr>
        <w:t>45</w:t>
      </w:r>
      <w:r w:rsidR="00A252A7" w:rsidRPr="00A62F6B">
        <w:rPr>
          <w:lang w:eastAsia="zh-CN"/>
        </w:rPr>
        <w:fldChar w:fldCharType="end"/>
      </w:r>
      <w:r w:rsidR="008B7995" w:rsidRPr="00A62F6B">
        <w:rPr>
          <w:lang w:eastAsia="zh-CN"/>
        </w:rPr>
        <w:t xml:space="preserve">. Integration with advanced waveform analysis, neural modulation techniques (e.g., optogenetics), and multimodal imaging </w:t>
      </w:r>
      <w:r w:rsidR="00CB690B" w:rsidRPr="00A62F6B">
        <w:rPr>
          <w:lang w:eastAsia="zh-CN"/>
        </w:rPr>
        <w:t>facilitates</w:t>
      </w:r>
      <w:r w:rsidR="008B7995" w:rsidRPr="00A62F6B">
        <w:rPr>
          <w:lang w:eastAsia="zh-CN"/>
        </w:rPr>
        <w:t xml:space="preserve"> deeper mechanistic insights and early biomarker discovery. Furthermore, clinical-grade implantable telemetry devices, such as </w:t>
      </w:r>
      <w:proofErr w:type="spellStart"/>
      <w:r w:rsidR="008B7995" w:rsidRPr="00A62F6B">
        <w:rPr>
          <w:lang w:eastAsia="zh-CN"/>
        </w:rPr>
        <w:t>CardioMEMS</w:t>
      </w:r>
      <w:proofErr w:type="spellEnd"/>
      <w:r w:rsidR="008B7995" w:rsidRPr="00A62F6B">
        <w:rPr>
          <w:lang w:eastAsia="zh-CN"/>
        </w:rPr>
        <w:t>, are transforming patient management of resistant hypertension and autonomic dysfunction, underscoring the translational bridge between preclinical models and human health</w:t>
      </w:r>
      <w:r w:rsidR="00DB3FD8" w:rsidRPr="00A62F6B">
        <w:rPr>
          <w:lang w:eastAsia="zh-CN"/>
        </w:rPr>
        <w:fldChar w:fldCharType="begin"/>
      </w:r>
      <w:r w:rsidR="002C0A05" w:rsidRPr="00A62F6B">
        <w:rPr>
          <w:lang w:eastAsia="zh-CN"/>
        </w:rPr>
        <w:instrText xml:space="preserve"> ADDIN EN.CITE &lt;EndNote&gt;&lt;Cite&gt;&lt;Author&gt;Leung&lt;/Author&gt;&lt;Year&gt;2019&lt;/Year&gt;&lt;RecNum&gt;55&lt;/RecNum&gt;&lt;DisplayText&gt;&lt;style face="superscript"&gt;46&lt;/style&gt;&lt;/DisplayText&gt;&lt;record&gt;&lt;rec-number&gt;55&lt;/rec-number&gt;&lt;foreign-keys&gt;&lt;key app="EN" db-id="2t0x0arwczwa2sepswzpzsf9as2r5ztd9x0a" timestamp="1754714721"&gt;55&lt;/key&gt;&lt;/foreign-keys&gt;&lt;ref-type name="Journal Article"&gt;17&lt;/ref-type&gt;&lt;contributors&gt;&lt;authors&gt;&lt;author&gt;Leung, C. C.&lt;/author&gt;&lt;/authors&gt;&lt;/contributors&gt;&lt;auth-address&gt;Section of Cardiology, Department of Medicine, Orlando VA Medical Center, 13800 Veterans Way, Orlando, FL, 32827, USA. calvin.leung@va.gov.&lt;/auth-address&gt;&lt;titles&gt;&lt;title&gt;Current Role of the CardioMEMS Device for Management of Patients with Heart Failure&lt;/title&gt;&lt;secondary-title&gt;Curr Cardiol Rep&lt;/secondary-title&gt;&lt;alt-title&gt;Current cardiology reports&lt;/alt-title&gt;&lt;/titles&gt;&lt;periodical&gt;&lt;full-title&gt;Curr Cardiol Rep&lt;/full-title&gt;&lt;abbr-1&gt;Current cardiology reports&lt;/abbr-1&gt;&lt;/periodical&gt;&lt;alt-periodical&gt;&lt;full-title&gt;Curr Cardiol Rep&lt;/full-title&gt;&lt;abbr-1&gt;Current cardiology reports&lt;/abbr-1&gt;&lt;/alt-periodical&gt;&lt;pages&gt;98&lt;/pages&gt;&lt;volume&gt;21&lt;/volume&gt;&lt;number&gt;9&lt;/number&gt;&lt;edition&gt;2019/07/29&lt;/edition&gt;&lt;keywords&gt;&lt;keyword&gt;Blood Pressure Monitoring, Ambulatory&lt;/keyword&gt;&lt;keyword&gt;Catheterization, Swan-Ganz&lt;/keyword&gt;&lt;keyword&gt;Catheters, Indwelling&lt;/keyword&gt;&lt;keyword&gt;Heart Failure/*diagnosis/surgery/*therapy&lt;/keyword&gt;&lt;keyword&gt;*Hemodynamic Monitoring&lt;/keyword&gt;&lt;keyword&gt;Humans&lt;/keyword&gt;&lt;keyword&gt;*Pulmonary Artery&lt;/keyword&gt;&lt;keyword&gt;Quality of Life&lt;/keyword&gt;&lt;keyword&gt;Randomized Controlled Trials as Topic&lt;/keyword&gt;&lt;keyword&gt;CardioMEMS&lt;/keyword&gt;&lt;keyword&gt;Heart failure&lt;/keyword&gt;&lt;keyword&gt;Implantable hemodynamic monitor&lt;/keyword&gt;&lt;keyword&gt;Pulmonary artery pressure&lt;/keyword&gt;&lt;/keywords&gt;&lt;dates&gt;&lt;year&gt;2019&lt;/year&gt;&lt;pub-dates&gt;&lt;date&gt;Jul 27&lt;/date&gt;&lt;/pub-dates&gt;&lt;/dates&gt;&lt;isbn&gt;1523-3782&lt;/isbn&gt;&lt;accession-num&gt;31352531&lt;/accession-num&gt;&lt;urls&gt;&lt;/urls&gt;&lt;electronic-resource-num&gt;10.1007/s11886-019-1194-9&lt;/electronic-resource-num&gt;&lt;remote-database-provider&gt;NLM&lt;/remote-database-provider&gt;&lt;language&gt;eng&lt;/language&gt;&lt;/record&gt;&lt;/Cite&gt;&lt;/EndNote&gt;</w:instrText>
      </w:r>
      <w:r w:rsidR="00DB3FD8" w:rsidRPr="00A62F6B">
        <w:rPr>
          <w:lang w:eastAsia="zh-CN"/>
        </w:rPr>
        <w:fldChar w:fldCharType="separate"/>
      </w:r>
      <w:r w:rsidR="002C0A05" w:rsidRPr="00A62F6B">
        <w:rPr>
          <w:vertAlign w:val="superscript"/>
          <w:lang w:eastAsia="zh-CN"/>
        </w:rPr>
        <w:t>46</w:t>
      </w:r>
      <w:r w:rsidR="00DB3FD8" w:rsidRPr="00A62F6B">
        <w:rPr>
          <w:lang w:eastAsia="zh-CN"/>
        </w:rPr>
        <w:fldChar w:fldCharType="end"/>
      </w:r>
      <w:r w:rsidR="008B7995" w:rsidRPr="00A62F6B">
        <w:rPr>
          <w:lang w:eastAsia="zh-CN"/>
        </w:rPr>
        <w:t xml:space="preserve">. </w:t>
      </w:r>
      <w:bookmarkEnd w:id="152"/>
      <w:bookmarkEnd w:id="153"/>
      <w:r w:rsidR="00417620" w:rsidRPr="00A62F6B">
        <w:rPr>
          <w:lang w:eastAsia="zh-CN"/>
        </w:rPr>
        <w:t>These innovations are expected to further extend the utility of implantable telemetry in cardiovascular research and therapeutic development.</w:t>
      </w:r>
    </w:p>
    <w:p w14:paraId="3EF38D2B" w14:textId="77777777" w:rsidR="00417620" w:rsidRPr="00A62F6B" w:rsidRDefault="00417620" w:rsidP="00A62F6B">
      <w:pPr>
        <w:rPr>
          <w:lang w:eastAsia="zh-CN"/>
        </w:rPr>
      </w:pPr>
    </w:p>
    <w:p w14:paraId="0BEB38EC" w14:textId="0088D76B" w:rsidR="006E4797" w:rsidRPr="00A62F6B" w:rsidRDefault="00623FF3" w:rsidP="00A62F6B">
      <w:pPr>
        <w:rPr>
          <w:lang w:eastAsia="zh-CN"/>
        </w:rPr>
      </w:pPr>
      <w:r w:rsidRPr="00A62F6B">
        <w:rPr>
          <w:bCs/>
        </w:rPr>
        <w:t>In conclusion,</w:t>
      </w:r>
      <w:r w:rsidRPr="00A62F6B">
        <w:t xml:space="preserve"> implantable telemetry represents a transformative </w:t>
      </w:r>
      <w:r w:rsidR="008B7995" w:rsidRPr="00A62F6B">
        <w:t xml:space="preserve">technology that overcomes </w:t>
      </w:r>
      <w:r w:rsidR="00CB690B" w:rsidRPr="00A62F6B">
        <w:t xml:space="preserve">the </w:t>
      </w:r>
      <w:r w:rsidR="008B7995" w:rsidRPr="00A62F6B">
        <w:t xml:space="preserve">limitations of traditional </w:t>
      </w:r>
      <w:r w:rsidR="00ED1180" w:rsidRPr="00A62F6B">
        <w:rPr>
          <w:lang w:eastAsia="zh-CN"/>
        </w:rPr>
        <w:t>BP</w:t>
      </w:r>
      <w:r w:rsidR="008B7995" w:rsidRPr="00A62F6B">
        <w:t xml:space="preserve"> measurement methods. By enabling continuous, high-resolution monitoring in conscious animals, it captures the complex dynamics of cardiovascular regulation and pathology. The outlined protocol and considerations provide practical guidance for optimizing surgical approaches and data interpretation, facilitating robust preclinical studies that inform translational research.</w:t>
      </w:r>
    </w:p>
    <w:p w14:paraId="0A18718A" w14:textId="77777777" w:rsidR="00623FF3" w:rsidRPr="00A62F6B" w:rsidRDefault="00623FF3" w:rsidP="00A62F6B">
      <w:pPr>
        <w:rPr>
          <w:lang w:eastAsia="zh-CN"/>
        </w:rPr>
      </w:pPr>
    </w:p>
    <w:p w14:paraId="59F37CC4" w14:textId="7A1315B4" w:rsidR="006E4797" w:rsidRPr="00A62F6B" w:rsidRDefault="00551D82" w:rsidP="00A62F6B">
      <w:pPr>
        <w:pBdr>
          <w:top w:val="nil"/>
          <w:left w:val="nil"/>
          <w:bottom w:val="nil"/>
          <w:right w:val="nil"/>
          <w:between w:val="nil"/>
        </w:pBdr>
      </w:pPr>
      <w:r w:rsidRPr="00A62F6B">
        <w:rPr>
          <w:b/>
        </w:rPr>
        <w:t xml:space="preserve">ACKNOWLEDGMENTS: </w:t>
      </w:r>
    </w:p>
    <w:p w14:paraId="25B2FBBD" w14:textId="001B3719" w:rsidR="006E4797" w:rsidRPr="00A62F6B" w:rsidRDefault="00623FF3" w:rsidP="00A62F6B">
      <w:pPr>
        <w:rPr>
          <w:lang w:eastAsia="zh-CN"/>
        </w:rPr>
      </w:pPr>
      <w:r w:rsidRPr="00A62F6B">
        <w:t>This work was supported by</w:t>
      </w:r>
      <w:r w:rsidRPr="00A62F6B">
        <w:rPr>
          <w:lang w:eastAsia="zh-CN"/>
        </w:rPr>
        <w:t xml:space="preserve"> the Natural Science Foundation of China (grant 82230012, 81830015 to N. Wang, grant 91939108</w:t>
      </w:r>
      <w:r w:rsidR="00773E96" w:rsidRPr="00A62F6B">
        <w:rPr>
          <w:lang w:eastAsia="zh-CN"/>
        </w:rPr>
        <w:t>, 82570478</w:t>
      </w:r>
      <w:r w:rsidRPr="00A62F6B">
        <w:rPr>
          <w:lang w:eastAsia="zh-CN"/>
        </w:rPr>
        <w:t xml:space="preserve"> to L. Xiao). </w:t>
      </w:r>
    </w:p>
    <w:p w14:paraId="3530E5C9" w14:textId="77777777" w:rsidR="00623FF3" w:rsidRPr="00A62F6B" w:rsidRDefault="00623FF3" w:rsidP="00A62F6B">
      <w:pPr>
        <w:rPr>
          <w:b/>
          <w:lang w:eastAsia="zh-CN"/>
        </w:rPr>
      </w:pPr>
    </w:p>
    <w:p w14:paraId="5E703EBA" w14:textId="553CB50A" w:rsidR="006E4797" w:rsidRPr="00A62F6B" w:rsidRDefault="00551D82" w:rsidP="00A62F6B">
      <w:pPr>
        <w:pBdr>
          <w:top w:val="nil"/>
          <w:left w:val="nil"/>
          <w:bottom w:val="nil"/>
          <w:right w:val="nil"/>
          <w:between w:val="nil"/>
        </w:pBdr>
      </w:pPr>
      <w:r w:rsidRPr="00A62F6B">
        <w:rPr>
          <w:b/>
        </w:rPr>
        <w:t>DISCLOSURES:</w:t>
      </w:r>
      <w:r w:rsidR="0087147E" w:rsidRPr="00A62F6B">
        <w:rPr>
          <w:b/>
        </w:rPr>
        <w:t xml:space="preserve"> </w:t>
      </w:r>
    </w:p>
    <w:p w14:paraId="4A7B0E5C" w14:textId="51C76B22" w:rsidR="006E4797" w:rsidRPr="00A62F6B" w:rsidRDefault="00623FF3" w:rsidP="00A62F6B">
      <w:pPr>
        <w:rPr>
          <w:lang w:eastAsia="zh-CN"/>
        </w:rPr>
      </w:pPr>
      <w:r w:rsidRPr="00A62F6B">
        <w:rPr>
          <w:lang w:eastAsia="zh-CN"/>
        </w:rPr>
        <w:t>The authors have nothing to disclose.</w:t>
      </w:r>
    </w:p>
    <w:p w14:paraId="7E3020C4" w14:textId="0B0EA702" w:rsidR="00D56460" w:rsidRPr="00A62F6B" w:rsidRDefault="00D56460" w:rsidP="00A62F6B">
      <w:pPr>
        <w:rPr>
          <w:b/>
        </w:rPr>
      </w:pPr>
    </w:p>
    <w:p w14:paraId="530A73A5" w14:textId="01C5F08B" w:rsidR="00A44EFA" w:rsidRPr="00A62F6B" w:rsidRDefault="00D56460" w:rsidP="00A62F6B">
      <w:pPr>
        <w:pBdr>
          <w:top w:val="nil"/>
          <w:left w:val="nil"/>
          <w:bottom w:val="nil"/>
          <w:right w:val="nil"/>
          <w:between w:val="nil"/>
        </w:pBdr>
        <w:rPr>
          <w:bCs/>
          <w:lang w:eastAsia="zh-CN"/>
        </w:rPr>
      </w:pPr>
      <w:r w:rsidRPr="00A62F6B">
        <w:rPr>
          <w:b/>
          <w:bCs/>
        </w:rPr>
        <w:t>REFERENCES:</w:t>
      </w:r>
      <w:r w:rsidRPr="00A62F6B">
        <w:rPr>
          <w:bCs/>
        </w:rPr>
        <w:t xml:space="preserve"> </w:t>
      </w:r>
    </w:p>
    <w:p w14:paraId="4DEC6ACC" w14:textId="77777777" w:rsidR="00D27FFE" w:rsidRPr="00A62F6B" w:rsidRDefault="006D4274" w:rsidP="00A62F6B">
      <w:pPr>
        <w:pStyle w:val="EndNoteBibliography"/>
        <w:rPr>
          <w:noProof w:val="0"/>
        </w:rPr>
      </w:pPr>
      <w:r w:rsidRPr="00A62F6B">
        <w:rPr>
          <w:bCs/>
          <w:noProof w:val="0"/>
        </w:rPr>
        <w:fldChar w:fldCharType="begin"/>
      </w:r>
      <w:r w:rsidRPr="00A62F6B">
        <w:rPr>
          <w:bCs/>
          <w:noProof w:val="0"/>
        </w:rPr>
        <w:instrText xml:space="preserve"> ADDIN EN.REFLIST </w:instrText>
      </w:r>
      <w:r w:rsidRPr="00A62F6B">
        <w:rPr>
          <w:bCs/>
          <w:noProof w:val="0"/>
        </w:rPr>
        <w:fldChar w:fldCharType="separate"/>
      </w:r>
      <w:r w:rsidR="00D27FFE" w:rsidRPr="00A62F6B">
        <w:rPr>
          <w:noProof w:val="0"/>
        </w:rPr>
        <w:t>1</w:t>
      </w:r>
      <w:r w:rsidR="00D27FFE" w:rsidRPr="00A62F6B">
        <w:rPr>
          <w:noProof w:val="0"/>
        </w:rPr>
        <w:tab/>
        <w:t xml:space="preserve">Van Vliet, B. N., Chafe, L. L., Montani, J. P. Characteristics of 24 h telemetered blood pressure in enos-knockout and c57bl/6j control mice. </w:t>
      </w:r>
      <w:r w:rsidR="00D27FFE" w:rsidRPr="00A62F6B">
        <w:rPr>
          <w:i/>
          <w:noProof w:val="0"/>
        </w:rPr>
        <w:t>J Physiol.</w:t>
      </w:r>
      <w:r w:rsidR="00D27FFE" w:rsidRPr="00A62F6B">
        <w:rPr>
          <w:noProof w:val="0"/>
        </w:rPr>
        <w:t xml:space="preserve"> </w:t>
      </w:r>
      <w:r w:rsidR="00D27FFE" w:rsidRPr="00A62F6B">
        <w:rPr>
          <w:b/>
          <w:noProof w:val="0"/>
        </w:rPr>
        <w:t>549</w:t>
      </w:r>
      <w:r w:rsidR="00D27FFE" w:rsidRPr="00A62F6B">
        <w:rPr>
          <w:noProof w:val="0"/>
        </w:rPr>
        <w:t xml:space="preserve"> (Pt 1), 313-325 (2003).</w:t>
      </w:r>
    </w:p>
    <w:p w14:paraId="5C7257FA" w14:textId="16AC95F7" w:rsidR="00D27FFE" w:rsidRPr="00A62F6B" w:rsidRDefault="00D27FFE" w:rsidP="00A62F6B">
      <w:pPr>
        <w:pStyle w:val="EndNoteBibliography"/>
        <w:rPr>
          <w:noProof w:val="0"/>
        </w:rPr>
      </w:pPr>
      <w:r w:rsidRPr="00A62F6B">
        <w:rPr>
          <w:noProof w:val="0"/>
        </w:rPr>
        <w:t>2</w:t>
      </w:r>
      <w:r w:rsidRPr="00A62F6B">
        <w:rPr>
          <w:noProof w:val="0"/>
        </w:rPr>
        <w:tab/>
        <w:t>Braga, V. A.</w:t>
      </w:r>
      <w:r w:rsidR="00CC239E">
        <w:rPr>
          <w:noProof w:val="0"/>
        </w:rPr>
        <w:t>,</w:t>
      </w:r>
      <w:r w:rsidRPr="00A62F6B">
        <w:rPr>
          <w:noProof w:val="0"/>
        </w:rPr>
        <w:t xml:space="preserve"> Prabhakar, N. R. Refinement of telemetry for measuring blood pressure in conscious rats. </w:t>
      </w:r>
      <w:r w:rsidRPr="00A62F6B">
        <w:rPr>
          <w:i/>
          <w:noProof w:val="0"/>
        </w:rPr>
        <w:t>J Am Assoc Lab Anim Sci.</w:t>
      </w:r>
      <w:r w:rsidRPr="00A62F6B">
        <w:rPr>
          <w:noProof w:val="0"/>
        </w:rPr>
        <w:t xml:space="preserve"> </w:t>
      </w:r>
      <w:r w:rsidRPr="00A62F6B">
        <w:rPr>
          <w:b/>
          <w:noProof w:val="0"/>
        </w:rPr>
        <w:t>48</w:t>
      </w:r>
      <w:r w:rsidRPr="00A62F6B">
        <w:rPr>
          <w:noProof w:val="0"/>
        </w:rPr>
        <w:t xml:space="preserve"> (3), 268-271 (2009).</w:t>
      </w:r>
    </w:p>
    <w:p w14:paraId="607EDF56" w14:textId="77777777" w:rsidR="00D27FFE" w:rsidRPr="00A62F6B" w:rsidRDefault="00D27FFE" w:rsidP="00A62F6B">
      <w:pPr>
        <w:pStyle w:val="EndNoteBibliography"/>
        <w:rPr>
          <w:noProof w:val="0"/>
        </w:rPr>
      </w:pPr>
      <w:r w:rsidRPr="00A62F6B">
        <w:rPr>
          <w:noProof w:val="0"/>
        </w:rPr>
        <w:t>3</w:t>
      </w:r>
      <w:r w:rsidRPr="00A62F6B">
        <w:rPr>
          <w:noProof w:val="0"/>
        </w:rPr>
        <w:tab/>
        <w:t xml:space="preserve">Morgan, T. O. et al. Cardiac hypertrophy depends upon sleep blood pressure: A study in rats. </w:t>
      </w:r>
      <w:r w:rsidRPr="00A62F6B">
        <w:rPr>
          <w:i/>
          <w:noProof w:val="0"/>
        </w:rPr>
        <w:t>J Hypertens.</w:t>
      </w:r>
      <w:r w:rsidRPr="00A62F6B">
        <w:rPr>
          <w:noProof w:val="0"/>
        </w:rPr>
        <w:t xml:space="preserve"> </w:t>
      </w:r>
      <w:r w:rsidRPr="00A62F6B">
        <w:rPr>
          <w:b/>
          <w:noProof w:val="0"/>
        </w:rPr>
        <w:t>18</w:t>
      </w:r>
      <w:r w:rsidRPr="00A62F6B">
        <w:rPr>
          <w:noProof w:val="0"/>
        </w:rPr>
        <w:t xml:space="preserve"> (4), 445-451 (2000).</w:t>
      </w:r>
    </w:p>
    <w:p w14:paraId="5EA99F77" w14:textId="535F78E1" w:rsidR="00D27FFE" w:rsidRPr="00A62F6B" w:rsidRDefault="00D27FFE" w:rsidP="00A62F6B">
      <w:pPr>
        <w:pStyle w:val="EndNoteBibliography"/>
        <w:rPr>
          <w:noProof w:val="0"/>
        </w:rPr>
      </w:pPr>
      <w:r w:rsidRPr="00A62F6B">
        <w:rPr>
          <w:noProof w:val="0"/>
        </w:rPr>
        <w:t>4</w:t>
      </w:r>
      <w:r w:rsidRPr="00A62F6B">
        <w:rPr>
          <w:noProof w:val="0"/>
        </w:rPr>
        <w:tab/>
        <w:t xml:space="preserve">Kurtz, T. W., Griffin, K. A., Bidani, A. K., Davisson, R. L., Hall, J. E. Recommendations for blood pressure measurement in animals. </w:t>
      </w:r>
      <w:r w:rsidRPr="00A62F6B">
        <w:rPr>
          <w:i/>
          <w:noProof w:val="0"/>
        </w:rPr>
        <w:t>Arteriosclerosis Thrombosis</w:t>
      </w:r>
      <w:r w:rsidR="0049192C">
        <w:rPr>
          <w:i/>
          <w:noProof w:val="0"/>
        </w:rPr>
        <w:t xml:space="preserve"> </w:t>
      </w:r>
      <w:r w:rsidRPr="00A62F6B">
        <w:rPr>
          <w:i/>
          <w:noProof w:val="0"/>
        </w:rPr>
        <w:t>Vasc Biol.</w:t>
      </w:r>
      <w:r w:rsidRPr="00A62F6B">
        <w:rPr>
          <w:noProof w:val="0"/>
        </w:rPr>
        <w:t xml:space="preserve"> </w:t>
      </w:r>
      <w:r w:rsidRPr="00A62F6B">
        <w:rPr>
          <w:b/>
          <w:noProof w:val="0"/>
        </w:rPr>
        <w:t>25</w:t>
      </w:r>
      <w:r w:rsidRPr="00A62F6B">
        <w:rPr>
          <w:noProof w:val="0"/>
        </w:rPr>
        <w:t xml:space="preserve"> (3), 478-479 (2005).</w:t>
      </w:r>
    </w:p>
    <w:p w14:paraId="23297F6F" w14:textId="32AF172D" w:rsidR="00D27FFE" w:rsidRPr="00A62F6B" w:rsidRDefault="00D27FFE" w:rsidP="00A62F6B">
      <w:pPr>
        <w:pStyle w:val="EndNoteBibliography"/>
        <w:rPr>
          <w:noProof w:val="0"/>
        </w:rPr>
      </w:pPr>
      <w:r w:rsidRPr="00A62F6B">
        <w:rPr>
          <w:noProof w:val="0"/>
        </w:rPr>
        <w:t>5</w:t>
      </w:r>
      <w:r w:rsidRPr="00A62F6B">
        <w:rPr>
          <w:noProof w:val="0"/>
        </w:rPr>
        <w:tab/>
        <w:t xml:space="preserve">Wang, Y., Thatcher, S. E., Cassis, L. A. </w:t>
      </w:r>
      <w:r w:rsidRPr="00C31CF1">
        <w:rPr>
          <w:iCs/>
          <w:noProof w:val="0"/>
        </w:rPr>
        <w:t>Measuring blood pressure using a noninvasive tail cuff method in mice.</w:t>
      </w:r>
      <w:r w:rsidRPr="00A62F6B">
        <w:rPr>
          <w:noProof w:val="0"/>
        </w:rPr>
        <w:t xml:space="preserve"> </w:t>
      </w:r>
      <w:r w:rsidR="00C31CF1" w:rsidRPr="00C31CF1">
        <w:rPr>
          <w:i/>
          <w:iCs/>
          <w:noProof w:val="0"/>
        </w:rPr>
        <w:t>Methods Mol Biol</w:t>
      </w:r>
      <w:r w:rsidR="00C31CF1" w:rsidRPr="00C31CF1">
        <w:rPr>
          <w:noProof w:val="0"/>
        </w:rPr>
        <w:t xml:space="preserve">. </w:t>
      </w:r>
      <w:r w:rsidRPr="007E60F5">
        <w:rPr>
          <w:b/>
          <w:bCs/>
          <w:noProof w:val="0"/>
        </w:rPr>
        <w:t>1614</w:t>
      </w:r>
      <w:r w:rsidR="007E60F5">
        <w:rPr>
          <w:noProof w:val="0"/>
        </w:rPr>
        <w:t>, 69-73</w:t>
      </w:r>
      <w:r w:rsidRPr="00A62F6B">
        <w:rPr>
          <w:noProof w:val="0"/>
        </w:rPr>
        <w:t xml:space="preserve"> (2017).</w:t>
      </w:r>
    </w:p>
    <w:p w14:paraId="4FE89536" w14:textId="77777777" w:rsidR="00D27FFE" w:rsidRPr="00A62F6B" w:rsidRDefault="00D27FFE" w:rsidP="00A62F6B">
      <w:pPr>
        <w:pStyle w:val="EndNoteBibliography"/>
        <w:rPr>
          <w:noProof w:val="0"/>
        </w:rPr>
      </w:pPr>
      <w:r w:rsidRPr="00A62F6B">
        <w:rPr>
          <w:noProof w:val="0"/>
        </w:rPr>
        <w:t>6</w:t>
      </w:r>
      <w:r w:rsidRPr="00A62F6B">
        <w:rPr>
          <w:noProof w:val="0"/>
        </w:rPr>
        <w:tab/>
        <w:t xml:space="preserve">Feng, M. et al. Validation of volume-pressure recording tail-cuff blood pressure measurements. </w:t>
      </w:r>
      <w:r w:rsidRPr="00A62F6B">
        <w:rPr>
          <w:i/>
          <w:noProof w:val="0"/>
        </w:rPr>
        <w:t>Am J Hypertens.</w:t>
      </w:r>
      <w:r w:rsidRPr="00A62F6B">
        <w:rPr>
          <w:noProof w:val="0"/>
        </w:rPr>
        <w:t xml:space="preserve"> </w:t>
      </w:r>
      <w:r w:rsidRPr="00A62F6B">
        <w:rPr>
          <w:b/>
          <w:noProof w:val="0"/>
        </w:rPr>
        <w:t>21</w:t>
      </w:r>
      <w:r w:rsidRPr="00A62F6B">
        <w:rPr>
          <w:noProof w:val="0"/>
        </w:rPr>
        <w:t xml:space="preserve"> (12), 1288-1291 (2008).</w:t>
      </w:r>
    </w:p>
    <w:p w14:paraId="586F89F6" w14:textId="6906A816" w:rsidR="00D27FFE" w:rsidRPr="00A62F6B" w:rsidRDefault="00D27FFE" w:rsidP="00A62F6B">
      <w:pPr>
        <w:pStyle w:val="EndNoteBibliography"/>
        <w:rPr>
          <w:noProof w:val="0"/>
        </w:rPr>
      </w:pPr>
      <w:r w:rsidRPr="00A62F6B">
        <w:rPr>
          <w:noProof w:val="0"/>
        </w:rPr>
        <w:t>7</w:t>
      </w:r>
      <w:r w:rsidRPr="00A62F6B">
        <w:rPr>
          <w:noProof w:val="0"/>
        </w:rPr>
        <w:tab/>
        <w:t xml:space="preserve">Mancarella, S., Parks, C., Alam, M. A. Long-term blood pressure measurement in freely </w:t>
      </w:r>
      <w:r w:rsidRPr="00A62F6B">
        <w:rPr>
          <w:noProof w:val="0"/>
        </w:rPr>
        <w:lastRenderedPageBreak/>
        <w:t xml:space="preserve">moving mice using telemetry. </w:t>
      </w:r>
      <w:r w:rsidRPr="00A62F6B">
        <w:rPr>
          <w:i/>
          <w:noProof w:val="0"/>
        </w:rPr>
        <w:t>J Vis Exp.</w:t>
      </w:r>
      <w:r w:rsidRPr="00A62F6B">
        <w:rPr>
          <w:noProof w:val="0"/>
        </w:rPr>
        <w:t xml:space="preserve"> </w:t>
      </w:r>
      <w:r w:rsidR="007615A6" w:rsidRPr="00A62F6B">
        <w:rPr>
          <w:noProof w:val="0"/>
        </w:rPr>
        <w:t>(111),</w:t>
      </w:r>
      <w:r w:rsidR="007615A6">
        <w:rPr>
          <w:noProof w:val="0"/>
        </w:rPr>
        <w:t xml:space="preserve"> </w:t>
      </w:r>
      <w:r w:rsidRPr="00A62F6B">
        <w:rPr>
          <w:noProof w:val="0"/>
        </w:rPr>
        <w:t xml:space="preserve">53991 </w:t>
      </w:r>
      <w:r w:rsidR="00A62F6B" w:rsidRPr="00A62F6B">
        <w:rPr>
          <w:noProof w:val="0"/>
        </w:rPr>
        <w:t xml:space="preserve"> </w:t>
      </w:r>
      <w:r w:rsidRPr="00A62F6B">
        <w:rPr>
          <w:noProof w:val="0"/>
        </w:rPr>
        <w:t>(2016).</w:t>
      </w:r>
    </w:p>
    <w:p w14:paraId="75B2E588" w14:textId="10D8AA6B" w:rsidR="00D27FFE" w:rsidRPr="00A62F6B" w:rsidRDefault="00D27FFE" w:rsidP="00A62F6B">
      <w:pPr>
        <w:pStyle w:val="EndNoteBibliography"/>
        <w:rPr>
          <w:noProof w:val="0"/>
        </w:rPr>
      </w:pPr>
      <w:r w:rsidRPr="00A62F6B">
        <w:rPr>
          <w:noProof w:val="0"/>
        </w:rPr>
        <w:t>8</w:t>
      </w:r>
      <w:r w:rsidRPr="00A62F6B">
        <w:rPr>
          <w:noProof w:val="0"/>
        </w:rPr>
        <w:tab/>
        <w:t>Butz, G. M.</w:t>
      </w:r>
      <w:r w:rsidR="007615A6">
        <w:rPr>
          <w:noProof w:val="0"/>
        </w:rPr>
        <w:t>,</w:t>
      </w:r>
      <w:r w:rsidRPr="00A62F6B">
        <w:rPr>
          <w:noProof w:val="0"/>
        </w:rPr>
        <w:t xml:space="preserve"> Davisson, R. L. Long-term telemetric measurement of cardiovascular parameters in awake mice: A physiological genomics tool. </w:t>
      </w:r>
      <w:r w:rsidRPr="00A62F6B">
        <w:rPr>
          <w:i/>
          <w:noProof w:val="0"/>
        </w:rPr>
        <w:t>Physiol Genomics.</w:t>
      </w:r>
      <w:r w:rsidRPr="00A62F6B">
        <w:rPr>
          <w:noProof w:val="0"/>
        </w:rPr>
        <w:t xml:space="preserve"> </w:t>
      </w:r>
      <w:r w:rsidRPr="00A62F6B">
        <w:rPr>
          <w:b/>
          <w:noProof w:val="0"/>
        </w:rPr>
        <w:t>5</w:t>
      </w:r>
      <w:r w:rsidRPr="00A62F6B">
        <w:rPr>
          <w:noProof w:val="0"/>
        </w:rPr>
        <w:t xml:space="preserve"> (2), 89-97 (2001).</w:t>
      </w:r>
    </w:p>
    <w:p w14:paraId="3E5FE864" w14:textId="77777777" w:rsidR="00D27FFE" w:rsidRPr="00A62F6B" w:rsidRDefault="00D27FFE" w:rsidP="00A62F6B">
      <w:pPr>
        <w:pStyle w:val="EndNoteBibliography"/>
        <w:rPr>
          <w:noProof w:val="0"/>
        </w:rPr>
      </w:pPr>
      <w:r w:rsidRPr="00A62F6B">
        <w:rPr>
          <w:noProof w:val="0"/>
        </w:rPr>
        <w:t>9</w:t>
      </w:r>
      <w:r w:rsidRPr="00A62F6B">
        <w:rPr>
          <w:noProof w:val="0"/>
        </w:rPr>
        <w:tab/>
        <w:t xml:space="preserve">Mills, P. A. et al. A new method for measurement of blood pressure, heart rate, and activity in the mouse by radiotelemetry. </w:t>
      </w:r>
      <w:r w:rsidRPr="00A62F6B">
        <w:rPr>
          <w:i/>
          <w:noProof w:val="0"/>
        </w:rPr>
        <w:t>J Appl Physiol (1985).</w:t>
      </w:r>
      <w:r w:rsidRPr="00A62F6B">
        <w:rPr>
          <w:noProof w:val="0"/>
        </w:rPr>
        <w:t xml:space="preserve"> </w:t>
      </w:r>
      <w:r w:rsidRPr="00A62F6B">
        <w:rPr>
          <w:b/>
          <w:noProof w:val="0"/>
        </w:rPr>
        <w:t>88</w:t>
      </w:r>
      <w:r w:rsidRPr="00A62F6B">
        <w:rPr>
          <w:noProof w:val="0"/>
        </w:rPr>
        <w:t xml:space="preserve"> (5), 1537-1544 (2000).</w:t>
      </w:r>
    </w:p>
    <w:p w14:paraId="771974B1" w14:textId="02A8B065" w:rsidR="00D27FFE" w:rsidRPr="00A62F6B" w:rsidRDefault="00D27FFE" w:rsidP="00A62F6B">
      <w:pPr>
        <w:pStyle w:val="EndNoteBibliography"/>
        <w:rPr>
          <w:noProof w:val="0"/>
        </w:rPr>
      </w:pPr>
      <w:r w:rsidRPr="00A62F6B">
        <w:rPr>
          <w:noProof w:val="0"/>
        </w:rPr>
        <w:t>10</w:t>
      </w:r>
      <w:r w:rsidRPr="00A62F6B">
        <w:rPr>
          <w:noProof w:val="0"/>
        </w:rPr>
        <w:tab/>
        <w:t>Huetteman, D. A.</w:t>
      </w:r>
      <w:r w:rsidR="007615A6">
        <w:rPr>
          <w:noProof w:val="0"/>
        </w:rPr>
        <w:t>,</w:t>
      </w:r>
      <w:r w:rsidRPr="00A62F6B">
        <w:rPr>
          <w:noProof w:val="0"/>
        </w:rPr>
        <w:t xml:space="preserve"> Bogie, H. </w:t>
      </w:r>
      <w:r w:rsidR="00B814B3" w:rsidRPr="00B814B3">
        <w:rPr>
          <w:iCs/>
          <w:noProof w:val="0"/>
        </w:rPr>
        <w:t xml:space="preserve">Direct blood pressure monitoring in laboratory rodents via implantable radio telemetry. </w:t>
      </w:r>
      <w:r w:rsidR="00B814B3" w:rsidRPr="00B814B3">
        <w:rPr>
          <w:i/>
          <w:noProof w:val="0"/>
        </w:rPr>
        <w:t>Methods Mol Biol.</w:t>
      </w:r>
      <w:r w:rsidR="00B814B3">
        <w:rPr>
          <w:i/>
          <w:noProof w:val="0"/>
        </w:rPr>
        <w:t xml:space="preserve"> </w:t>
      </w:r>
      <w:r w:rsidR="00B814B3" w:rsidRPr="00B814B3">
        <w:rPr>
          <w:b/>
          <w:bCs/>
          <w:iCs/>
          <w:noProof w:val="0"/>
        </w:rPr>
        <w:t>573</w:t>
      </w:r>
      <w:r w:rsidR="00B814B3">
        <w:rPr>
          <w:i/>
          <w:noProof w:val="0"/>
        </w:rPr>
        <w:t xml:space="preserve">, </w:t>
      </w:r>
      <w:r w:rsidR="00B814B3" w:rsidRPr="00B814B3">
        <w:rPr>
          <w:iCs/>
          <w:noProof w:val="0"/>
        </w:rPr>
        <w:t xml:space="preserve">57-73 </w:t>
      </w:r>
      <w:r w:rsidRPr="00A62F6B">
        <w:rPr>
          <w:noProof w:val="0"/>
        </w:rPr>
        <w:t>(2009).</w:t>
      </w:r>
    </w:p>
    <w:p w14:paraId="7448662D" w14:textId="771DEB03" w:rsidR="00D27FFE" w:rsidRPr="00A62F6B" w:rsidRDefault="00D27FFE" w:rsidP="00A62F6B">
      <w:pPr>
        <w:pStyle w:val="EndNoteBibliography"/>
        <w:rPr>
          <w:noProof w:val="0"/>
        </w:rPr>
      </w:pPr>
      <w:r w:rsidRPr="00A62F6B">
        <w:rPr>
          <w:noProof w:val="0"/>
        </w:rPr>
        <w:t>11</w:t>
      </w:r>
      <w:r w:rsidRPr="00A62F6B">
        <w:rPr>
          <w:noProof w:val="0"/>
        </w:rPr>
        <w:tab/>
        <w:t xml:space="preserve">Popova, A. et al. Adaptation to a blood pressure telemetry system revealed by measures of activity, agility and operant learning in mice. </w:t>
      </w:r>
      <w:r w:rsidRPr="00A62F6B">
        <w:rPr>
          <w:i/>
          <w:noProof w:val="0"/>
        </w:rPr>
        <w:t>J Pharmacol Toxicolog Methods.</w:t>
      </w:r>
      <w:r w:rsidRPr="00A62F6B">
        <w:rPr>
          <w:noProof w:val="0"/>
        </w:rPr>
        <w:t xml:space="preserve"> </w:t>
      </w:r>
      <w:r w:rsidRPr="00A62F6B">
        <w:rPr>
          <w:b/>
          <w:noProof w:val="0"/>
        </w:rPr>
        <w:t>85</w:t>
      </w:r>
      <w:r w:rsidR="0001548F">
        <w:rPr>
          <w:b/>
          <w:noProof w:val="0"/>
        </w:rPr>
        <w:t>,</w:t>
      </w:r>
      <w:r w:rsidRPr="00A62F6B">
        <w:rPr>
          <w:noProof w:val="0"/>
        </w:rPr>
        <w:t xml:space="preserve"> 29-37 (2017).</w:t>
      </w:r>
    </w:p>
    <w:p w14:paraId="35E23A6D" w14:textId="77777777" w:rsidR="00D27FFE" w:rsidRPr="00A62F6B" w:rsidRDefault="00D27FFE" w:rsidP="00A62F6B">
      <w:pPr>
        <w:pStyle w:val="EndNoteBibliography"/>
        <w:rPr>
          <w:noProof w:val="0"/>
        </w:rPr>
      </w:pPr>
      <w:r w:rsidRPr="00A62F6B">
        <w:rPr>
          <w:noProof w:val="0"/>
        </w:rPr>
        <w:t>12</w:t>
      </w:r>
      <w:r w:rsidRPr="00A62F6B">
        <w:rPr>
          <w:noProof w:val="0"/>
        </w:rPr>
        <w:tab/>
        <w:t xml:space="preserve">Lemmer, B., Mattes, A., Böhm, M., Ganten, D. Circadian blood pressure variation in transgenic hypertensive rats. </w:t>
      </w:r>
      <w:r w:rsidRPr="0001548F">
        <w:rPr>
          <w:i/>
          <w:iCs/>
          <w:noProof w:val="0"/>
        </w:rPr>
        <w:t>Hypertension</w:t>
      </w:r>
      <w:r w:rsidRPr="00A62F6B">
        <w:rPr>
          <w:noProof w:val="0"/>
        </w:rPr>
        <w:t xml:space="preserve">. </w:t>
      </w:r>
      <w:r w:rsidRPr="0001548F">
        <w:rPr>
          <w:b/>
          <w:bCs/>
          <w:noProof w:val="0"/>
        </w:rPr>
        <w:t>22</w:t>
      </w:r>
      <w:r w:rsidRPr="00A62F6B">
        <w:rPr>
          <w:noProof w:val="0"/>
        </w:rPr>
        <w:t xml:space="preserve"> (1), 97-101 (1993).</w:t>
      </w:r>
    </w:p>
    <w:p w14:paraId="735DAD07" w14:textId="52FBCF74" w:rsidR="00D27FFE" w:rsidRPr="00A62F6B" w:rsidRDefault="00D27FFE" w:rsidP="00A62F6B">
      <w:pPr>
        <w:pStyle w:val="EndNoteBibliography"/>
        <w:rPr>
          <w:noProof w:val="0"/>
        </w:rPr>
      </w:pPr>
      <w:r w:rsidRPr="00A62F6B">
        <w:rPr>
          <w:noProof w:val="0"/>
        </w:rPr>
        <w:t>13</w:t>
      </w:r>
      <w:r w:rsidRPr="00A62F6B">
        <w:rPr>
          <w:noProof w:val="0"/>
        </w:rPr>
        <w:tab/>
        <w:t>El-Mas, M. M.</w:t>
      </w:r>
      <w:r w:rsidR="0001548F">
        <w:rPr>
          <w:noProof w:val="0"/>
        </w:rPr>
        <w:t>,</w:t>
      </w:r>
      <w:r w:rsidRPr="00A62F6B">
        <w:rPr>
          <w:noProof w:val="0"/>
        </w:rPr>
        <w:t xml:space="preserve"> Abdel-Rahman, A. A. Longitudinal studies on the effect of hypertension on circadian hemodynamic and autonomic rhythms in telemetered rats. </w:t>
      </w:r>
      <w:r w:rsidRPr="00A62F6B">
        <w:rPr>
          <w:i/>
          <w:noProof w:val="0"/>
        </w:rPr>
        <w:t>Life Sciences.</w:t>
      </w:r>
      <w:r w:rsidRPr="00A62F6B">
        <w:rPr>
          <w:noProof w:val="0"/>
        </w:rPr>
        <w:t xml:space="preserve"> </w:t>
      </w:r>
      <w:r w:rsidRPr="00A62F6B">
        <w:rPr>
          <w:b/>
          <w:noProof w:val="0"/>
        </w:rPr>
        <w:t>76</w:t>
      </w:r>
      <w:r w:rsidRPr="00A62F6B">
        <w:rPr>
          <w:noProof w:val="0"/>
        </w:rPr>
        <w:t xml:space="preserve"> (8), 901-915 (2005).</w:t>
      </w:r>
    </w:p>
    <w:p w14:paraId="29F921E9" w14:textId="77777777" w:rsidR="00D27FFE" w:rsidRPr="00A62F6B" w:rsidRDefault="00D27FFE" w:rsidP="00A62F6B">
      <w:pPr>
        <w:pStyle w:val="EndNoteBibliography"/>
        <w:rPr>
          <w:noProof w:val="0"/>
        </w:rPr>
      </w:pPr>
      <w:r w:rsidRPr="00A62F6B">
        <w:rPr>
          <w:noProof w:val="0"/>
        </w:rPr>
        <w:t>14</w:t>
      </w:r>
      <w:r w:rsidRPr="00A62F6B">
        <w:rPr>
          <w:noProof w:val="0"/>
        </w:rPr>
        <w:tab/>
        <w:t xml:space="preserve">Anderson, N. H. et al. Telemetry for cardiovascular monitoring in a pharmacological study: New approaches to data analysis. </w:t>
      </w:r>
      <w:r w:rsidRPr="00A62F6B">
        <w:rPr>
          <w:i/>
          <w:noProof w:val="0"/>
        </w:rPr>
        <w:t>Hypertension.</w:t>
      </w:r>
      <w:r w:rsidRPr="00A62F6B">
        <w:rPr>
          <w:noProof w:val="0"/>
        </w:rPr>
        <w:t xml:space="preserve"> </w:t>
      </w:r>
      <w:r w:rsidRPr="00A62F6B">
        <w:rPr>
          <w:b/>
          <w:noProof w:val="0"/>
        </w:rPr>
        <w:t>33</w:t>
      </w:r>
      <w:r w:rsidRPr="00A62F6B">
        <w:rPr>
          <w:noProof w:val="0"/>
        </w:rPr>
        <w:t xml:space="preserve"> (1 Pt 2), 248-255 (1999).</w:t>
      </w:r>
    </w:p>
    <w:p w14:paraId="12AC2DAE" w14:textId="0AA42F43" w:rsidR="00D27FFE" w:rsidRPr="00A62F6B" w:rsidRDefault="00D27FFE" w:rsidP="00A62F6B">
      <w:pPr>
        <w:pStyle w:val="EndNoteBibliography"/>
        <w:rPr>
          <w:noProof w:val="0"/>
        </w:rPr>
      </w:pPr>
      <w:r w:rsidRPr="00A62F6B">
        <w:rPr>
          <w:noProof w:val="0"/>
        </w:rPr>
        <w:t>15</w:t>
      </w:r>
      <w:r w:rsidRPr="00A62F6B">
        <w:rPr>
          <w:noProof w:val="0"/>
        </w:rPr>
        <w:tab/>
        <w:t xml:space="preserve">Kapsdorferová, V., Grešová, S., Švorc, P. Measurement of blood pressure in rats: Invasive or noninvasive methods? </w:t>
      </w:r>
      <w:r w:rsidRPr="00A62F6B">
        <w:rPr>
          <w:i/>
          <w:noProof w:val="0"/>
        </w:rPr>
        <w:t>Physiol Re</w:t>
      </w:r>
      <w:r w:rsidR="0001548F">
        <w:rPr>
          <w:i/>
          <w:noProof w:val="0"/>
        </w:rPr>
        <w:t>p</w:t>
      </w:r>
      <w:r w:rsidRPr="00A62F6B">
        <w:rPr>
          <w:i/>
          <w:noProof w:val="0"/>
        </w:rPr>
        <w:t>.</w:t>
      </w:r>
      <w:r w:rsidRPr="00A62F6B">
        <w:rPr>
          <w:noProof w:val="0"/>
        </w:rPr>
        <w:t xml:space="preserve"> </w:t>
      </w:r>
      <w:r w:rsidRPr="00A62F6B">
        <w:rPr>
          <w:b/>
          <w:noProof w:val="0"/>
        </w:rPr>
        <w:t>12</w:t>
      </w:r>
      <w:r w:rsidRPr="00A62F6B">
        <w:rPr>
          <w:noProof w:val="0"/>
        </w:rPr>
        <w:t xml:space="preserve"> (17),</w:t>
      </w:r>
      <w:r w:rsidR="00A62F6B" w:rsidRPr="00A62F6B">
        <w:rPr>
          <w:noProof w:val="0"/>
        </w:rPr>
        <w:t xml:space="preserve"> </w:t>
      </w:r>
      <w:r w:rsidR="00551077" w:rsidRPr="00551077">
        <w:rPr>
          <w:noProof w:val="0"/>
        </w:rPr>
        <w:t>e70041</w:t>
      </w:r>
      <w:r w:rsidR="00551077">
        <w:rPr>
          <w:noProof w:val="0"/>
        </w:rPr>
        <w:t xml:space="preserve"> </w:t>
      </w:r>
      <w:r w:rsidRPr="00A62F6B">
        <w:rPr>
          <w:noProof w:val="0"/>
        </w:rPr>
        <w:t>(2024).</w:t>
      </w:r>
    </w:p>
    <w:p w14:paraId="37606198" w14:textId="77777777" w:rsidR="00D27FFE" w:rsidRPr="00A62F6B" w:rsidRDefault="00D27FFE" w:rsidP="00A62F6B">
      <w:pPr>
        <w:pStyle w:val="EndNoteBibliography"/>
        <w:rPr>
          <w:noProof w:val="0"/>
        </w:rPr>
      </w:pPr>
      <w:r w:rsidRPr="00A62F6B">
        <w:rPr>
          <w:noProof w:val="0"/>
        </w:rPr>
        <w:t>16</w:t>
      </w:r>
      <w:r w:rsidRPr="00A62F6B">
        <w:rPr>
          <w:noProof w:val="0"/>
        </w:rPr>
        <w:tab/>
        <w:t xml:space="preserve">Hilliard, L. M. et al. Gender differences in pressure-natriuresis and renal autoregulation. </w:t>
      </w:r>
      <w:r w:rsidRPr="00A62F6B">
        <w:rPr>
          <w:i/>
          <w:noProof w:val="0"/>
        </w:rPr>
        <w:t>Hypertension.</w:t>
      </w:r>
      <w:r w:rsidRPr="00A62F6B">
        <w:rPr>
          <w:noProof w:val="0"/>
        </w:rPr>
        <w:t xml:space="preserve"> </w:t>
      </w:r>
      <w:r w:rsidRPr="00A62F6B">
        <w:rPr>
          <w:b/>
          <w:noProof w:val="0"/>
        </w:rPr>
        <w:t>57</w:t>
      </w:r>
      <w:r w:rsidRPr="00A62F6B">
        <w:rPr>
          <w:noProof w:val="0"/>
        </w:rPr>
        <w:t xml:space="preserve"> (2), 275-282 (2011).</w:t>
      </w:r>
    </w:p>
    <w:p w14:paraId="6E989DB3" w14:textId="59386A62" w:rsidR="00D27FFE" w:rsidRPr="00A62F6B" w:rsidRDefault="00D27FFE" w:rsidP="00A62F6B">
      <w:pPr>
        <w:pStyle w:val="EndNoteBibliography"/>
        <w:rPr>
          <w:noProof w:val="0"/>
        </w:rPr>
      </w:pPr>
      <w:r w:rsidRPr="00A62F6B">
        <w:rPr>
          <w:noProof w:val="0"/>
        </w:rPr>
        <w:t>17</w:t>
      </w:r>
      <w:r w:rsidRPr="00A62F6B">
        <w:rPr>
          <w:noProof w:val="0"/>
        </w:rPr>
        <w:tab/>
        <w:t xml:space="preserve">Gargiulo, S. et al. Mice anesthesia, analgesia, and care, part ii: Anesthetic considerations in preclinical imaging studies. </w:t>
      </w:r>
      <w:r w:rsidRPr="00A62F6B">
        <w:rPr>
          <w:i/>
          <w:noProof w:val="0"/>
        </w:rPr>
        <w:t xml:space="preserve">Ilar </w:t>
      </w:r>
      <w:r w:rsidR="00551077">
        <w:rPr>
          <w:i/>
          <w:noProof w:val="0"/>
        </w:rPr>
        <w:t>J</w:t>
      </w:r>
      <w:r w:rsidRPr="00A62F6B">
        <w:rPr>
          <w:i/>
          <w:noProof w:val="0"/>
        </w:rPr>
        <w:t>.</w:t>
      </w:r>
      <w:r w:rsidRPr="00A62F6B">
        <w:rPr>
          <w:noProof w:val="0"/>
        </w:rPr>
        <w:t xml:space="preserve"> </w:t>
      </w:r>
      <w:r w:rsidRPr="00A62F6B">
        <w:rPr>
          <w:b/>
          <w:noProof w:val="0"/>
        </w:rPr>
        <w:t>53</w:t>
      </w:r>
      <w:r w:rsidRPr="00A62F6B">
        <w:rPr>
          <w:noProof w:val="0"/>
        </w:rPr>
        <w:t xml:space="preserve"> (1), E70-81 (2012).</w:t>
      </w:r>
    </w:p>
    <w:p w14:paraId="043A309A" w14:textId="398FB03E" w:rsidR="00D27FFE" w:rsidRPr="00A62F6B" w:rsidRDefault="00D27FFE" w:rsidP="00A62F6B">
      <w:pPr>
        <w:pStyle w:val="EndNoteBibliography"/>
        <w:rPr>
          <w:noProof w:val="0"/>
        </w:rPr>
      </w:pPr>
      <w:r w:rsidRPr="00A62F6B">
        <w:rPr>
          <w:noProof w:val="0"/>
        </w:rPr>
        <w:t>18</w:t>
      </w:r>
      <w:r w:rsidRPr="00A62F6B">
        <w:rPr>
          <w:noProof w:val="0"/>
        </w:rPr>
        <w:tab/>
        <w:t xml:space="preserve">Chang, M. Y. et al. A mice model of chlorhexidine gluconate-induced peritoneal damage. </w:t>
      </w:r>
      <w:r w:rsidRPr="00A62F6B">
        <w:rPr>
          <w:i/>
          <w:noProof w:val="0"/>
        </w:rPr>
        <w:t>J Vis Exp.</w:t>
      </w:r>
      <w:r w:rsidRPr="00A62F6B">
        <w:rPr>
          <w:noProof w:val="0"/>
        </w:rPr>
        <w:t xml:space="preserve"> (182),</w:t>
      </w:r>
      <w:r w:rsidR="00A62F6B" w:rsidRPr="00A62F6B">
        <w:rPr>
          <w:noProof w:val="0"/>
        </w:rPr>
        <w:t xml:space="preserve"> </w:t>
      </w:r>
      <w:r w:rsidR="00551077" w:rsidRPr="00A62F6B">
        <w:rPr>
          <w:noProof w:val="0"/>
        </w:rPr>
        <w:t>63903</w:t>
      </w:r>
      <w:r w:rsidR="00551077">
        <w:rPr>
          <w:noProof w:val="0"/>
        </w:rPr>
        <w:t xml:space="preserve"> </w:t>
      </w:r>
      <w:r w:rsidRPr="00A62F6B">
        <w:rPr>
          <w:noProof w:val="0"/>
        </w:rPr>
        <w:t>(2022).</w:t>
      </w:r>
    </w:p>
    <w:p w14:paraId="7FAA37BB" w14:textId="77777777" w:rsidR="00D27FFE" w:rsidRPr="00A62F6B" w:rsidRDefault="00D27FFE" w:rsidP="00A62F6B">
      <w:pPr>
        <w:pStyle w:val="EndNoteBibliography"/>
        <w:rPr>
          <w:noProof w:val="0"/>
        </w:rPr>
      </w:pPr>
      <w:r w:rsidRPr="00A62F6B">
        <w:rPr>
          <w:noProof w:val="0"/>
        </w:rPr>
        <w:t>19</w:t>
      </w:r>
      <w:r w:rsidRPr="00A62F6B">
        <w:rPr>
          <w:noProof w:val="0"/>
        </w:rPr>
        <w:tab/>
        <w:t xml:space="preserve">Carbone, E. T., Lindstrom, K. E., Diep, S., Carbone, L. Duration of action of sustained-release buprenorphine in 2 strains of mice. </w:t>
      </w:r>
      <w:r w:rsidRPr="00A62F6B">
        <w:rPr>
          <w:i/>
          <w:noProof w:val="0"/>
        </w:rPr>
        <w:t>J Am Assoc Lab Anim Sci.</w:t>
      </w:r>
      <w:r w:rsidRPr="00A62F6B">
        <w:rPr>
          <w:noProof w:val="0"/>
        </w:rPr>
        <w:t xml:space="preserve"> </w:t>
      </w:r>
      <w:r w:rsidRPr="00A62F6B">
        <w:rPr>
          <w:b/>
          <w:noProof w:val="0"/>
        </w:rPr>
        <w:t>51</w:t>
      </w:r>
      <w:r w:rsidRPr="00A62F6B">
        <w:rPr>
          <w:noProof w:val="0"/>
        </w:rPr>
        <w:t xml:space="preserve"> (6), 815-819 (2012).</w:t>
      </w:r>
    </w:p>
    <w:p w14:paraId="7CCD7389" w14:textId="32C9BB19" w:rsidR="00D27FFE" w:rsidRPr="00A62F6B" w:rsidRDefault="00D27FFE" w:rsidP="00A62F6B">
      <w:pPr>
        <w:pStyle w:val="EndNoteBibliography"/>
        <w:rPr>
          <w:noProof w:val="0"/>
        </w:rPr>
      </w:pPr>
      <w:r w:rsidRPr="00A62F6B">
        <w:rPr>
          <w:noProof w:val="0"/>
        </w:rPr>
        <w:t>20</w:t>
      </w:r>
      <w:r w:rsidRPr="00A62F6B">
        <w:rPr>
          <w:noProof w:val="0"/>
        </w:rPr>
        <w:tab/>
        <w:t>Kuchinsky, S.</w:t>
      </w:r>
      <w:r w:rsidR="00551077">
        <w:rPr>
          <w:noProof w:val="0"/>
        </w:rPr>
        <w:t>,</w:t>
      </w:r>
      <w:r w:rsidRPr="00A62F6B">
        <w:rPr>
          <w:noProof w:val="0"/>
        </w:rPr>
        <w:t xml:space="preserve"> Ascher, J. Postoperative multimodal pain management. </w:t>
      </w:r>
      <w:r w:rsidRPr="00A62F6B">
        <w:rPr>
          <w:i/>
          <w:noProof w:val="0"/>
        </w:rPr>
        <w:t>Lab Animal.</w:t>
      </w:r>
      <w:r w:rsidRPr="00A62F6B">
        <w:rPr>
          <w:noProof w:val="0"/>
        </w:rPr>
        <w:t xml:space="preserve"> </w:t>
      </w:r>
      <w:r w:rsidRPr="00A62F6B">
        <w:rPr>
          <w:b/>
          <w:noProof w:val="0"/>
        </w:rPr>
        <w:t>44</w:t>
      </w:r>
      <w:r w:rsidRPr="00A62F6B">
        <w:rPr>
          <w:noProof w:val="0"/>
        </w:rPr>
        <w:t xml:space="preserve"> (4), 132-134 (2015).</w:t>
      </w:r>
    </w:p>
    <w:p w14:paraId="5BD0E33C" w14:textId="77777777" w:rsidR="00D27FFE" w:rsidRPr="00A62F6B" w:rsidRDefault="00D27FFE" w:rsidP="00A62F6B">
      <w:pPr>
        <w:pStyle w:val="EndNoteBibliography"/>
        <w:rPr>
          <w:noProof w:val="0"/>
        </w:rPr>
      </w:pPr>
      <w:r w:rsidRPr="00A62F6B">
        <w:rPr>
          <w:noProof w:val="0"/>
        </w:rPr>
        <w:t>21</w:t>
      </w:r>
      <w:r w:rsidRPr="00A62F6B">
        <w:rPr>
          <w:noProof w:val="0"/>
        </w:rPr>
        <w:tab/>
        <w:t xml:space="preserve">Busch, U. et al. Pharmacokinetics of meloxicam in animals and the relevance to humans. </w:t>
      </w:r>
      <w:r w:rsidRPr="00A62F6B">
        <w:rPr>
          <w:i/>
          <w:noProof w:val="0"/>
        </w:rPr>
        <w:t>Drug Metab Dispos.</w:t>
      </w:r>
      <w:r w:rsidRPr="00A62F6B">
        <w:rPr>
          <w:noProof w:val="0"/>
        </w:rPr>
        <w:t xml:space="preserve"> </w:t>
      </w:r>
      <w:r w:rsidRPr="00A62F6B">
        <w:rPr>
          <w:b/>
          <w:noProof w:val="0"/>
        </w:rPr>
        <w:t>26</w:t>
      </w:r>
      <w:r w:rsidRPr="00A62F6B">
        <w:rPr>
          <w:noProof w:val="0"/>
        </w:rPr>
        <w:t xml:space="preserve"> (6), 576-584 (1998).</w:t>
      </w:r>
    </w:p>
    <w:p w14:paraId="02A4CCFB" w14:textId="77777777" w:rsidR="00D27FFE" w:rsidRPr="00A62F6B" w:rsidRDefault="00D27FFE" w:rsidP="00A62F6B">
      <w:pPr>
        <w:pStyle w:val="EndNoteBibliography"/>
        <w:rPr>
          <w:noProof w:val="0"/>
        </w:rPr>
      </w:pPr>
      <w:r w:rsidRPr="00A62F6B">
        <w:rPr>
          <w:noProof w:val="0"/>
        </w:rPr>
        <w:t>22</w:t>
      </w:r>
      <w:r w:rsidRPr="00A62F6B">
        <w:rPr>
          <w:noProof w:val="0"/>
        </w:rPr>
        <w:tab/>
        <w:t xml:space="preserve">Bourque, S. L., Adams, M. A., Nakatsu, K., Winterborn, A. Comparison of buprenorphine and meloxicam for postsurgical analgesia in rats: Effects on body weight, locomotor activity, and hemodynamic parameters. </w:t>
      </w:r>
      <w:r w:rsidRPr="00A62F6B">
        <w:rPr>
          <w:i/>
          <w:noProof w:val="0"/>
        </w:rPr>
        <w:t>J Am Assoc Lab Anim Sci.</w:t>
      </w:r>
      <w:r w:rsidRPr="00A62F6B">
        <w:rPr>
          <w:noProof w:val="0"/>
        </w:rPr>
        <w:t xml:space="preserve"> </w:t>
      </w:r>
      <w:r w:rsidRPr="00A62F6B">
        <w:rPr>
          <w:b/>
          <w:noProof w:val="0"/>
        </w:rPr>
        <w:t>49</w:t>
      </w:r>
      <w:r w:rsidRPr="00A62F6B">
        <w:rPr>
          <w:noProof w:val="0"/>
        </w:rPr>
        <w:t xml:space="preserve"> (5), 617-622 (2010).</w:t>
      </w:r>
    </w:p>
    <w:p w14:paraId="671F37A0" w14:textId="5B57DEFC" w:rsidR="00D27FFE" w:rsidRPr="00A62F6B" w:rsidRDefault="00D27FFE" w:rsidP="00A62F6B">
      <w:pPr>
        <w:pStyle w:val="EndNoteBibliography"/>
        <w:rPr>
          <w:noProof w:val="0"/>
        </w:rPr>
      </w:pPr>
      <w:r w:rsidRPr="00A62F6B">
        <w:rPr>
          <w:noProof w:val="0"/>
        </w:rPr>
        <w:t>23</w:t>
      </w:r>
      <w:r w:rsidRPr="00A62F6B">
        <w:rPr>
          <w:noProof w:val="0"/>
        </w:rPr>
        <w:tab/>
        <w:t>Oliver, V. L.</w:t>
      </w:r>
      <w:r w:rsidR="00551077">
        <w:rPr>
          <w:noProof w:val="0"/>
        </w:rPr>
        <w:t>,</w:t>
      </w:r>
      <w:r w:rsidRPr="00A62F6B">
        <w:rPr>
          <w:noProof w:val="0"/>
        </w:rPr>
        <w:t xml:space="preserve"> Pang, D. S. J. Pain recognition in rodents. </w:t>
      </w:r>
      <w:r w:rsidRPr="00A62F6B">
        <w:rPr>
          <w:i/>
          <w:noProof w:val="0"/>
        </w:rPr>
        <w:t>Vet Clin North Am Exot Anim Pract.</w:t>
      </w:r>
      <w:r w:rsidRPr="00A62F6B">
        <w:rPr>
          <w:noProof w:val="0"/>
        </w:rPr>
        <w:t xml:space="preserve"> </w:t>
      </w:r>
      <w:r w:rsidRPr="00A62F6B">
        <w:rPr>
          <w:b/>
          <w:noProof w:val="0"/>
        </w:rPr>
        <w:t>26</w:t>
      </w:r>
      <w:r w:rsidRPr="00A62F6B">
        <w:rPr>
          <w:noProof w:val="0"/>
        </w:rPr>
        <w:t xml:space="preserve"> (1), 121-149 (2023).</w:t>
      </w:r>
    </w:p>
    <w:p w14:paraId="096188DB" w14:textId="77777777" w:rsidR="00D27FFE" w:rsidRPr="00A62F6B" w:rsidRDefault="00D27FFE" w:rsidP="00A62F6B">
      <w:pPr>
        <w:pStyle w:val="EndNoteBibliography"/>
        <w:rPr>
          <w:noProof w:val="0"/>
        </w:rPr>
      </w:pPr>
      <w:r w:rsidRPr="00A62F6B">
        <w:rPr>
          <w:noProof w:val="0"/>
        </w:rPr>
        <w:t>24</w:t>
      </w:r>
      <w:r w:rsidRPr="00A62F6B">
        <w:rPr>
          <w:noProof w:val="0"/>
        </w:rPr>
        <w:tab/>
        <w:t xml:space="preserve">Matsumiya, L. C. et al. Using the mouse grimace scale to reevaluate the efficacy of postoperative analgesics in laboratory mice. </w:t>
      </w:r>
      <w:r w:rsidRPr="00A62F6B">
        <w:rPr>
          <w:i/>
          <w:noProof w:val="0"/>
        </w:rPr>
        <w:t>J Am Assoc Lab Anim Sci.</w:t>
      </w:r>
      <w:r w:rsidRPr="00A62F6B">
        <w:rPr>
          <w:noProof w:val="0"/>
        </w:rPr>
        <w:t xml:space="preserve"> </w:t>
      </w:r>
      <w:r w:rsidRPr="00A62F6B">
        <w:rPr>
          <w:b/>
          <w:noProof w:val="0"/>
        </w:rPr>
        <w:t>51</w:t>
      </w:r>
      <w:r w:rsidRPr="00A62F6B">
        <w:rPr>
          <w:noProof w:val="0"/>
        </w:rPr>
        <w:t xml:space="preserve"> (1), 42-49 (2012).</w:t>
      </w:r>
    </w:p>
    <w:p w14:paraId="00111ADA" w14:textId="2E373C56" w:rsidR="00D27FFE" w:rsidRPr="00A62F6B" w:rsidRDefault="00D27FFE" w:rsidP="00A62F6B">
      <w:pPr>
        <w:pStyle w:val="EndNoteBibliography"/>
        <w:rPr>
          <w:noProof w:val="0"/>
        </w:rPr>
      </w:pPr>
      <w:r w:rsidRPr="00A62F6B">
        <w:rPr>
          <w:noProof w:val="0"/>
        </w:rPr>
        <w:t>25</w:t>
      </w:r>
      <w:r w:rsidRPr="00A62F6B">
        <w:rPr>
          <w:noProof w:val="0"/>
        </w:rPr>
        <w:tab/>
        <w:t xml:space="preserve">Mogil, J. S., Pang, D. S. J., Silva Dutra, G. G., Chambers, C. T. The development and use of facial grimace scales for pain measurement in animals. </w:t>
      </w:r>
      <w:r w:rsidRPr="00A62F6B">
        <w:rPr>
          <w:i/>
          <w:noProof w:val="0"/>
        </w:rPr>
        <w:t>Neurosci Biobehav Rev.</w:t>
      </w:r>
      <w:r w:rsidRPr="00A62F6B">
        <w:rPr>
          <w:noProof w:val="0"/>
        </w:rPr>
        <w:t xml:space="preserve"> </w:t>
      </w:r>
      <w:r w:rsidRPr="00A62F6B">
        <w:rPr>
          <w:b/>
          <w:noProof w:val="0"/>
        </w:rPr>
        <w:t>116</w:t>
      </w:r>
      <w:r w:rsidR="00551077">
        <w:rPr>
          <w:b/>
          <w:noProof w:val="0"/>
        </w:rPr>
        <w:t>,</w:t>
      </w:r>
      <w:r w:rsidRPr="00A62F6B">
        <w:rPr>
          <w:noProof w:val="0"/>
        </w:rPr>
        <w:t xml:space="preserve"> 480-493 (2020).</w:t>
      </w:r>
    </w:p>
    <w:p w14:paraId="48F056C5" w14:textId="4DE7923D" w:rsidR="00D27FFE" w:rsidRPr="00A62F6B" w:rsidRDefault="00D27FFE" w:rsidP="00A62F6B">
      <w:pPr>
        <w:pStyle w:val="EndNoteBibliography"/>
        <w:rPr>
          <w:noProof w:val="0"/>
        </w:rPr>
      </w:pPr>
      <w:r w:rsidRPr="00A62F6B">
        <w:rPr>
          <w:noProof w:val="0"/>
        </w:rPr>
        <w:t>26</w:t>
      </w:r>
      <w:r w:rsidRPr="00A62F6B">
        <w:rPr>
          <w:noProof w:val="0"/>
        </w:rPr>
        <w:tab/>
        <w:t>Le Moëne, O.</w:t>
      </w:r>
      <w:r w:rsidR="00551077">
        <w:rPr>
          <w:noProof w:val="0"/>
        </w:rPr>
        <w:t>,</w:t>
      </w:r>
      <w:r w:rsidRPr="00A62F6B">
        <w:rPr>
          <w:noProof w:val="0"/>
        </w:rPr>
        <w:t xml:space="preserve"> Larsson, M. A new tool for quantifying mouse facial expressions. </w:t>
      </w:r>
      <w:r w:rsidRPr="00A62F6B">
        <w:rPr>
          <w:i/>
          <w:noProof w:val="0"/>
        </w:rPr>
        <w:t>eNeuro.</w:t>
      </w:r>
      <w:r w:rsidRPr="00A62F6B">
        <w:rPr>
          <w:noProof w:val="0"/>
        </w:rPr>
        <w:t xml:space="preserve"> </w:t>
      </w:r>
      <w:r w:rsidRPr="00A62F6B">
        <w:rPr>
          <w:b/>
          <w:noProof w:val="0"/>
        </w:rPr>
        <w:t>10</w:t>
      </w:r>
      <w:r w:rsidRPr="00A62F6B">
        <w:rPr>
          <w:noProof w:val="0"/>
        </w:rPr>
        <w:t xml:space="preserve"> (2),</w:t>
      </w:r>
      <w:r w:rsidR="00A62F6B" w:rsidRPr="00A62F6B">
        <w:rPr>
          <w:noProof w:val="0"/>
        </w:rPr>
        <w:t xml:space="preserve"> </w:t>
      </w:r>
      <w:r w:rsidR="00C375C8" w:rsidRPr="00C375C8">
        <w:rPr>
          <w:noProof w:val="0"/>
        </w:rPr>
        <w:t>ENEURO.0349-22.2022</w:t>
      </w:r>
      <w:r w:rsidR="00C375C8">
        <w:rPr>
          <w:noProof w:val="0"/>
        </w:rPr>
        <w:t xml:space="preserve"> </w:t>
      </w:r>
      <w:r w:rsidRPr="00A62F6B">
        <w:rPr>
          <w:noProof w:val="0"/>
        </w:rPr>
        <w:t>(2023).</w:t>
      </w:r>
    </w:p>
    <w:p w14:paraId="20F31687" w14:textId="77777777" w:rsidR="00D27FFE" w:rsidRPr="00A62F6B" w:rsidRDefault="00D27FFE" w:rsidP="00A62F6B">
      <w:pPr>
        <w:pStyle w:val="EndNoteBibliography"/>
        <w:rPr>
          <w:noProof w:val="0"/>
        </w:rPr>
      </w:pPr>
      <w:r w:rsidRPr="00A62F6B">
        <w:rPr>
          <w:noProof w:val="0"/>
        </w:rPr>
        <w:t>27</w:t>
      </w:r>
      <w:r w:rsidRPr="00A62F6B">
        <w:rPr>
          <w:noProof w:val="0"/>
        </w:rPr>
        <w:tab/>
        <w:t xml:space="preserve">Jacobsen, K. R., Kalliokoski, O., Teilmann, A. C., Hau, J., Abelson, K. S. Postsurgical food and water consumption, fecal corticosterone metabolites, and behavior assessment as </w:t>
      </w:r>
      <w:r w:rsidRPr="00A62F6B">
        <w:rPr>
          <w:noProof w:val="0"/>
        </w:rPr>
        <w:lastRenderedPageBreak/>
        <w:t xml:space="preserve">noninvasive measures of pain in vasectomized balb/c mice. </w:t>
      </w:r>
      <w:r w:rsidRPr="00A62F6B">
        <w:rPr>
          <w:i/>
          <w:noProof w:val="0"/>
        </w:rPr>
        <w:t>J Am Assoc Lab Anim Sci.</w:t>
      </w:r>
      <w:r w:rsidRPr="00A62F6B">
        <w:rPr>
          <w:noProof w:val="0"/>
        </w:rPr>
        <w:t xml:space="preserve"> </w:t>
      </w:r>
      <w:r w:rsidRPr="00A62F6B">
        <w:rPr>
          <w:b/>
          <w:noProof w:val="0"/>
        </w:rPr>
        <w:t>51</w:t>
      </w:r>
      <w:r w:rsidRPr="00A62F6B">
        <w:rPr>
          <w:noProof w:val="0"/>
        </w:rPr>
        <w:t xml:space="preserve"> (1), 69-75 (2012).</w:t>
      </w:r>
    </w:p>
    <w:p w14:paraId="50599C2D" w14:textId="2F4C204B" w:rsidR="00D27FFE" w:rsidRPr="00A62F6B" w:rsidRDefault="00D27FFE" w:rsidP="00A62F6B">
      <w:pPr>
        <w:pStyle w:val="EndNoteBibliography"/>
        <w:rPr>
          <w:noProof w:val="0"/>
        </w:rPr>
      </w:pPr>
      <w:r w:rsidRPr="00A62F6B">
        <w:rPr>
          <w:noProof w:val="0"/>
        </w:rPr>
        <w:t>28</w:t>
      </w:r>
      <w:r w:rsidRPr="00A62F6B">
        <w:rPr>
          <w:noProof w:val="0"/>
        </w:rPr>
        <w:tab/>
        <w:t xml:space="preserve">Daugherty, A., Rateri, D., Hong, L., Balakrishnan, A. Measuring blood pressure in mice using volume pressure recording, a tail-cuff method. </w:t>
      </w:r>
      <w:r w:rsidRPr="00A62F6B">
        <w:rPr>
          <w:i/>
          <w:noProof w:val="0"/>
        </w:rPr>
        <w:t>J Vis Exp.</w:t>
      </w:r>
      <w:r w:rsidRPr="00A62F6B">
        <w:rPr>
          <w:noProof w:val="0"/>
        </w:rPr>
        <w:t xml:space="preserve"> (27),</w:t>
      </w:r>
      <w:r w:rsidR="00C375C8">
        <w:rPr>
          <w:noProof w:val="0"/>
        </w:rPr>
        <w:t xml:space="preserve"> </w:t>
      </w:r>
      <w:r w:rsidR="00C375C8" w:rsidRPr="00A62F6B">
        <w:rPr>
          <w:noProof w:val="0"/>
        </w:rPr>
        <w:t xml:space="preserve">1291 </w:t>
      </w:r>
      <w:r w:rsidRPr="00A62F6B">
        <w:rPr>
          <w:noProof w:val="0"/>
        </w:rPr>
        <w:t>(2009).</w:t>
      </w:r>
    </w:p>
    <w:p w14:paraId="0B643AE6" w14:textId="77777777" w:rsidR="00D27FFE" w:rsidRPr="00A62F6B" w:rsidRDefault="00D27FFE" w:rsidP="00A62F6B">
      <w:pPr>
        <w:pStyle w:val="EndNoteBibliography"/>
        <w:rPr>
          <w:noProof w:val="0"/>
        </w:rPr>
      </w:pPr>
      <w:r w:rsidRPr="00A62F6B">
        <w:rPr>
          <w:noProof w:val="0"/>
        </w:rPr>
        <w:t>29</w:t>
      </w:r>
      <w:r w:rsidRPr="00A62F6B">
        <w:rPr>
          <w:noProof w:val="0"/>
        </w:rPr>
        <w:tab/>
        <w:t xml:space="preserve">Safar, M., Chamiot-Clerc, P., Dagher, G., Renaud, J. F. Pulse pressure, endothelium function, and arterial stiffness in spontaneously hypertensive rats. </w:t>
      </w:r>
      <w:r w:rsidRPr="00A62F6B">
        <w:rPr>
          <w:i/>
          <w:noProof w:val="0"/>
        </w:rPr>
        <w:t>Hypertension.</w:t>
      </w:r>
      <w:r w:rsidRPr="00A62F6B">
        <w:rPr>
          <w:noProof w:val="0"/>
        </w:rPr>
        <w:t xml:space="preserve"> </w:t>
      </w:r>
      <w:r w:rsidRPr="00A62F6B">
        <w:rPr>
          <w:b/>
          <w:noProof w:val="0"/>
        </w:rPr>
        <w:t>38</w:t>
      </w:r>
      <w:r w:rsidRPr="00A62F6B">
        <w:rPr>
          <w:noProof w:val="0"/>
        </w:rPr>
        <w:t xml:space="preserve"> (6), 1416-1421 (2001).</w:t>
      </w:r>
    </w:p>
    <w:p w14:paraId="31A332C1" w14:textId="315859C4" w:rsidR="00D27FFE" w:rsidRPr="00A62F6B" w:rsidRDefault="00D27FFE" w:rsidP="00A62F6B">
      <w:pPr>
        <w:pStyle w:val="EndNoteBibliography"/>
        <w:rPr>
          <w:noProof w:val="0"/>
        </w:rPr>
      </w:pPr>
      <w:r w:rsidRPr="00A62F6B">
        <w:rPr>
          <w:noProof w:val="0"/>
        </w:rPr>
        <w:t>30</w:t>
      </w:r>
      <w:r w:rsidRPr="00A62F6B">
        <w:rPr>
          <w:noProof w:val="0"/>
        </w:rPr>
        <w:tab/>
        <w:t xml:space="preserve">Jama, H. A. et al. Rodent models of hypertension. </w:t>
      </w:r>
      <w:r w:rsidRPr="00A62F6B">
        <w:rPr>
          <w:i/>
          <w:noProof w:val="0"/>
        </w:rPr>
        <w:t>Br J Pharmacol.</w:t>
      </w:r>
      <w:r w:rsidRPr="00A62F6B">
        <w:rPr>
          <w:noProof w:val="0"/>
        </w:rPr>
        <w:t xml:space="preserve"> </w:t>
      </w:r>
      <w:r w:rsidRPr="00A62F6B">
        <w:rPr>
          <w:b/>
          <w:noProof w:val="0"/>
        </w:rPr>
        <w:t>179</w:t>
      </w:r>
      <w:r w:rsidRPr="00A62F6B">
        <w:rPr>
          <w:noProof w:val="0"/>
        </w:rPr>
        <w:t xml:space="preserve"> (5), 918-937 (2021).</w:t>
      </w:r>
    </w:p>
    <w:p w14:paraId="50FFE13A" w14:textId="786776B6" w:rsidR="00D27FFE" w:rsidRPr="00A62F6B" w:rsidRDefault="00D27FFE" w:rsidP="00A62F6B">
      <w:pPr>
        <w:pStyle w:val="EndNoteBibliography"/>
        <w:rPr>
          <w:noProof w:val="0"/>
        </w:rPr>
      </w:pPr>
      <w:r w:rsidRPr="00A62F6B">
        <w:rPr>
          <w:noProof w:val="0"/>
        </w:rPr>
        <w:t>31</w:t>
      </w:r>
      <w:r w:rsidRPr="00A62F6B">
        <w:rPr>
          <w:noProof w:val="0"/>
        </w:rPr>
        <w:tab/>
        <w:t xml:space="preserve">Pickering, T. G. et al. Recommendations for blood pressure measurement in humans and experimental animals: Part 1: Blood pressure measurement in humans: A statement for professionals from the subcommittee of professional and public education of the </w:t>
      </w:r>
      <w:r w:rsidR="00C375C8">
        <w:rPr>
          <w:noProof w:val="0"/>
        </w:rPr>
        <w:t>American Heart Association Council on High Blood Pressure Research</w:t>
      </w:r>
      <w:r w:rsidRPr="00A62F6B">
        <w:rPr>
          <w:noProof w:val="0"/>
        </w:rPr>
        <w:t xml:space="preserve">. </w:t>
      </w:r>
      <w:r w:rsidRPr="00A62F6B">
        <w:rPr>
          <w:i/>
          <w:noProof w:val="0"/>
        </w:rPr>
        <w:t>Circulation.</w:t>
      </w:r>
      <w:r w:rsidRPr="00A62F6B">
        <w:rPr>
          <w:noProof w:val="0"/>
        </w:rPr>
        <w:t xml:space="preserve"> </w:t>
      </w:r>
      <w:r w:rsidRPr="00A62F6B">
        <w:rPr>
          <w:b/>
          <w:noProof w:val="0"/>
        </w:rPr>
        <w:t>111</w:t>
      </w:r>
      <w:r w:rsidRPr="00A62F6B">
        <w:rPr>
          <w:noProof w:val="0"/>
        </w:rPr>
        <w:t xml:space="preserve"> (5), 697-716 (2005).</w:t>
      </w:r>
    </w:p>
    <w:p w14:paraId="07E4EBE7" w14:textId="5982CC92" w:rsidR="00D27FFE" w:rsidRPr="00A62F6B" w:rsidRDefault="00D27FFE" w:rsidP="00A62F6B">
      <w:pPr>
        <w:pStyle w:val="EndNoteBibliography"/>
        <w:rPr>
          <w:noProof w:val="0"/>
        </w:rPr>
      </w:pPr>
      <w:r w:rsidRPr="00A62F6B">
        <w:rPr>
          <w:noProof w:val="0"/>
        </w:rPr>
        <w:t>32</w:t>
      </w:r>
      <w:r w:rsidRPr="00A62F6B">
        <w:rPr>
          <w:noProof w:val="0"/>
        </w:rPr>
        <w:tab/>
        <w:t>Gunasekaran, D.</w:t>
      </w:r>
      <w:r w:rsidR="008D3DE7">
        <w:rPr>
          <w:noProof w:val="0"/>
        </w:rPr>
        <w:t>,</w:t>
      </w:r>
      <w:r w:rsidRPr="00A62F6B">
        <w:rPr>
          <w:noProof w:val="0"/>
        </w:rPr>
        <w:t xml:space="preserve"> Turner, J. M. Current and developing technologies for bp monitoring. </w:t>
      </w:r>
      <w:r w:rsidRPr="00A62F6B">
        <w:rPr>
          <w:i/>
          <w:noProof w:val="0"/>
        </w:rPr>
        <w:t>Curr Cardiol Rep.</w:t>
      </w:r>
      <w:r w:rsidRPr="00A62F6B">
        <w:rPr>
          <w:noProof w:val="0"/>
        </w:rPr>
        <w:t xml:space="preserve"> </w:t>
      </w:r>
      <w:r w:rsidRPr="00A62F6B">
        <w:rPr>
          <w:b/>
          <w:noProof w:val="0"/>
        </w:rPr>
        <w:t>25</w:t>
      </w:r>
      <w:r w:rsidRPr="00A62F6B">
        <w:rPr>
          <w:noProof w:val="0"/>
        </w:rPr>
        <w:t xml:space="preserve"> (10), 1151-1156 (2023).</w:t>
      </w:r>
    </w:p>
    <w:p w14:paraId="62C01D25" w14:textId="334B0A0F" w:rsidR="00D27FFE" w:rsidRPr="00A62F6B" w:rsidRDefault="00D27FFE" w:rsidP="00A62F6B">
      <w:pPr>
        <w:pStyle w:val="EndNoteBibliography"/>
        <w:rPr>
          <w:noProof w:val="0"/>
        </w:rPr>
      </w:pPr>
      <w:r w:rsidRPr="00A62F6B">
        <w:rPr>
          <w:noProof w:val="0"/>
        </w:rPr>
        <w:t>33</w:t>
      </w:r>
      <w:r w:rsidRPr="00A62F6B">
        <w:rPr>
          <w:noProof w:val="0"/>
        </w:rPr>
        <w:tab/>
        <w:t xml:space="preserve">Faraci, F. M., Heistad, D. D., Mayhan, W. G. Role of large arteries in regulation of blood flow to brain stem in cats. </w:t>
      </w:r>
      <w:r w:rsidRPr="00A62F6B">
        <w:rPr>
          <w:i/>
          <w:noProof w:val="0"/>
        </w:rPr>
        <w:t>J Physiol.</w:t>
      </w:r>
      <w:r w:rsidRPr="00A62F6B">
        <w:rPr>
          <w:noProof w:val="0"/>
        </w:rPr>
        <w:t xml:space="preserve"> </w:t>
      </w:r>
      <w:r w:rsidRPr="00A62F6B">
        <w:rPr>
          <w:b/>
          <w:noProof w:val="0"/>
        </w:rPr>
        <w:t>387</w:t>
      </w:r>
      <w:r w:rsidR="008D3DE7">
        <w:rPr>
          <w:b/>
          <w:noProof w:val="0"/>
        </w:rPr>
        <w:t>,</w:t>
      </w:r>
      <w:r w:rsidRPr="00A62F6B">
        <w:rPr>
          <w:noProof w:val="0"/>
        </w:rPr>
        <w:t xml:space="preserve"> 115-123 (1987).</w:t>
      </w:r>
    </w:p>
    <w:p w14:paraId="31737EBF" w14:textId="7BDD1411" w:rsidR="00D27FFE" w:rsidRPr="00A62F6B" w:rsidRDefault="00D27FFE" w:rsidP="00A62F6B">
      <w:pPr>
        <w:pStyle w:val="EndNoteBibliography"/>
        <w:rPr>
          <w:noProof w:val="0"/>
        </w:rPr>
      </w:pPr>
      <w:r w:rsidRPr="00A62F6B">
        <w:rPr>
          <w:noProof w:val="0"/>
        </w:rPr>
        <w:t>34</w:t>
      </w:r>
      <w:r w:rsidRPr="00A62F6B">
        <w:rPr>
          <w:noProof w:val="0"/>
        </w:rPr>
        <w:tab/>
        <w:t xml:space="preserve">Santillan, A. et al. Cannulation of the internal carotid artery in mice: A novel technique for intra-arterial delivery of therapeutics. </w:t>
      </w:r>
      <w:r w:rsidRPr="00A62F6B">
        <w:rPr>
          <w:i/>
          <w:noProof w:val="0"/>
        </w:rPr>
        <w:t>J Neurosci Methods.</w:t>
      </w:r>
      <w:r w:rsidRPr="00A62F6B">
        <w:rPr>
          <w:noProof w:val="0"/>
        </w:rPr>
        <w:t xml:space="preserve"> </w:t>
      </w:r>
      <w:r w:rsidRPr="00A62F6B">
        <w:rPr>
          <w:b/>
          <w:noProof w:val="0"/>
        </w:rPr>
        <w:t>222</w:t>
      </w:r>
      <w:r w:rsidR="008D3DE7">
        <w:rPr>
          <w:b/>
          <w:noProof w:val="0"/>
        </w:rPr>
        <w:t>,</w:t>
      </w:r>
      <w:r w:rsidRPr="00A62F6B">
        <w:rPr>
          <w:noProof w:val="0"/>
        </w:rPr>
        <w:t xml:space="preserve"> 106-110 (2014).</w:t>
      </w:r>
    </w:p>
    <w:p w14:paraId="0DB28820" w14:textId="77777777" w:rsidR="00D27FFE" w:rsidRPr="00A62F6B" w:rsidRDefault="00D27FFE" w:rsidP="00A62F6B">
      <w:pPr>
        <w:pStyle w:val="EndNoteBibliography"/>
        <w:rPr>
          <w:noProof w:val="0"/>
        </w:rPr>
      </w:pPr>
      <w:r w:rsidRPr="00A62F6B">
        <w:rPr>
          <w:noProof w:val="0"/>
        </w:rPr>
        <w:t>35</w:t>
      </w:r>
      <w:r w:rsidRPr="00A62F6B">
        <w:rPr>
          <w:noProof w:val="0"/>
        </w:rPr>
        <w:tab/>
        <w:t xml:space="preserve">Sasaki, T. et al. A novel model of occlusive thrombus formation in mice. </w:t>
      </w:r>
      <w:r w:rsidRPr="00A62F6B">
        <w:rPr>
          <w:i/>
          <w:noProof w:val="0"/>
        </w:rPr>
        <w:t>Lab Invest.</w:t>
      </w:r>
      <w:r w:rsidRPr="00A62F6B">
        <w:rPr>
          <w:noProof w:val="0"/>
        </w:rPr>
        <w:t xml:space="preserve"> </w:t>
      </w:r>
      <w:r w:rsidRPr="00A62F6B">
        <w:rPr>
          <w:b/>
          <w:noProof w:val="0"/>
        </w:rPr>
        <w:t>84</w:t>
      </w:r>
      <w:r w:rsidRPr="00A62F6B">
        <w:rPr>
          <w:noProof w:val="0"/>
        </w:rPr>
        <w:t xml:space="preserve"> (11), 1526-1532 (2004).</w:t>
      </w:r>
    </w:p>
    <w:p w14:paraId="4D9404D8" w14:textId="67B6CE85" w:rsidR="00D27FFE" w:rsidRPr="00A62F6B" w:rsidRDefault="00D27FFE" w:rsidP="00A62F6B">
      <w:pPr>
        <w:pStyle w:val="EndNoteBibliography"/>
        <w:rPr>
          <w:noProof w:val="0"/>
        </w:rPr>
      </w:pPr>
      <w:r w:rsidRPr="00A62F6B">
        <w:rPr>
          <w:noProof w:val="0"/>
        </w:rPr>
        <w:t>36</w:t>
      </w:r>
      <w:r w:rsidRPr="00A62F6B">
        <w:rPr>
          <w:noProof w:val="0"/>
        </w:rPr>
        <w:tab/>
        <w:t xml:space="preserve">Flores Gerónimo, J., Corvera Poiré, E., Chowienczyk, P., Alastruey, J. Estimating central pulse pressure from blood flow by identifying the main physical determinants of pulse pressure amplification. </w:t>
      </w:r>
      <w:r w:rsidRPr="00A62F6B">
        <w:rPr>
          <w:i/>
          <w:noProof w:val="0"/>
        </w:rPr>
        <w:t>Front Physiol.</w:t>
      </w:r>
      <w:r w:rsidRPr="00A62F6B">
        <w:rPr>
          <w:noProof w:val="0"/>
        </w:rPr>
        <w:t xml:space="preserve"> </w:t>
      </w:r>
      <w:r w:rsidRPr="00A62F6B">
        <w:rPr>
          <w:b/>
          <w:noProof w:val="0"/>
        </w:rPr>
        <w:t>12</w:t>
      </w:r>
      <w:r w:rsidR="00866878">
        <w:rPr>
          <w:b/>
          <w:noProof w:val="0"/>
        </w:rPr>
        <w:t>,</w:t>
      </w:r>
      <w:r w:rsidRPr="00A62F6B">
        <w:rPr>
          <w:noProof w:val="0"/>
        </w:rPr>
        <w:t xml:space="preserve"> 608098 (2021).</w:t>
      </w:r>
    </w:p>
    <w:p w14:paraId="4CC49997" w14:textId="2ED135F0" w:rsidR="00D27FFE" w:rsidRPr="00A62F6B" w:rsidRDefault="00D27FFE" w:rsidP="00A62F6B">
      <w:pPr>
        <w:pStyle w:val="EndNoteBibliography"/>
        <w:rPr>
          <w:noProof w:val="0"/>
        </w:rPr>
      </w:pPr>
      <w:r w:rsidRPr="00A62F6B">
        <w:rPr>
          <w:noProof w:val="0"/>
        </w:rPr>
        <w:t>37</w:t>
      </w:r>
      <w:r w:rsidRPr="00A62F6B">
        <w:rPr>
          <w:noProof w:val="0"/>
        </w:rPr>
        <w:tab/>
        <w:t xml:space="preserve">Rötzer, R. D. et al. Implantation of combined telemetric ecg and blood pressure transmitters to determine spontaneous baroreflex sensitivity in conscious mice. </w:t>
      </w:r>
      <w:r w:rsidRPr="00A62F6B">
        <w:rPr>
          <w:i/>
          <w:noProof w:val="0"/>
        </w:rPr>
        <w:t>J Vis Exp.</w:t>
      </w:r>
      <w:r w:rsidRPr="00A62F6B">
        <w:rPr>
          <w:noProof w:val="0"/>
        </w:rPr>
        <w:t xml:space="preserve"> (168),</w:t>
      </w:r>
      <w:r w:rsidR="00A62F6B" w:rsidRPr="00A62F6B">
        <w:rPr>
          <w:noProof w:val="0"/>
        </w:rPr>
        <w:t xml:space="preserve"> </w:t>
      </w:r>
      <w:r w:rsidR="00866878" w:rsidRPr="00A62F6B">
        <w:rPr>
          <w:noProof w:val="0"/>
        </w:rPr>
        <w:t>62101</w:t>
      </w:r>
      <w:r w:rsidR="00866878">
        <w:rPr>
          <w:noProof w:val="0"/>
        </w:rPr>
        <w:t xml:space="preserve"> </w:t>
      </w:r>
      <w:r w:rsidRPr="00A62F6B">
        <w:rPr>
          <w:noProof w:val="0"/>
        </w:rPr>
        <w:t>(2021).</w:t>
      </w:r>
    </w:p>
    <w:p w14:paraId="4FFEB43D" w14:textId="77777777" w:rsidR="00D27FFE" w:rsidRPr="00A62F6B" w:rsidRDefault="00D27FFE" w:rsidP="00A62F6B">
      <w:pPr>
        <w:pStyle w:val="EndNoteBibliography"/>
        <w:rPr>
          <w:noProof w:val="0"/>
        </w:rPr>
      </w:pPr>
      <w:r w:rsidRPr="00A62F6B">
        <w:rPr>
          <w:noProof w:val="0"/>
        </w:rPr>
        <w:t>38</w:t>
      </w:r>
      <w:r w:rsidRPr="00A62F6B">
        <w:rPr>
          <w:noProof w:val="0"/>
        </w:rPr>
        <w:tab/>
        <w:t xml:space="preserve">Mccormick, D. et al. Frequency response of implantable blood pressure telemetry systems. </w:t>
      </w:r>
      <w:r w:rsidRPr="00A62F6B">
        <w:rPr>
          <w:i/>
          <w:noProof w:val="0"/>
        </w:rPr>
        <w:t>Clin Exp Pharmacol Physiol.</w:t>
      </w:r>
      <w:r w:rsidRPr="00A62F6B">
        <w:rPr>
          <w:noProof w:val="0"/>
        </w:rPr>
        <w:t xml:space="preserve"> </w:t>
      </w:r>
      <w:r w:rsidRPr="00A62F6B">
        <w:rPr>
          <w:b/>
          <w:noProof w:val="0"/>
        </w:rPr>
        <w:t>37</w:t>
      </w:r>
      <w:r w:rsidRPr="00A62F6B">
        <w:rPr>
          <w:noProof w:val="0"/>
        </w:rPr>
        <w:t xml:space="preserve"> (8), 862-869 (2010).</w:t>
      </w:r>
    </w:p>
    <w:p w14:paraId="31A4071E" w14:textId="38BF81F0" w:rsidR="00D27FFE" w:rsidRPr="00A62F6B" w:rsidRDefault="00D27FFE" w:rsidP="00A62F6B">
      <w:pPr>
        <w:pStyle w:val="EndNoteBibliography"/>
        <w:rPr>
          <w:noProof w:val="0"/>
        </w:rPr>
      </w:pPr>
      <w:r w:rsidRPr="00A62F6B">
        <w:rPr>
          <w:noProof w:val="0"/>
        </w:rPr>
        <w:t>39</w:t>
      </w:r>
      <w:r w:rsidRPr="00A62F6B">
        <w:rPr>
          <w:noProof w:val="0"/>
        </w:rPr>
        <w:tab/>
        <w:t xml:space="preserve">Wang, Y., Thatcher, S. E., Cassis, L. A. Blood pressure monitoring using radio telemetry method in mice. </w:t>
      </w:r>
      <w:r w:rsidRPr="00A62F6B">
        <w:rPr>
          <w:i/>
          <w:noProof w:val="0"/>
        </w:rPr>
        <w:t>Methods Mol Biol.</w:t>
      </w:r>
      <w:r w:rsidRPr="00A62F6B">
        <w:rPr>
          <w:noProof w:val="0"/>
        </w:rPr>
        <w:t xml:space="preserve"> </w:t>
      </w:r>
      <w:r w:rsidRPr="00A62F6B">
        <w:rPr>
          <w:b/>
          <w:noProof w:val="0"/>
        </w:rPr>
        <w:t>1614</w:t>
      </w:r>
      <w:r w:rsidR="00866878">
        <w:rPr>
          <w:b/>
          <w:noProof w:val="0"/>
        </w:rPr>
        <w:t>,</w:t>
      </w:r>
      <w:r w:rsidRPr="00A62F6B">
        <w:rPr>
          <w:noProof w:val="0"/>
        </w:rPr>
        <w:t xml:space="preserve"> 75-85 (2017).</w:t>
      </w:r>
    </w:p>
    <w:p w14:paraId="4F4F7D45" w14:textId="77777777" w:rsidR="00D27FFE" w:rsidRPr="00A62F6B" w:rsidRDefault="00D27FFE" w:rsidP="00A62F6B">
      <w:pPr>
        <w:pStyle w:val="EndNoteBibliography"/>
        <w:rPr>
          <w:noProof w:val="0"/>
        </w:rPr>
      </w:pPr>
      <w:r w:rsidRPr="00A62F6B">
        <w:rPr>
          <w:noProof w:val="0"/>
        </w:rPr>
        <w:t>40</w:t>
      </w:r>
      <w:r w:rsidRPr="00A62F6B">
        <w:rPr>
          <w:noProof w:val="0"/>
        </w:rPr>
        <w:tab/>
        <w:t xml:space="preserve">Pichler, G. et al. Pulse pressure amplification and its determinants. </w:t>
      </w:r>
      <w:r w:rsidRPr="00A62F6B">
        <w:rPr>
          <w:i/>
          <w:noProof w:val="0"/>
        </w:rPr>
        <w:t>Blood Press.</w:t>
      </w:r>
      <w:r w:rsidRPr="00A62F6B">
        <w:rPr>
          <w:noProof w:val="0"/>
        </w:rPr>
        <w:t xml:space="preserve"> </w:t>
      </w:r>
      <w:r w:rsidRPr="00A62F6B">
        <w:rPr>
          <w:b/>
          <w:noProof w:val="0"/>
        </w:rPr>
        <w:t>25</w:t>
      </w:r>
      <w:r w:rsidRPr="00A62F6B">
        <w:rPr>
          <w:noProof w:val="0"/>
        </w:rPr>
        <w:t xml:space="preserve"> (1), 21-27 (2016).</w:t>
      </w:r>
    </w:p>
    <w:p w14:paraId="192A125B" w14:textId="77777777" w:rsidR="00D27FFE" w:rsidRPr="00A62F6B" w:rsidRDefault="00D27FFE" w:rsidP="00A62F6B">
      <w:pPr>
        <w:pStyle w:val="EndNoteBibliography"/>
        <w:rPr>
          <w:noProof w:val="0"/>
        </w:rPr>
      </w:pPr>
      <w:r w:rsidRPr="00A62F6B">
        <w:rPr>
          <w:noProof w:val="0"/>
        </w:rPr>
        <w:t>41</w:t>
      </w:r>
      <w:r w:rsidRPr="00A62F6B">
        <w:rPr>
          <w:noProof w:val="0"/>
        </w:rPr>
        <w:tab/>
        <w:t xml:space="preserve">Mattson, D. L. Comparison of arterial blood pressure in different strains of mice. </w:t>
      </w:r>
      <w:r w:rsidRPr="00A62F6B">
        <w:rPr>
          <w:i/>
          <w:noProof w:val="0"/>
        </w:rPr>
        <w:t>Am J Hypertens.</w:t>
      </w:r>
      <w:r w:rsidRPr="00A62F6B">
        <w:rPr>
          <w:noProof w:val="0"/>
        </w:rPr>
        <w:t xml:space="preserve"> </w:t>
      </w:r>
      <w:r w:rsidRPr="00A62F6B">
        <w:rPr>
          <w:b/>
          <w:noProof w:val="0"/>
        </w:rPr>
        <w:t>14</w:t>
      </w:r>
      <w:r w:rsidRPr="00A62F6B">
        <w:rPr>
          <w:noProof w:val="0"/>
        </w:rPr>
        <w:t xml:space="preserve"> (5 Pt 1), 405-408 (2001).</w:t>
      </w:r>
    </w:p>
    <w:p w14:paraId="1FD66AC2" w14:textId="77777777" w:rsidR="00D27FFE" w:rsidRPr="00A62F6B" w:rsidRDefault="00D27FFE" w:rsidP="00A62F6B">
      <w:pPr>
        <w:pStyle w:val="EndNoteBibliography"/>
        <w:rPr>
          <w:noProof w:val="0"/>
        </w:rPr>
      </w:pPr>
      <w:r w:rsidRPr="00A62F6B">
        <w:rPr>
          <w:noProof w:val="0"/>
        </w:rPr>
        <w:t>42</w:t>
      </w:r>
      <w:r w:rsidRPr="00A62F6B">
        <w:rPr>
          <w:noProof w:val="0"/>
        </w:rPr>
        <w:tab/>
        <w:t xml:space="preserve">Westerhof, N., Lankhaar, J. W., Westerhof, B. E. The arterial windkessel. </w:t>
      </w:r>
      <w:r w:rsidRPr="00A62F6B">
        <w:rPr>
          <w:i/>
          <w:noProof w:val="0"/>
        </w:rPr>
        <w:t>Med Biol Eng Comput.</w:t>
      </w:r>
      <w:r w:rsidRPr="00A62F6B">
        <w:rPr>
          <w:noProof w:val="0"/>
        </w:rPr>
        <w:t xml:space="preserve"> </w:t>
      </w:r>
      <w:r w:rsidRPr="00A62F6B">
        <w:rPr>
          <w:b/>
          <w:noProof w:val="0"/>
        </w:rPr>
        <w:t>47</w:t>
      </w:r>
      <w:r w:rsidRPr="00A62F6B">
        <w:rPr>
          <w:noProof w:val="0"/>
        </w:rPr>
        <w:t xml:space="preserve"> (2), 131-141 (2009).</w:t>
      </w:r>
    </w:p>
    <w:p w14:paraId="7B86DBCA" w14:textId="77777777" w:rsidR="00D27FFE" w:rsidRPr="00A62F6B" w:rsidRDefault="00D27FFE" w:rsidP="00A62F6B">
      <w:pPr>
        <w:pStyle w:val="EndNoteBibliography"/>
        <w:rPr>
          <w:noProof w:val="0"/>
        </w:rPr>
      </w:pPr>
      <w:r w:rsidRPr="00A62F6B">
        <w:rPr>
          <w:noProof w:val="0"/>
        </w:rPr>
        <w:t>43</w:t>
      </w:r>
      <w:r w:rsidRPr="00A62F6B">
        <w:rPr>
          <w:noProof w:val="0"/>
        </w:rPr>
        <w:tab/>
        <w:t xml:space="preserve">Safar, M. E. et al. Central pulse pressure and mortality in end-stage renal disease. </w:t>
      </w:r>
      <w:r w:rsidRPr="00A62F6B">
        <w:rPr>
          <w:i/>
          <w:noProof w:val="0"/>
        </w:rPr>
        <w:t>Hypertension.</w:t>
      </w:r>
      <w:r w:rsidRPr="00A62F6B">
        <w:rPr>
          <w:noProof w:val="0"/>
        </w:rPr>
        <w:t xml:space="preserve"> </w:t>
      </w:r>
      <w:r w:rsidRPr="00A62F6B">
        <w:rPr>
          <w:b/>
          <w:noProof w:val="0"/>
        </w:rPr>
        <w:t>39</w:t>
      </w:r>
      <w:r w:rsidRPr="00A62F6B">
        <w:rPr>
          <w:noProof w:val="0"/>
        </w:rPr>
        <w:t xml:space="preserve"> (3), 735-738 (2002).</w:t>
      </w:r>
    </w:p>
    <w:p w14:paraId="5853E8AF" w14:textId="65DD13EE" w:rsidR="00D27FFE" w:rsidRPr="00A62F6B" w:rsidRDefault="00D27FFE" w:rsidP="00A62F6B">
      <w:pPr>
        <w:pStyle w:val="EndNoteBibliography"/>
        <w:rPr>
          <w:noProof w:val="0"/>
        </w:rPr>
      </w:pPr>
      <w:r w:rsidRPr="00A62F6B">
        <w:rPr>
          <w:noProof w:val="0"/>
        </w:rPr>
        <w:t>44</w:t>
      </w:r>
      <w:r w:rsidRPr="00A62F6B">
        <w:rPr>
          <w:noProof w:val="0"/>
        </w:rPr>
        <w:tab/>
        <w:t xml:space="preserve">Drüeke, T. B. Devuyst, O. Blood pressure measurement in mice: Tail-cuff or telemetry? </w:t>
      </w:r>
      <w:r w:rsidRPr="00A62F6B">
        <w:rPr>
          <w:i/>
          <w:noProof w:val="0"/>
        </w:rPr>
        <w:t>Kidney Int.</w:t>
      </w:r>
      <w:r w:rsidRPr="00A62F6B">
        <w:rPr>
          <w:noProof w:val="0"/>
        </w:rPr>
        <w:t xml:space="preserve"> </w:t>
      </w:r>
      <w:r w:rsidRPr="00A62F6B">
        <w:rPr>
          <w:b/>
          <w:noProof w:val="0"/>
        </w:rPr>
        <w:t>96</w:t>
      </w:r>
      <w:r w:rsidRPr="00A62F6B">
        <w:rPr>
          <w:noProof w:val="0"/>
        </w:rPr>
        <w:t xml:space="preserve"> (1),</w:t>
      </w:r>
      <w:r w:rsidR="00A62F6B" w:rsidRPr="00A62F6B">
        <w:rPr>
          <w:noProof w:val="0"/>
        </w:rPr>
        <w:t xml:space="preserve"> </w:t>
      </w:r>
      <w:r w:rsidR="00CE1B8D">
        <w:rPr>
          <w:noProof w:val="0"/>
        </w:rPr>
        <w:t xml:space="preserve">36 </w:t>
      </w:r>
      <w:r w:rsidRPr="00A62F6B">
        <w:rPr>
          <w:noProof w:val="0"/>
        </w:rPr>
        <w:t>(2019).</w:t>
      </w:r>
    </w:p>
    <w:p w14:paraId="0004E43B" w14:textId="77777777" w:rsidR="00D27FFE" w:rsidRPr="00A62F6B" w:rsidRDefault="00D27FFE" w:rsidP="00A62F6B">
      <w:pPr>
        <w:pStyle w:val="EndNoteBibliography"/>
        <w:rPr>
          <w:noProof w:val="0"/>
        </w:rPr>
      </w:pPr>
      <w:r w:rsidRPr="00A62F6B">
        <w:rPr>
          <w:noProof w:val="0"/>
        </w:rPr>
        <w:t>45</w:t>
      </w:r>
      <w:r w:rsidRPr="00A62F6B">
        <w:rPr>
          <w:noProof w:val="0"/>
        </w:rPr>
        <w:tab/>
        <w:t xml:space="preserve">Cruz-López, E. O., Merkus, D., Danser, A. H. J. Blood pressure monitoring through radiotelemetry: Exploring the viability of its application in multihoused small laboratory animals. </w:t>
      </w:r>
      <w:r w:rsidRPr="00A62F6B">
        <w:rPr>
          <w:i/>
          <w:noProof w:val="0"/>
        </w:rPr>
        <w:t>Hypertension.</w:t>
      </w:r>
      <w:r w:rsidRPr="00A62F6B">
        <w:rPr>
          <w:noProof w:val="0"/>
        </w:rPr>
        <w:t xml:space="preserve"> </w:t>
      </w:r>
      <w:r w:rsidRPr="00A62F6B">
        <w:rPr>
          <w:b/>
          <w:noProof w:val="0"/>
        </w:rPr>
        <w:t>81</w:t>
      </w:r>
      <w:r w:rsidRPr="00A62F6B">
        <w:rPr>
          <w:noProof w:val="0"/>
        </w:rPr>
        <w:t xml:space="preserve"> (5), 947-950 (2024).</w:t>
      </w:r>
    </w:p>
    <w:p w14:paraId="548A36BF" w14:textId="25701A53" w:rsidR="00D56460" w:rsidRPr="00A62F6B" w:rsidRDefault="00D27FFE" w:rsidP="00A62F6B">
      <w:pPr>
        <w:pStyle w:val="EndNoteBibliography"/>
        <w:rPr>
          <w:bCs/>
          <w:noProof w:val="0"/>
        </w:rPr>
      </w:pPr>
      <w:r w:rsidRPr="00A62F6B">
        <w:rPr>
          <w:noProof w:val="0"/>
        </w:rPr>
        <w:t>46</w:t>
      </w:r>
      <w:r w:rsidRPr="00A62F6B">
        <w:rPr>
          <w:noProof w:val="0"/>
        </w:rPr>
        <w:tab/>
        <w:t xml:space="preserve">Leung, C. C. Current role of the cardiomems device for management of patients with heart </w:t>
      </w:r>
      <w:r w:rsidRPr="00A62F6B">
        <w:rPr>
          <w:noProof w:val="0"/>
        </w:rPr>
        <w:lastRenderedPageBreak/>
        <w:t xml:space="preserve">failure. </w:t>
      </w:r>
      <w:r w:rsidRPr="00A62F6B">
        <w:rPr>
          <w:i/>
          <w:noProof w:val="0"/>
        </w:rPr>
        <w:t>Curr Cardiol Rep.</w:t>
      </w:r>
      <w:r w:rsidRPr="00A62F6B">
        <w:rPr>
          <w:noProof w:val="0"/>
        </w:rPr>
        <w:t xml:space="preserve"> </w:t>
      </w:r>
      <w:r w:rsidRPr="00A62F6B">
        <w:rPr>
          <w:b/>
          <w:noProof w:val="0"/>
        </w:rPr>
        <w:t>21</w:t>
      </w:r>
      <w:r w:rsidRPr="00A62F6B">
        <w:rPr>
          <w:noProof w:val="0"/>
        </w:rPr>
        <w:t xml:space="preserve"> (9), 98 (2019).</w:t>
      </w:r>
      <w:r w:rsidR="006D4274" w:rsidRPr="00A62F6B">
        <w:rPr>
          <w:bCs/>
          <w:noProof w:val="0"/>
        </w:rPr>
        <w:fldChar w:fldCharType="end"/>
      </w:r>
    </w:p>
    <w:sectPr w:rsidR="00D56460" w:rsidRPr="00A62F6B" w:rsidSect="00A62F6B">
      <w:headerReference w:type="even" r:id="rId8"/>
      <w:headerReference w:type="default" r:id="rId9"/>
      <w:footerReference w:type="even" r:id="rId10"/>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58970" w14:textId="77777777" w:rsidR="001C2C6C" w:rsidRDefault="001C2C6C">
      <w:r>
        <w:separator/>
      </w:r>
    </w:p>
  </w:endnote>
  <w:endnote w:type="continuationSeparator" w:id="0">
    <w:p w14:paraId="681FAC89" w14:textId="77777777" w:rsidR="001C2C6C" w:rsidRDefault="001C2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5172E" w14:textId="77777777" w:rsidR="000A150D" w:rsidRDefault="000A150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4532FB" w14:textId="77777777" w:rsidR="001C2C6C" w:rsidRDefault="001C2C6C">
      <w:r>
        <w:separator/>
      </w:r>
    </w:p>
  </w:footnote>
  <w:footnote w:type="continuationSeparator" w:id="0">
    <w:p w14:paraId="63C6CF4A" w14:textId="77777777" w:rsidR="001C2C6C" w:rsidRDefault="001C2C6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547F0" w14:textId="77777777" w:rsidR="000A150D" w:rsidRDefault="000A150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A415" w14:textId="77777777" w:rsidR="000A150D" w:rsidRDefault="000A150D">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B604D"/>
    <w:multiLevelType w:val="multilevel"/>
    <w:tmpl w:val="4AE25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9745A5"/>
    <w:multiLevelType w:val="multilevel"/>
    <w:tmpl w:val="1966B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4A2743E"/>
    <w:multiLevelType w:val="multilevel"/>
    <w:tmpl w:val="92E4C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6335"/>
    <w:multiLevelType w:val="hybridMultilevel"/>
    <w:tmpl w:val="49CEE508"/>
    <w:lvl w:ilvl="0" w:tplc="4DB0F30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0322FFD"/>
    <w:multiLevelType w:val="hybridMultilevel"/>
    <w:tmpl w:val="08261932"/>
    <w:lvl w:ilvl="0" w:tplc="7F5A265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3EA52E1"/>
    <w:multiLevelType w:val="hybridMultilevel"/>
    <w:tmpl w:val="C68A1782"/>
    <w:lvl w:ilvl="0" w:tplc="D5C8F7C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17"/>
  </w:num>
  <w:num w:numId="4">
    <w:abstractNumId w:val="2"/>
  </w:num>
  <w:num w:numId="5">
    <w:abstractNumId w:val="13"/>
  </w:num>
  <w:num w:numId="6">
    <w:abstractNumId w:val="16"/>
  </w:num>
  <w:num w:numId="7">
    <w:abstractNumId w:val="6"/>
  </w:num>
  <w:num w:numId="8">
    <w:abstractNumId w:val="9"/>
  </w:num>
  <w:num w:numId="9">
    <w:abstractNumId w:val="3"/>
  </w:num>
  <w:num w:numId="10">
    <w:abstractNumId w:val="8"/>
  </w:num>
  <w:num w:numId="11">
    <w:abstractNumId w:val="11"/>
  </w:num>
  <w:num w:numId="12">
    <w:abstractNumId w:val="4"/>
  </w:num>
  <w:num w:numId="13">
    <w:abstractNumId w:val="18"/>
  </w:num>
  <w:num w:numId="14">
    <w:abstractNumId w:val="7"/>
  </w:num>
  <w:num w:numId="15">
    <w:abstractNumId w:val="12"/>
  </w:num>
  <w:num w:numId="16">
    <w:abstractNumId w:val="14"/>
  </w:num>
  <w:num w:numId="17">
    <w:abstractNumId w:val="15"/>
  </w:num>
  <w:num w:numId="18">
    <w:abstractNumId w:val="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1&lt;/Enabled&gt;&lt;ScanUnformatted&gt;1&lt;/ScanUnformatted&gt;&lt;ScanChanges&gt;1&lt;/ScanChanges&gt;&lt;Suspended&gt;0&lt;/Suspended&gt;&lt;/ENInstantFormat&gt;"/>
    <w:docVar w:name="EN.Layout" w:val="&lt;ENLayout&gt;&lt;Style&gt;JoVE_New_2023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0x0arwczwa2sepswzpzsf9as2r5ztd9x0a&quot;&gt;telemetry&lt;record-ids&gt;&lt;item&gt;6&lt;/item&gt;&lt;item&gt;10&lt;/item&gt;&lt;item&gt;12&lt;/item&gt;&lt;item&gt;15&lt;/item&gt;&lt;item&gt;17&lt;/item&gt;&lt;item&gt;20&lt;/item&gt;&lt;item&gt;26&lt;/item&gt;&lt;item&gt;29&lt;/item&gt;&lt;item&gt;31&lt;/item&gt;&lt;item&gt;33&lt;/item&gt;&lt;item&gt;35&lt;/item&gt;&lt;item&gt;38&lt;/item&gt;&lt;item&gt;42&lt;/item&gt;&lt;item&gt;44&lt;/item&gt;&lt;item&gt;47&lt;/item&gt;&lt;item&gt;49&lt;/item&gt;&lt;item&gt;51&lt;/item&gt;&lt;item&gt;53&lt;/item&gt;&lt;item&gt;55&lt;/item&gt;&lt;item&gt;57&lt;/item&gt;&lt;item&gt;59&lt;/item&gt;&lt;item&gt;61&lt;/item&gt;&lt;item&gt;63&lt;/item&gt;&lt;item&gt;65&lt;/item&gt;&lt;item&gt;67&lt;/item&gt;&lt;item&gt;69&lt;/item&gt;&lt;item&gt;71&lt;/item&gt;&lt;item&gt;73&lt;/item&gt;&lt;item&gt;75&lt;/item&gt;&lt;item&gt;77&lt;/item&gt;&lt;item&gt;79&lt;/item&gt;&lt;item&gt;81&lt;/item&gt;&lt;item&gt;83&lt;/item&gt;&lt;item&gt;85&lt;/item&gt;&lt;item&gt;87&lt;/item&gt;&lt;item&gt;89&lt;/item&gt;&lt;item&gt;91&lt;/item&gt;&lt;item&gt;93&lt;/item&gt;&lt;item&gt;95&lt;/item&gt;&lt;item&gt;97&lt;/item&gt;&lt;item&gt;99&lt;/item&gt;&lt;item&gt;101&lt;/item&gt;&lt;item&gt;103&lt;/item&gt;&lt;item&gt;105&lt;/item&gt;&lt;item&gt;107&lt;/item&gt;&lt;item&gt;108&lt;/item&gt;&lt;/record-ids&gt;&lt;/item&gt;&lt;/Libraries&gt;"/>
  </w:docVars>
  <w:rsids>
    <w:rsidRoot w:val="006E4797"/>
    <w:rsid w:val="0000217D"/>
    <w:rsid w:val="00007C6B"/>
    <w:rsid w:val="00010804"/>
    <w:rsid w:val="00011F0A"/>
    <w:rsid w:val="0001548F"/>
    <w:rsid w:val="00021690"/>
    <w:rsid w:val="00022170"/>
    <w:rsid w:val="000319BF"/>
    <w:rsid w:val="00033F0B"/>
    <w:rsid w:val="0003473F"/>
    <w:rsid w:val="000362B9"/>
    <w:rsid w:val="00036EFF"/>
    <w:rsid w:val="00040631"/>
    <w:rsid w:val="0004355D"/>
    <w:rsid w:val="000464FF"/>
    <w:rsid w:val="00047649"/>
    <w:rsid w:val="00056404"/>
    <w:rsid w:val="00057A57"/>
    <w:rsid w:val="00057C77"/>
    <w:rsid w:val="00061E0E"/>
    <w:rsid w:val="00063D1F"/>
    <w:rsid w:val="000649C5"/>
    <w:rsid w:val="0006720B"/>
    <w:rsid w:val="00073092"/>
    <w:rsid w:val="0007506F"/>
    <w:rsid w:val="00076815"/>
    <w:rsid w:val="000776E7"/>
    <w:rsid w:val="00082A5F"/>
    <w:rsid w:val="0008548C"/>
    <w:rsid w:val="0008556A"/>
    <w:rsid w:val="000861B5"/>
    <w:rsid w:val="0009009D"/>
    <w:rsid w:val="00090AE2"/>
    <w:rsid w:val="00091D68"/>
    <w:rsid w:val="000926F2"/>
    <w:rsid w:val="000A150D"/>
    <w:rsid w:val="000A2520"/>
    <w:rsid w:val="000B2040"/>
    <w:rsid w:val="000B2891"/>
    <w:rsid w:val="000B41B6"/>
    <w:rsid w:val="000B7597"/>
    <w:rsid w:val="000B7A95"/>
    <w:rsid w:val="000C074D"/>
    <w:rsid w:val="000C0CD4"/>
    <w:rsid w:val="000C16FF"/>
    <w:rsid w:val="000C626B"/>
    <w:rsid w:val="000D5CB3"/>
    <w:rsid w:val="000D748F"/>
    <w:rsid w:val="000E0315"/>
    <w:rsid w:val="000E2ABF"/>
    <w:rsid w:val="000E383C"/>
    <w:rsid w:val="000E3F21"/>
    <w:rsid w:val="000E4C51"/>
    <w:rsid w:val="000F025A"/>
    <w:rsid w:val="00105D14"/>
    <w:rsid w:val="00113C98"/>
    <w:rsid w:val="00122932"/>
    <w:rsid w:val="00125AC5"/>
    <w:rsid w:val="00127B61"/>
    <w:rsid w:val="00130426"/>
    <w:rsid w:val="001306BF"/>
    <w:rsid w:val="00132650"/>
    <w:rsid w:val="00147AB6"/>
    <w:rsid w:val="00147CBA"/>
    <w:rsid w:val="001502E4"/>
    <w:rsid w:val="00153819"/>
    <w:rsid w:val="00153B07"/>
    <w:rsid w:val="001619F0"/>
    <w:rsid w:val="0016754C"/>
    <w:rsid w:val="001707CD"/>
    <w:rsid w:val="00184679"/>
    <w:rsid w:val="001927F3"/>
    <w:rsid w:val="0019393E"/>
    <w:rsid w:val="00194519"/>
    <w:rsid w:val="00194C04"/>
    <w:rsid w:val="00195396"/>
    <w:rsid w:val="001959A2"/>
    <w:rsid w:val="00196D2C"/>
    <w:rsid w:val="001B0635"/>
    <w:rsid w:val="001B0F45"/>
    <w:rsid w:val="001B1349"/>
    <w:rsid w:val="001B23DA"/>
    <w:rsid w:val="001B63C0"/>
    <w:rsid w:val="001B7EE8"/>
    <w:rsid w:val="001C03C1"/>
    <w:rsid w:val="001C0CD8"/>
    <w:rsid w:val="001C2C6C"/>
    <w:rsid w:val="001D4B7B"/>
    <w:rsid w:val="001D5608"/>
    <w:rsid w:val="001D65C9"/>
    <w:rsid w:val="001D7642"/>
    <w:rsid w:val="001E0CD9"/>
    <w:rsid w:val="001E4720"/>
    <w:rsid w:val="001E513B"/>
    <w:rsid w:val="001E5DFE"/>
    <w:rsid w:val="001E6A84"/>
    <w:rsid w:val="001E72E3"/>
    <w:rsid w:val="001F02A7"/>
    <w:rsid w:val="001F55D9"/>
    <w:rsid w:val="001F6FA0"/>
    <w:rsid w:val="00210DD6"/>
    <w:rsid w:val="002152A9"/>
    <w:rsid w:val="002168B1"/>
    <w:rsid w:val="00221B52"/>
    <w:rsid w:val="0023296D"/>
    <w:rsid w:val="0023796F"/>
    <w:rsid w:val="00244030"/>
    <w:rsid w:val="00244D1B"/>
    <w:rsid w:val="00247D22"/>
    <w:rsid w:val="00252077"/>
    <w:rsid w:val="00253144"/>
    <w:rsid w:val="0026493C"/>
    <w:rsid w:val="0026782F"/>
    <w:rsid w:val="00271770"/>
    <w:rsid w:val="00275F92"/>
    <w:rsid w:val="002775D1"/>
    <w:rsid w:val="00282473"/>
    <w:rsid w:val="00290DC0"/>
    <w:rsid w:val="002916EB"/>
    <w:rsid w:val="00291AB2"/>
    <w:rsid w:val="002927CF"/>
    <w:rsid w:val="00293496"/>
    <w:rsid w:val="00293B22"/>
    <w:rsid w:val="002A41FF"/>
    <w:rsid w:val="002B1BC8"/>
    <w:rsid w:val="002B2646"/>
    <w:rsid w:val="002B27EF"/>
    <w:rsid w:val="002B5500"/>
    <w:rsid w:val="002C0A05"/>
    <w:rsid w:val="002C1AC2"/>
    <w:rsid w:val="002D30F8"/>
    <w:rsid w:val="002D31D0"/>
    <w:rsid w:val="002E363E"/>
    <w:rsid w:val="002E6296"/>
    <w:rsid w:val="002F5AAF"/>
    <w:rsid w:val="00303095"/>
    <w:rsid w:val="00307AC0"/>
    <w:rsid w:val="0031658E"/>
    <w:rsid w:val="00327950"/>
    <w:rsid w:val="00330ACD"/>
    <w:rsid w:val="00333FEC"/>
    <w:rsid w:val="00333FFF"/>
    <w:rsid w:val="003347FD"/>
    <w:rsid w:val="003363E6"/>
    <w:rsid w:val="00351087"/>
    <w:rsid w:val="00352E61"/>
    <w:rsid w:val="00354074"/>
    <w:rsid w:val="0036021D"/>
    <w:rsid w:val="00361A52"/>
    <w:rsid w:val="003628CB"/>
    <w:rsid w:val="0036291A"/>
    <w:rsid w:val="003633DE"/>
    <w:rsid w:val="003638D7"/>
    <w:rsid w:val="00376440"/>
    <w:rsid w:val="0037747C"/>
    <w:rsid w:val="00384627"/>
    <w:rsid w:val="00384D8A"/>
    <w:rsid w:val="003A6739"/>
    <w:rsid w:val="003B10E1"/>
    <w:rsid w:val="003B1D34"/>
    <w:rsid w:val="003C7A9B"/>
    <w:rsid w:val="003D15EE"/>
    <w:rsid w:val="003D6295"/>
    <w:rsid w:val="003E1610"/>
    <w:rsid w:val="003E1CA5"/>
    <w:rsid w:val="003F452A"/>
    <w:rsid w:val="003F613D"/>
    <w:rsid w:val="00403A23"/>
    <w:rsid w:val="0040579A"/>
    <w:rsid w:val="00410EF5"/>
    <w:rsid w:val="00412B69"/>
    <w:rsid w:val="00417620"/>
    <w:rsid w:val="004177A3"/>
    <w:rsid w:val="00441E75"/>
    <w:rsid w:val="00443FF7"/>
    <w:rsid w:val="00447931"/>
    <w:rsid w:val="00450408"/>
    <w:rsid w:val="004521A1"/>
    <w:rsid w:val="00452BE2"/>
    <w:rsid w:val="004663EC"/>
    <w:rsid w:val="00471D30"/>
    <w:rsid w:val="004724DC"/>
    <w:rsid w:val="00480525"/>
    <w:rsid w:val="004805C7"/>
    <w:rsid w:val="0048296D"/>
    <w:rsid w:val="00483FA0"/>
    <w:rsid w:val="00484E24"/>
    <w:rsid w:val="00487E68"/>
    <w:rsid w:val="004911A0"/>
    <w:rsid w:val="0049192C"/>
    <w:rsid w:val="00492A01"/>
    <w:rsid w:val="00492EAE"/>
    <w:rsid w:val="0049431C"/>
    <w:rsid w:val="004A4ACF"/>
    <w:rsid w:val="004B3BC0"/>
    <w:rsid w:val="004C0985"/>
    <w:rsid w:val="004C1911"/>
    <w:rsid w:val="004D362E"/>
    <w:rsid w:val="004E1997"/>
    <w:rsid w:val="004F3E27"/>
    <w:rsid w:val="004F4E09"/>
    <w:rsid w:val="00501B8B"/>
    <w:rsid w:val="0050603E"/>
    <w:rsid w:val="00507649"/>
    <w:rsid w:val="00513CCF"/>
    <w:rsid w:val="00513E17"/>
    <w:rsid w:val="00522AD7"/>
    <w:rsid w:val="00527266"/>
    <w:rsid w:val="00530A0C"/>
    <w:rsid w:val="0053169B"/>
    <w:rsid w:val="00531775"/>
    <w:rsid w:val="005362C2"/>
    <w:rsid w:val="00536B29"/>
    <w:rsid w:val="00537AD9"/>
    <w:rsid w:val="005435A2"/>
    <w:rsid w:val="00551077"/>
    <w:rsid w:val="00551D82"/>
    <w:rsid w:val="00552D7E"/>
    <w:rsid w:val="005545D0"/>
    <w:rsid w:val="0055530F"/>
    <w:rsid w:val="00572050"/>
    <w:rsid w:val="00575E55"/>
    <w:rsid w:val="00585107"/>
    <w:rsid w:val="00587807"/>
    <w:rsid w:val="005B0D40"/>
    <w:rsid w:val="005B130A"/>
    <w:rsid w:val="005B145F"/>
    <w:rsid w:val="005B6E00"/>
    <w:rsid w:val="005C1103"/>
    <w:rsid w:val="005C22AC"/>
    <w:rsid w:val="005C3B4E"/>
    <w:rsid w:val="005C6D36"/>
    <w:rsid w:val="005D02BC"/>
    <w:rsid w:val="005D244E"/>
    <w:rsid w:val="005E07B5"/>
    <w:rsid w:val="005E2131"/>
    <w:rsid w:val="005E27FC"/>
    <w:rsid w:val="005E731D"/>
    <w:rsid w:val="005F203C"/>
    <w:rsid w:val="005F36D2"/>
    <w:rsid w:val="005F77B8"/>
    <w:rsid w:val="006016CB"/>
    <w:rsid w:val="006060D8"/>
    <w:rsid w:val="00607855"/>
    <w:rsid w:val="00607FF9"/>
    <w:rsid w:val="0061259F"/>
    <w:rsid w:val="00615035"/>
    <w:rsid w:val="0061758B"/>
    <w:rsid w:val="00622578"/>
    <w:rsid w:val="00623FF3"/>
    <w:rsid w:val="006261A5"/>
    <w:rsid w:val="00634111"/>
    <w:rsid w:val="00634672"/>
    <w:rsid w:val="00636665"/>
    <w:rsid w:val="00636C73"/>
    <w:rsid w:val="00642BA7"/>
    <w:rsid w:val="0064403A"/>
    <w:rsid w:val="006443E4"/>
    <w:rsid w:val="0066282E"/>
    <w:rsid w:val="00665DCB"/>
    <w:rsid w:val="006755EE"/>
    <w:rsid w:val="00675F0B"/>
    <w:rsid w:val="00677BB5"/>
    <w:rsid w:val="00682297"/>
    <w:rsid w:val="006824BF"/>
    <w:rsid w:val="00687AF6"/>
    <w:rsid w:val="00690814"/>
    <w:rsid w:val="0069149B"/>
    <w:rsid w:val="00692C40"/>
    <w:rsid w:val="006B465E"/>
    <w:rsid w:val="006C2D04"/>
    <w:rsid w:val="006C2EC7"/>
    <w:rsid w:val="006C510F"/>
    <w:rsid w:val="006D4274"/>
    <w:rsid w:val="006E072A"/>
    <w:rsid w:val="006E0809"/>
    <w:rsid w:val="006E09A7"/>
    <w:rsid w:val="006E38AB"/>
    <w:rsid w:val="006E46B1"/>
    <w:rsid w:val="006E4797"/>
    <w:rsid w:val="006E59E7"/>
    <w:rsid w:val="006F5F0A"/>
    <w:rsid w:val="007021BA"/>
    <w:rsid w:val="00702CB3"/>
    <w:rsid w:val="0070444F"/>
    <w:rsid w:val="00704D7A"/>
    <w:rsid w:val="00714BE0"/>
    <w:rsid w:val="00717753"/>
    <w:rsid w:val="007201E7"/>
    <w:rsid w:val="007270F8"/>
    <w:rsid w:val="00731128"/>
    <w:rsid w:val="00731413"/>
    <w:rsid w:val="00736371"/>
    <w:rsid w:val="00736F6A"/>
    <w:rsid w:val="00737323"/>
    <w:rsid w:val="00737560"/>
    <w:rsid w:val="00745414"/>
    <w:rsid w:val="00752F18"/>
    <w:rsid w:val="007615A6"/>
    <w:rsid w:val="007715A5"/>
    <w:rsid w:val="00773E96"/>
    <w:rsid w:val="00774EBA"/>
    <w:rsid w:val="00775765"/>
    <w:rsid w:val="00787333"/>
    <w:rsid w:val="00787C16"/>
    <w:rsid w:val="00793F10"/>
    <w:rsid w:val="007A1756"/>
    <w:rsid w:val="007B6C90"/>
    <w:rsid w:val="007C1847"/>
    <w:rsid w:val="007C1CC9"/>
    <w:rsid w:val="007C33F8"/>
    <w:rsid w:val="007D3823"/>
    <w:rsid w:val="007D606D"/>
    <w:rsid w:val="007D6BE0"/>
    <w:rsid w:val="007D77AB"/>
    <w:rsid w:val="007E5897"/>
    <w:rsid w:val="007E60F5"/>
    <w:rsid w:val="007F2030"/>
    <w:rsid w:val="007F3A35"/>
    <w:rsid w:val="0080351A"/>
    <w:rsid w:val="008054EA"/>
    <w:rsid w:val="00822F0B"/>
    <w:rsid w:val="00833BE1"/>
    <w:rsid w:val="00834BB3"/>
    <w:rsid w:val="00836858"/>
    <w:rsid w:val="008461C6"/>
    <w:rsid w:val="00847300"/>
    <w:rsid w:val="008501B8"/>
    <w:rsid w:val="0085105F"/>
    <w:rsid w:val="00853220"/>
    <w:rsid w:val="00855263"/>
    <w:rsid w:val="008558CD"/>
    <w:rsid w:val="00863F65"/>
    <w:rsid w:val="00864B4B"/>
    <w:rsid w:val="00864C5F"/>
    <w:rsid w:val="00864D44"/>
    <w:rsid w:val="0086539F"/>
    <w:rsid w:val="00866878"/>
    <w:rsid w:val="0087147E"/>
    <w:rsid w:val="00872754"/>
    <w:rsid w:val="00883795"/>
    <w:rsid w:val="00884A4F"/>
    <w:rsid w:val="00890466"/>
    <w:rsid w:val="008934AE"/>
    <w:rsid w:val="008937FD"/>
    <w:rsid w:val="00895A1A"/>
    <w:rsid w:val="00897DE2"/>
    <w:rsid w:val="008A25CE"/>
    <w:rsid w:val="008A3A79"/>
    <w:rsid w:val="008A4859"/>
    <w:rsid w:val="008B0E76"/>
    <w:rsid w:val="008B201D"/>
    <w:rsid w:val="008B2D50"/>
    <w:rsid w:val="008B35D2"/>
    <w:rsid w:val="008B58FD"/>
    <w:rsid w:val="008B7995"/>
    <w:rsid w:val="008C2119"/>
    <w:rsid w:val="008C2DE2"/>
    <w:rsid w:val="008D08E1"/>
    <w:rsid w:val="008D3DE7"/>
    <w:rsid w:val="008E1AB6"/>
    <w:rsid w:val="008E32CB"/>
    <w:rsid w:val="008E33EE"/>
    <w:rsid w:val="008E52F8"/>
    <w:rsid w:val="008E77D5"/>
    <w:rsid w:val="008F2686"/>
    <w:rsid w:val="008F38A8"/>
    <w:rsid w:val="00901AF7"/>
    <w:rsid w:val="00904E0A"/>
    <w:rsid w:val="00905820"/>
    <w:rsid w:val="009060C6"/>
    <w:rsid w:val="009112D9"/>
    <w:rsid w:val="0091284D"/>
    <w:rsid w:val="00931B52"/>
    <w:rsid w:val="009324E4"/>
    <w:rsid w:val="00935A14"/>
    <w:rsid w:val="00941010"/>
    <w:rsid w:val="00943563"/>
    <w:rsid w:val="00962602"/>
    <w:rsid w:val="009633B3"/>
    <w:rsid w:val="009666E3"/>
    <w:rsid w:val="0096684F"/>
    <w:rsid w:val="0097336B"/>
    <w:rsid w:val="00977060"/>
    <w:rsid w:val="00985538"/>
    <w:rsid w:val="0098579D"/>
    <w:rsid w:val="00987108"/>
    <w:rsid w:val="009933F6"/>
    <w:rsid w:val="0099378A"/>
    <w:rsid w:val="00994F50"/>
    <w:rsid w:val="009A6290"/>
    <w:rsid w:val="009B1C57"/>
    <w:rsid w:val="009B224C"/>
    <w:rsid w:val="009C11B6"/>
    <w:rsid w:val="009C13AF"/>
    <w:rsid w:val="009C51A6"/>
    <w:rsid w:val="009C72D6"/>
    <w:rsid w:val="009E1FF5"/>
    <w:rsid w:val="009E6A56"/>
    <w:rsid w:val="00A06899"/>
    <w:rsid w:val="00A06956"/>
    <w:rsid w:val="00A074AE"/>
    <w:rsid w:val="00A10E16"/>
    <w:rsid w:val="00A1684A"/>
    <w:rsid w:val="00A20F79"/>
    <w:rsid w:val="00A252A7"/>
    <w:rsid w:val="00A25890"/>
    <w:rsid w:val="00A258E7"/>
    <w:rsid w:val="00A311E1"/>
    <w:rsid w:val="00A33320"/>
    <w:rsid w:val="00A4069B"/>
    <w:rsid w:val="00A44EFA"/>
    <w:rsid w:val="00A50DF8"/>
    <w:rsid w:val="00A51474"/>
    <w:rsid w:val="00A515F6"/>
    <w:rsid w:val="00A51C9C"/>
    <w:rsid w:val="00A56FC5"/>
    <w:rsid w:val="00A62F6B"/>
    <w:rsid w:val="00A75F3D"/>
    <w:rsid w:val="00A838C4"/>
    <w:rsid w:val="00A9391D"/>
    <w:rsid w:val="00A94BF7"/>
    <w:rsid w:val="00A95FA3"/>
    <w:rsid w:val="00A964A7"/>
    <w:rsid w:val="00A966EF"/>
    <w:rsid w:val="00AA2488"/>
    <w:rsid w:val="00AB0D5E"/>
    <w:rsid w:val="00AB1CDC"/>
    <w:rsid w:val="00AB56BD"/>
    <w:rsid w:val="00AB6AB8"/>
    <w:rsid w:val="00AB71F2"/>
    <w:rsid w:val="00AC5050"/>
    <w:rsid w:val="00AD563F"/>
    <w:rsid w:val="00AE33FD"/>
    <w:rsid w:val="00AE6DB2"/>
    <w:rsid w:val="00AF3CF7"/>
    <w:rsid w:val="00AF4C22"/>
    <w:rsid w:val="00B0395B"/>
    <w:rsid w:val="00B137C6"/>
    <w:rsid w:val="00B21AEC"/>
    <w:rsid w:val="00B259F5"/>
    <w:rsid w:val="00B25E3B"/>
    <w:rsid w:val="00B3198C"/>
    <w:rsid w:val="00B3247E"/>
    <w:rsid w:val="00B41B45"/>
    <w:rsid w:val="00B425EA"/>
    <w:rsid w:val="00B43AEB"/>
    <w:rsid w:val="00B5265C"/>
    <w:rsid w:val="00B5347C"/>
    <w:rsid w:val="00B5445D"/>
    <w:rsid w:val="00B64A69"/>
    <w:rsid w:val="00B70A77"/>
    <w:rsid w:val="00B73071"/>
    <w:rsid w:val="00B74D66"/>
    <w:rsid w:val="00B814B3"/>
    <w:rsid w:val="00B83838"/>
    <w:rsid w:val="00BB42F4"/>
    <w:rsid w:val="00BB5C7F"/>
    <w:rsid w:val="00BB64C4"/>
    <w:rsid w:val="00BB6A29"/>
    <w:rsid w:val="00BD01DA"/>
    <w:rsid w:val="00BD0206"/>
    <w:rsid w:val="00BD0AF7"/>
    <w:rsid w:val="00BD2F13"/>
    <w:rsid w:val="00BD2FA2"/>
    <w:rsid w:val="00BE22A2"/>
    <w:rsid w:val="00BE36E3"/>
    <w:rsid w:val="00BE4E82"/>
    <w:rsid w:val="00BE76C9"/>
    <w:rsid w:val="00BF2CD2"/>
    <w:rsid w:val="00C03EB9"/>
    <w:rsid w:val="00C04918"/>
    <w:rsid w:val="00C11D93"/>
    <w:rsid w:val="00C1261A"/>
    <w:rsid w:val="00C17557"/>
    <w:rsid w:val="00C2411D"/>
    <w:rsid w:val="00C27C71"/>
    <w:rsid w:val="00C31CF1"/>
    <w:rsid w:val="00C34397"/>
    <w:rsid w:val="00C35708"/>
    <w:rsid w:val="00C375C8"/>
    <w:rsid w:val="00C47F44"/>
    <w:rsid w:val="00C5188F"/>
    <w:rsid w:val="00C550F3"/>
    <w:rsid w:val="00C64BB7"/>
    <w:rsid w:val="00C652D8"/>
    <w:rsid w:val="00C652F8"/>
    <w:rsid w:val="00C67467"/>
    <w:rsid w:val="00C70F7C"/>
    <w:rsid w:val="00C720EA"/>
    <w:rsid w:val="00C87DFE"/>
    <w:rsid w:val="00C966DD"/>
    <w:rsid w:val="00CA00FB"/>
    <w:rsid w:val="00CA2BF2"/>
    <w:rsid w:val="00CB1713"/>
    <w:rsid w:val="00CB2526"/>
    <w:rsid w:val="00CB5AD8"/>
    <w:rsid w:val="00CB6656"/>
    <w:rsid w:val="00CB690B"/>
    <w:rsid w:val="00CC239E"/>
    <w:rsid w:val="00CC341F"/>
    <w:rsid w:val="00CC6226"/>
    <w:rsid w:val="00CC704A"/>
    <w:rsid w:val="00CD2836"/>
    <w:rsid w:val="00CD3AFA"/>
    <w:rsid w:val="00CD3F23"/>
    <w:rsid w:val="00CD44DF"/>
    <w:rsid w:val="00CD46E2"/>
    <w:rsid w:val="00CE0A7C"/>
    <w:rsid w:val="00CE1B8D"/>
    <w:rsid w:val="00CE2B62"/>
    <w:rsid w:val="00CE4FC0"/>
    <w:rsid w:val="00CE63BF"/>
    <w:rsid w:val="00CF68C3"/>
    <w:rsid w:val="00D03A8B"/>
    <w:rsid w:val="00D054BA"/>
    <w:rsid w:val="00D07A90"/>
    <w:rsid w:val="00D1196A"/>
    <w:rsid w:val="00D13C76"/>
    <w:rsid w:val="00D15BA2"/>
    <w:rsid w:val="00D160CE"/>
    <w:rsid w:val="00D21B8C"/>
    <w:rsid w:val="00D27FFE"/>
    <w:rsid w:val="00D34A35"/>
    <w:rsid w:val="00D365B5"/>
    <w:rsid w:val="00D37214"/>
    <w:rsid w:val="00D4576C"/>
    <w:rsid w:val="00D46692"/>
    <w:rsid w:val="00D52FE2"/>
    <w:rsid w:val="00D54EE3"/>
    <w:rsid w:val="00D56460"/>
    <w:rsid w:val="00D66E82"/>
    <w:rsid w:val="00D717E5"/>
    <w:rsid w:val="00D71C4B"/>
    <w:rsid w:val="00D75990"/>
    <w:rsid w:val="00D76C4F"/>
    <w:rsid w:val="00D80833"/>
    <w:rsid w:val="00D83789"/>
    <w:rsid w:val="00D959E7"/>
    <w:rsid w:val="00D96F7F"/>
    <w:rsid w:val="00DA540F"/>
    <w:rsid w:val="00DB3FD8"/>
    <w:rsid w:val="00DB7134"/>
    <w:rsid w:val="00DC17C0"/>
    <w:rsid w:val="00DC2D1D"/>
    <w:rsid w:val="00DC72B9"/>
    <w:rsid w:val="00DD021D"/>
    <w:rsid w:val="00DD0D2A"/>
    <w:rsid w:val="00DD4786"/>
    <w:rsid w:val="00DE014A"/>
    <w:rsid w:val="00DE206F"/>
    <w:rsid w:val="00DE365C"/>
    <w:rsid w:val="00DF1988"/>
    <w:rsid w:val="00DF7FA6"/>
    <w:rsid w:val="00E20816"/>
    <w:rsid w:val="00E238FF"/>
    <w:rsid w:val="00E24477"/>
    <w:rsid w:val="00E26E07"/>
    <w:rsid w:val="00E31A52"/>
    <w:rsid w:val="00E3325C"/>
    <w:rsid w:val="00E401D5"/>
    <w:rsid w:val="00E448DD"/>
    <w:rsid w:val="00E55C4E"/>
    <w:rsid w:val="00E56632"/>
    <w:rsid w:val="00E5679F"/>
    <w:rsid w:val="00E57790"/>
    <w:rsid w:val="00E62458"/>
    <w:rsid w:val="00E70882"/>
    <w:rsid w:val="00E71341"/>
    <w:rsid w:val="00E733C5"/>
    <w:rsid w:val="00E7691C"/>
    <w:rsid w:val="00E77216"/>
    <w:rsid w:val="00E77E99"/>
    <w:rsid w:val="00E80D21"/>
    <w:rsid w:val="00E8126E"/>
    <w:rsid w:val="00E8252B"/>
    <w:rsid w:val="00E91505"/>
    <w:rsid w:val="00E91A3F"/>
    <w:rsid w:val="00E92C6B"/>
    <w:rsid w:val="00E9504E"/>
    <w:rsid w:val="00E976B8"/>
    <w:rsid w:val="00EA1041"/>
    <w:rsid w:val="00EA1A75"/>
    <w:rsid w:val="00EA596F"/>
    <w:rsid w:val="00EB1E68"/>
    <w:rsid w:val="00EB355F"/>
    <w:rsid w:val="00EB4ED7"/>
    <w:rsid w:val="00EC0649"/>
    <w:rsid w:val="00ED1180"/>
    <w:rsid w:val="00ED253C"/>
    <w:rsid w:val="00ED7BB9"/>
    <w:rsid w:val="00EF1C7E"/>
    <w:rsid w:val="00EF4AE1"/>
    <w:rsid w:val="00F00160"/>
    <w:rsid w:val="00F0180E"/>
    <w:rsid w:val="00F12C24"/>
    <w:rsid w:val="00F239DC"/>
    <w:rsid w:val="00F26829"/>
    <w:rsid w:val="00F27A85"/>
    <w:rsid w:val="00F31268"/>
    <w:rsid w:val="00F3634A"/>
    <w:rsid w:val="00F3751B"/>
    <w:rsid w:val="00F437F1"/>
    <w:rsid w:val="00F43E5B"/>
    <w:rsid w:val="00F440BA"/>
    <w:rsid w:val="00F5369D"/>
    <w:rsid w:val="00F55278"/>
    <w:rsid w:val="00F55619"/>
    <w:rsid w:val="00F61539"/>
    <w:rsid w:val="00F61C0A"/>
    <w:rsid w:val="00F649B3"/>
    <w:rsid w:val="00F7099C"/>
    <w:rsid w:val="00F71158"/>
    <w:rsid w:val="00F7359D"/>
    <w:rsid w:val="00F801FE"/>
    <w:rsid w:val="00F9072B"/>
    <w:rsid w:val="00F94075"/>
    <w:rsid w:val="00F95070"/>
    <w:rsid w:val="00F97F52"/>
    <w:rsid w:val="00FA6C9C"/>
    <w:rsid w:val="00FA75B7"/>
    <w:rsid w:val="00FA7836"/>
    <w:rsid w:val="00FB3267"/>
    <w:rsid w:val="00FB577D"/>
    <w:rsid w:val="00FC7279"/>
    <w:rsid w:val="00FF3114"/>
    <w:rsid w:val="00FF4114"/>
    <w:rsid w:val="00FF79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a">
    <w:name w:val="FollowedHyperlink"/>
    <w:basedOn w:val="a0"/>
    <w:uiPriority w:val="99"/>
    <w:semiHidden/>
    <w:unhideWhenUsed/>
    <w:rsid w:val="006755EE"/>
    <w:rPr>
      <w:color w:val="800080" w:themeColor="followedHyperlink"/>
      <w:u w:val="single"/>
    </w:rPr>
  </w:style>
  <w:style w:type="character" w:styleId="ab">
    <w:name w:val="line number"/>
    <w:basedOn w:val="a0"/>
    <w:uiPriority w:val="99"/>
    <w:semiHidden/>
    <w:unhideWhenUsed/>
    <w:rsid w:val="00147CBA"/>
  </w:style>
  <w:style w:type="character" w:styleId="ac">
    <w:name w:val="annotation reference"/>
    <w:basedOn w:val="a0"/>
    <w:uiPriority w:val="99"/>
    <w:semiHidden/>
    <w:unhideWhenUsed/>
    <w:rsid w:val="008B2D50"/>
    <w:rPr>
      <w:sz w:val="16"/>
      <w:szCs w:val="16"/>
    </w:rPr>
  </w:style>
  <w:style w:type="paragraph" w:styleId="ad">
    <w:name w:val="annotation text"/>
    <w:basedOn w:val="a"/>
    <w:link w:val="ae"/>
    <w:uiPriority w:val="99"/>
    <w:unhideWhenUsed/>
    <w:rsid w:val="008B2D50"/>
    <w:rPr>
      <w:sz w:val="20"/>
      <w:szCs w:val="20"/>
    </w:rPr>
  </w:style>
  <w:style w:type="character" w:customStyle="1" w:styleId="ae">
    <w:name w:val="批注文字 字符"/>
    <w:basedOn w:val="a0"/>
    <w:link w:val="ad"/>
    <w:uiPriority w:val="99"/>
    <w:rsid w:val="008B2D50"/>
    <w:rPr>
      <w:sz w:val="20"/>
      <w:szCs w:val="20"/>
    </w:rPr>
  </w:style>
  <w:style w:type="paragraph" w:styleId="af">
    <w:name w:val="annotation subject"/>
    <w:basedOn w:val="ad"/>
    <w:next w:val="ad"/>
    <w:link w:val="af0"/>
    <w:uiPriority w:val="99"/>
    <w:semiHidden/>
    <w:unhideWhenUsed/>
    <w:rsid w:val="008B2D50"/>
    <w:rPr>
      <w:b/>
      <w:bCs/>
    </w:rPr>
  </w:style>
  <w:style w:type="character" w:customStyle="1" w:styleId="af0">
    <w:name w:val="批注主题 字符"/>
    <w:basedOn w:val="ae"/>
    <w:link w:val="af"/>
    <w:uiPriority w:val="99"/>
    <w:semiHidden/>
    <w:rsid w:val="008B2D50"/>
    <w:rPr>
      <w:b/>
      <w:bCs/>
      <w:sz w:val="20"/>
      <w:szCs w:val="20"/>
    </w:rPr>
  </w:style>
  <w:style w:type="character" w:styleId="af1">
    <w:name w:val="Strong"/>
    <w:basedOn w:val="a0"/>
    <w:uiPriority w:val="22"/>
    <w:qFormat/>
    <w:rsid w:val="00836858"/>
    <w:rPr>
      <w:b/>
      <w:bCs/>
    </w:rPr>
  </w:style>
  <w:style w:type="paragraph" w:styleId="af2">
    <w:name w:val="Balloon Text"/>
    <w:basedOn w:val="a"/>
    <w:link w:val="af3"/>
    <w:uiPriority w:val="99"/>
    <w:semiHidden/>
    <w:unhideWhenUsed/>
    <w:rsid w:val="007F3A35"/>
    <w:rPr>
      <w:sz w:val="18"/>
      <w:szCs w:val="18"/>
    </w:rPr>
  </w:style>
  <w:style w:type="character" w:customStyle="1" w:styleId="af3">
    <w:name w:val="批注框文本 字符"/>
    <w:basedOn w:val="a0"/>
    <w:link w:val="af2"/>
    <w:uiPriority w:val="99"/>
    <w:semiHidden/>
    <w:rsid w:val="007F3A35"/>
    <w:rPr>
      <w:sz w:val="18"/>
      <w:szCs w:val="18"/>
    </w:rPr>
  </w:style>
  <w:style w:type="paragraph" w:styleId="af4">
    <w:name w:val="header"/>
    <w:basedOn w:val="a"/>
    <w:link w:val="af5"/>
    <w:uiPriority w:val="99"/>
    <w:unhideWhenUsed/>
    <w:rsid w:val="002B5500"/>
    <w:pPr>
      <w:pBdr>
        <w:bottom w:val="single" w:sz="6" w:space="1" w:color="auto"/>
      </w:pBdr>
      <w:tabs>
        <w:tab w:val="center" w:pos="4153"/>
        <w:tab w:val="right" w:pos="8306"/>
      </w:tabs>
      <w:snapToGrid w:val="0"/>
      <w:jc w:val="center"/>
    </w:pPr>
    <w:rPr>
      <w:sz w:val="18"/>
      <w:szCs w:val="18"/>
    </w:rPr>
  </w:style>
  <w:style w:type="character" w:customStyle="1" w:styleId="af5">
    <w:name w:val="页眉 字符"/>
    <w:basedOn w:val="a0"/>
    <w:link w:val="af4"/>
    <w:uiPriority w:val="99"/>
    <w:rsid w:val="002B5500"/>
    <w:rPr>
      <w:sz w:val="18"/>
      <w:szCs w:val="18"/>
    </w:rPr>
  </w:style>
  <w:style w:type="paragraph" w:customStyle="1" w:styleId="EndNoteBibliographyTitle">
    <w:name w:val="EndNote Bibliography Title"/>
    <w:basedOn w:val="a"/>
    <w:link w:val="EndNoteBibliographyTitle0"/>
    <w:rsid w:val="00FF3114"/>
    <w:pPr>
      <w:jc w:val="center"/>
    </w:pPr>
    <w:rPr>
      <w:noProof/>
    </w:rPr>
  </w:style>
  <w:style w:type="character" w:customStyle="1" w:styleId="EndNoteBibliographyTitle0">
    <w:name w:val="EndNote Bibliography Title 字符"/>
    <w:basedOn w:val="a0"/>
    <w:link w:val="EndNoteBibliographyTitle"/>
    <w:rsid w:val="00FF3114"/>
    <w:rPr>
      <w:noProof/>
    </w:rPr>
  </w:style>
  <w:style w:type="paragraph" w:customStyle="1" w:styleId="EndNoteBibliography">
    <w:name w:val="EndNote Bibliography"/>
    <w:basedOn w:val="a"/>
    <w:link w:val="EndNoteBibliography0"/>
    <w:rsid w:val="00FF3114"/>
    <w:rPr>
      <w:noProof/>
    </w:rPr>
  </w:style>
  <w:style w:type="character" w:customStyle="1" w:styleId="EndNoteBibliography0">
    <w:name w:val="EndNote Bibliography 字符"/>
    <w:basedOn w:val="a0"/>
    <w:link w:val="EndNoteBibliography"/>
    <w:rsid w:val="00FF3114"/>
    <w:rPr>
      <w:noProof/>
    </w:rPr>
  </w:style>
  <w:style w:type="paragraph" w:styleId="af6">
    <w:name w:val="Date"/>
    <w:basedOn w:val="a"/>
    <w:next w:val="a"/>
    <w:link w:val="af7"/>
    <w:uiPriority w:val="99"/>
    <w:semiHidden/>
    <w:unhideWhenUsed/>
    <w:rsid w:val="00105D14"/>
    <w:pPr>
      <w:ind w:leftChars="2500" w:left="100"/>
    </w:pPr>
  </w:style>
  <w:style w:type="character" w:customStyle="1" w:styleId="af7">
    <w:name w:val="日期 字符"/>
    <w:basedOn w:val="a0"/>
    <w:link w:val="af6"/>
    <w:uiPriority w:val="99"/>
    <w:semiHidden/>
    <w:rsid w:val="00105D14"/>
  </w:style>
  <w:style w:type="character" w:customStyle="1" w:styleId="20">
    <w:name w:val="未处理的提及2"/>
    <w:basedOn w:val="a0"/>
    <w:uiPriority w:val="99"/>
    <w:semiHidden/>
    <w:unhideWhenUsed/>
    <w:rsid w:val="009937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7766">
      <w:bodyDiv w:val="1"/>
      <w:marLeft w:val="0"/>
      <w:marRight w:val="0"/>
      <w:marTop w:val="0"/>
      <w:marBottom w:val="0"/>
      <w:divBdr>
        <w:top w:val="none" w:sz="0" w:space="0" w:color="auto"/>
        <w:left w:val="none" w:sz="0" w:space="0" w:color="auto"/>
        <w:bottom w:val="none" w:sz="0" w:space="0" w:color="auto"/>
        <w:right w:val="none" w:sz="0" w:space="0" w:color="auto"/>
      </w:divBdr>
    </w:div>
    <w:div w:id="591397889">
      <w:bodyDiv w:val="1"/>
      <w:marLeft w:val="0"/>
      <w:marRight w:val="0"/>
      <w:marTop w:val="0"/>
      <w:marBottom w:val="0"/>
      <w:divBdr>
        <w:top w:val="none" w:sz="0" w:space="0" w:color="auto"/>
        <w:left w:val="none" w:sz="0" w:space="0" w:color="auto"/>
        <w:bottom w:val="none" w:sz="0" w:space="0" w:color="auto"/>
        <w:right w:val="none" w:sz="0" w:space="0" w:color="auto"/>
      </w:divBdr>
    </w:div>
    <w:div w:id="1126922812">
      <w:bodyDiv w:val="1"/>
      <w:marLeft w:val="0"/>
      <w:marRight w:val="0"/>
      <w:marTop w:val="0"/>
      <w:marBottom w:val="0"/>
      <w:divBdr>
        <w:top w:val="none" w:sz="0" w:space="0" w:color="auto"/>
        <w:left w:val="none" w:sz="0" w:space="0" w:color="auto"/>
        <w:bottom w:val="none" w:sz="0" w:space="0" w:color="auto"/>
        <w:right w:val="none" w:sz="0" w:space="0" w:color="auto"/>
      </w:divBdr>
    </w:div>
    <w:div w:id="1932735550">
      <w:bodyDiv w:val="1"/>
      <w:marLeft w:val="0"/>
      <w:marRight w:val="0"/>
      <w:marTop w:val="0"/>
      <w:marBottom w:val="0"/>
      <w:divBdr>
        <w:top w:val="none" w:sz="0" w:space="0" w:color="auto"/>
        <w:left w:val="none" w:sz="0" w:space="0" w:color="auto"/>
        <w:bottom w:val="none" w:sz="0" w:space="0" w:color="auto"/>
        <w:right w:val="none" w:sz="0" w:space="0" w:color="auto"/>
      </w:divBdr>
    </w:div>
    <w:div w:id="1995916071">
      <w:bodyDiv w:val="1"/>
      <w:marLeft w:val="0"/>
      <w:marRight w:val="0"/>
      <w:marTop w:val="0"/>
      <w:marBottom w:val="0"/>
      <w:divBdr>
        <w:top w:val="none" w:sz="0" w:space="0" w:color="auto"/>
        <w:left w:val="none" w:sz="0" w:space="0" w:color="auto"/>
        <w:bottom w:val="none" w:sz="0" w:space="0" w:color="auto"/>
        <w:right w:val="none" w:sz="0" w:space="0" w:color="auto"/>
      </w:divBdr>
      <w:divsChild>
        <w:div w:id="77951124">
          <w:marLeft w:val="0"/>
          <w:marRight w:val="0"/>
          <w:marTop w:val="0"/>
          <w:marBottom w:val="0"/>
          <w:divBdr>
            <w:top w:val="none" w:sz="0" w:space="0" w:color="auto"/>
            <w:left w:val="none" w:sz="0" w:space="0" w:color="auto"/>
            <w:bottom w:val="none" w:sz="0" w:space="0" w:color="auto"/>
            <w:right w:val="none" w:sz="0" w:space="0" w:color="auto"/>
          </w:divBdr>
          <w:divsChild>
            <w:div w:id="5447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E0755-FB80-4FFE-AD39-5B3A3C9D5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126</Words>
  <Characters>52022</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5-10-22T11:58:00Z</cp:lastPrinted>
  <dcterms:created xsi:type="dcterms:W3CDTF">2025-10-29T12:03:00Z</dcterms:created>
  <dcterms:modified xsi:type="dcterms:W3CDTF">2025-10-29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